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514D24" w14:textId="77777777" w:rsidR="00751AFA" w:rsidRPr="006D40F8" w:rsidRDefault="00751AFA" w:rsidP="00751AFA">
      <w:pPr>
        <w:spacing w:after="240"/>
        <w:jc w:val="center"/>
        <w:rPr>
          <w:b/>
          <w:sz w:val="24"/>
          <w:lang w:val="en-GB"/>
        </w:rPr>
      </w:pPr>
      <w:r w:rsidRPr="006D40F8">
        <w:rPr>
          <w:b/>
          <w:sz w:val="24"/>
          <w:lang w:val="en-GB"/>
        </w:rPr>
        <w:t xml:space="preserve">PENGARUH </w:t>
      </w:r>
      <w:r w:rsidRPr="006D40F8">
        <w:rPr>
          <w:b/>
          <w:i/>
          <w:sz w:val="24"/>
          <w:lang w:val="en-GB"/>
        </w:rPr>
        <w:t>PROFITABILITY, LIQUIDITY, LEVERAGE, DI</w:t>
      </w:r>
      <w:bookmarkStart w:id="0" w:name="_GoBack"/>
      <w:bookmarkEnd w:id="0"/>
      <w:r w:rsidRPr="006D40F8">
        <w:rPr>
          <w:b/>
          <w:i/>
          <w:sz w:val="24"/>
          <w:lang w:val="en-GB"/>
        </w:rPr>
        <w:t xml:space="preserve">VIDEND POLICY, FIRM SIZE, </w:t>
      </w:r>
      <w:r w:rsidRPr="006D40F8">
        <w:rPr>
          <w:b/>
          <w:sz w:val="24"/>
          <w:lang w:val="en-GB"/>
        </w:rPr>
        <w:t xml:space="preserve">DAN </w:t>
      </w:r>
      <w:r w:rsidRPr="006D40F8">
        <w:rPr>
          <w:b/>
          <w:i/>
          <w:sz w:val="24"/>
          <w:lang w:val="en-GB"/>
        </w:rPr>
        <w:t>FIRM GROWTH</w:t>
      </w:r>
      <w:r w:rsidRPr="006D40F8">
        <w:rPr>
          <w:b/>
          <w:sz w:val="24"/>
          <w:lang w:val="en-GB"/>
        </w:rPr>
        <w:t xml:space="preserve"> TERHADAP NILAI PERUSAHAAN </w:t>
      </w:r>
    </w:p>
    <w:p w14:paraId="37D53B52" w14:textId="77777777" w:rsidR="00751AFA" w:rsidRPr="006D40F8" w:rsidRDefault="00751AFA" w:rsidP="00751AFA">
      <w:pPr>
        <w:pStyle w:val="Abstract"/>
        <w:spacing w:before="0" w:after="240"/>
        <w:jc w:val="center"/>
        <w:rPr>
          <w:szCs w:val="22"/>
        </w:rPr>
      </w:pPr>
      <w:r w:rsidRPr="006D40F8">
        <w:rPr>
          <w:szCs w:val="22"/>
        </w:rPr>
        <w:t>Abstract</w:t>
      </w:r>
    </w:p>
    <w:p w14:paraId="0A518153" w14:textId="3C87347D" w:rsidR="00751AFA" w:rsidRPr="006D40F8" w:rsidRDefault="006F4C33" w:rsidP="00751AFA">
      <w:pPr>
        <w:pStyle w:val="Abstract"/>
        <w:spacing w:after="240"/>
        <w:rPr>
          <w:lang w:val="en-GB"/>
        </w:rPr>
      </w:pPr>
      <w:r>
        <w:rPr>
          <w:lang w:val="en-GB"/>
        </w:rPr>
        <w:t>F</w:t>
      </w:r>
      <w:r w:rsidR="00751AFA" w:rsidRPr="006D40F8">
        <w:rPr>
          <w:lang w:val="en-GB"/>
        </w:rPr>
        <w:t xml:space="preserve">irm </w:t>
      </w:r>
      <w:r>
        <w:rPr>
          <w:lang w:val="en-GB"/>
        </w:rPr>
        <w:t xml:space="preserve">value is </w:t>
      </w:r>
      <w:r w:rsidR="00751AFA" w:rsidRPr="006D40F8">
        <w:rPr>
          <w:lang w:val="en-GB"/>
        </w:rPr>
        <w:t>the company</w:t>
      </w:r>
      <w:r>
        <w:rPr>
          <w:lang w:val="en-GB"/>
        </w:rPr>
        <w:t>’s</w:t>
      </w:r>
      <w:r w:rsidR="00751AFA" w:rsidRPr="006D40F8">
        <w:rPr>
          <w:lang w:val="en-GB"/>
        </w:rPr>
        <w:t xml:space="preserve"> </w:t>
      </w:r>
      <w:r>
        <w:rPr>
          <w:lang w:val="en-GB"/>
        </w:rPr>
        <w:t xml:space="preserve">goal </w:t>
      </w:r>
      <w:r w:rsidR="00751AFA" w:rsidRPr="006D40F8">
        <w:rPr>
          <w:lang w:val="en-GB"/>
        </w:rPr>
        <w:t xml:space="preserve">in maximizing </w:t>
      </w:r>
      <w:r>
        <w:rPr>
          <w:lang w:val="en-GB"/>
        </w:rPr>
        <w:t>the present</w:t>
      </w:r>
      <w:r w:rsidR="00751AFA" w:rsidRPr="006D40F8">
        <w:rPr>
          <w:lang w:val="en-GB"/>
        </w:rPr>
        <w:t xml:space="preserve"> value </w:t>
      </w:r>
      <w:r>
        <w:rPr>
          <w:lang w:val="en-GB"/>
        </w:rPr>
        <w:t xml:space="preserve">of </w:t>
      </w:r>
      <w:r w:rsidR="00751AFA" w:rsidRPr="006D40F8">
        <w:rPr>
          <w:lang w:val="en-GB"/>
        </w:rPr>
        <w:t xml:space="preserve">all future shareholder profits. </w:t>
      </w:r>
      <w:r>
        <w:rPr>
          <w:lang w:val="en-GB"/>
        </w:rPr>
        <w:t>O</w:t>
      </w:r>
      <w:r w:rsidR="00751AFA" w:rsidRPr="006D40F8">
        <w:rPr>
          <w:lang w:val="en-GB"/>
        </w:rPr>
        <w:t>bserve the effect of profitability, liquidity, leverage, dividend policy, firm size, and firm growth towards firm value of various industrial sector companies listed on the Indonesia Stock Exchange (IDX) in 2015-2019</w:t>
      </w:r>
      <w:r w:rsidR="00B34691">
        <w:rPr>
          <w:lang w:val="en-GB"/>
        </w:rPr>
        <w:t xml:space="preserve"> are</w:t>
      </w:r>
      <w:r>
        <w:rPr>
          <w:lang w:val="en-GB"/>
        </w:rPr>
        <w:t xml:space="preserve"> the aim of this research</w:t>
      </w:r>
      <w:r w:rsidR="00751AFA" w:rsidRPr="006D40F8">
        <w:rPr>
          <w:lang w:val="en-GB"/>
        </w:rPr>
        <w:t xml:space="preserve">. </w:t>
      </w:r>
      <w:r w:rsidR="00751AFA" w:rsidRPr="006D40F8">
        <w:rPr>
          <w:lang w:val="id-ID"/>
        </w:rPr>
        <w:t>This research is included in the type of explanation research with quantitative approach.</w:t>
      </w:r>
      <w:r w:rsidR="00751AFA" w:rsidRPr="006D40F8">
        <w:rPr>
          <w:lang w:val="en-GB"/>
        </w:rPr>
        <w:t xml:space="preserve"> Price Book Value (PBV)</w:t>
      </w:r>
      <w:r>
        <w:rPr>
          <w:lang w:val="en-GB"/>
        </w:rPr>
        <w:t xml:space="preserve"> in this research used to measure the firm value. The Sampling data used</w:t>
      </w:r>
      <w:r w:rsidR="00751AFA" w:rsidRPr="006D40F8">
        <w:rPr>
          <w:lang w:val="en-GB"/>
        </w:rPr>
        <w:t xml:space="preserve"> in this research is purposive sampling techniques and consisted 12 companies of 51 companies as population. </w:t>
      </w:r>
      <w:r>
        <w:rPr>
          <w:lang w:val="en-GB"/>
        </w:rPr>
        <w:t>M</w:t>
      </w:r>
      <w:r w:rsidR="00751AFA" w:rsidRPr="006D40F8">
        <w:rPr>
          <w:lang w:val="en-GB"/>
        </w:rPr>
        <w:t>ultiple linear regression</w:t>
      </w:r>
      <w:r>
        <w:rPr>
          <w:lang w:val="en-GB"/>
        </w:rPr>
        <w:t xml:space="preserve"> is used to be</w:t>
      </w:r>
      <w:r w:rsidR="00751AFA" w:rsidRPr="006D40F8">
        <w:rPr>
          <w:lang w:val="en-GB"/>
        </w:rPr>
        <w:t xml:space="preserve"> analysis techniques. </w:t>
      </w:r>
      <w:r w:rsidR="003736C5">
        <w:rPr>
          <w:lang w:val="en-GB"/>
        </w:rPr>
        <w:t>This research get the result that profitability, liquidi</w:t>
      </w:r>
      <w:r w:rsidR="00B34691">
        <w:rPr>
          <w:lang w:val="en-GB"/>
        </w:rPr>
        <w:t>ty, and dividend policy have positive</w:t>
      </w:r>
      <w:r w:rsidR="003736C5">
        <w:rPr>
          <w:lang w:val="en-GB"/>
        </w:rPr>
        <w:t xml:space="preserve"> significant,</w:t>
      </w:r>
      <w:r w:rsidR="00751AFA" w:rsidRPr="006D40F8">
        <w:rPr>
          <w:lang w:val="en-GB"/>
        </w:rPr>
        <w:t xml:space="preserve"> firm size and firm growth have no effect towards firm value, and </w:t>
      </w:r>
      <w:r w:rsidR="00B34691">
        <w:rPr>
          <w:lang w:val="en-GB"/>
        </w:rPr>
        <w:t xml:space="preserve">then </w:t>
      </w:r>
      <w:r w:rsidR="00751AFA" w:rsidRPr="006D40F8">
        <w:rPr>
          <w:lang w:val="en-GB"/>
        </w:rPr>
        <w:t>leverage has a negative</w:t>
      </w:r>
      <w:r w:rsidR="003736C5">
        <w:rPr>
          <w:lang w:val="en-GB"/>
        </w:rPr>
        <w:t xml:space="preserve"> </w:t>
      </w:r>
      <w:r w:rsidR="003736C5" w:rsidRPr="006D40F8">
        <w:rPr>
          <w:lang w:val="en-GB"/>
        </w:rPr>
        <w:t>significant</w:t>
      </w:r>
      <w:r w:rsidR="00751AFA" w:rsidRPr="006D40F8">
        <w:rPr>
          <w:lang w:val="en-GB"/>
        </w:rPr>
        <w:t xml:space="preserve"> effect towards firm value.</w:t>
      </w:r>
      <w:r w:rsidR="00751AFA" w:rsidRPr="006D40F8">
        <w:rPr>
          <w:lang w:val="id-ID"/>
        </w:rPr>
        <w:t xml:space="preserve"> </w:t>
      </w:r>
    </w:p>
    <w:p w14:paraId="73DAFA08" w14:textId="451DEA21" w:rsidR="00751AFA" w:rsidRPr="006D40F8" w:rsidRDefault="00751AFA" w:rsidP="00751AFA">
      <w:pPr>
        <w:pStyle w:val="Abstract"/>
        <w:spacing w:after="240"/>
        <w:rPr>
          <w:lang w:val="id-ID"/>
        </w:rPr>
      </w:pPr>
      <w:r w:rsidRPr="006D40F8">
        <w:t xml:space="preserve">Keywords: </w:t>
      </w:r>
      <w:r w:rsidR="0028217C">
        <w:t>firm growth</w:t>
      </w:r>
      <w:r w:rsidRPr="006D40F8">
        <w:t>; firm size; leverage; liquidity, profitability</w:t>
      </w:r>
    </w:p>
    <w:p w14:paraId="32B6FD8B" w14:textId="77777777" w:rsidR="00751AFA" w:rsidRPr="006D40F8" w:rsidRDefault="00751AFA" w:rsidP="00751AFA">
      <w:pPr>
        <w:pStyle w:val="Abstract"/>
        <w:spacing w:before="0" w:after="240"/>
        <w:rPr>
          <w:b/>
          <w:i w:val="0"/>
          <w:sz w:val="24"/>
          <w:szCs w:val="24"/>
          <w:lang w:val="id-ID"/>
        </w:rPr>
        <w:sectPr w:rsidR="00751AFA" w:rsidRPr="006D40F8" w:rsidSect="001465EA">
          <w:headerReference w:type="default" r:id="rId8"/>
          <w:footerReference w:type="even" r:id="rId9"/>
          <w:headerReference w:type="first" r:id="rId10"/>
          <w:pgSz w:w="11906" w:h="16838" w:code="9"/>
          <w:pgMar w:top="1440" w:right="1440" w:bottom="1440" w:left="1440" w:header="708" w:footer="708" w:gutter="0"/>
          <w:cols w:space="708"/>
          <w:titlePg/>
          <w:docGrid w:linePitch="360"/>
        </w:sectPr>
      </w:pPr>
    </w:p>
    <w:p w14:paraId="3129820F" w14:textId="77777777" w:rsidR="00751AFA" w:rsidRPr="006D40F8" w:rsidRDefault="00751AFA" w:rsidP="00751AFA">
      <w:pPr>
        <w:pStyle w:val="Abstract"/>
        <w:spacing w:before="0" w:after="240"/>
        <w:rPr>
          <w:b/>
          <w:i w:val="0"/>
          <w:sz w:val="24"/>
          <w:szCs w:val="24"/>
          <w:lang w:val="id-ID"/>
        </w:rPr>
      </w:pPr>
      <w:r w:rsidRPr="006D40F8">
        <w:rPr>
          <w:b/>
          <w:i w:val="0"/>
          <w:sz w:val="24"/>
          <w:szCs w:val="24"/>
          <w:lang w:val="id-ID"/>
        </w:rPr>
        <w:lastRenderedPageBreak/>
        <w:t>PENDAHULUAN</w:t>
      </w:r>
    </w:p>
    <w:p w14:paraId="206F34A5" w14:textId="77777777" w:rsidR="00751AFA" w:rsidRPr="006D40F8" w:rsidRDefault="00751AFA" w:rsidP="00751AFA">
      <w:pPr>
        <w:spacing w:before="240"/>
        <w:rPr>
          <w:lang w:val="en-GB"/>
        </w:rPr>
      </w:pPr>
      <w:r w:rsidRPr="006D40F8">
        <w:rPr>
          <w:lang w:val="en-GB"/>
        </w:rPr>
        <w:t xml:space="preserve">Kemajuan perekonomian global menimbulkan banyaknya persaingan usaha yang mana perusahaan dituntut untuk memiliki keunikan atau keunggulan dalam usahanya. Laba yang dihasilkan dapat menjadi nilai tambah suatu perusahaan. Tetapi prinsip ekonomi yang diterapkan oleh perusahaan umumnya tidak hanya sebagai pencapaian laba tertinggi, melainkan sebagai usaha untuk meningkatkan nilai perusahaan dan kemakmuran pemilik serta meningkatkan kepercayaan pasar pada tujuan di masa yang akan datang </w:t>
      </w:r>
      <w:r w:rsidRPr="006D40F8">
        <w:rPr>
          <w:lang w:val="en-GB"/>
        </w:rPr>
        <w:fldChar w:fldCharType="begin" w:fldLock="1"/>
      </w:r>
      <w:r w:rsidRPr="006D40F8">
        <w:rPr>
          <w:lang w:val="en-GB"/>
        </w:rPr>
        <w:instrText>ADDIN CSL_CITATION {"citationItems":[{"id":"ITEM-1","itemData":{"DOI":"10.35130/jrimk.v3i1.48","ISSN":"2549-3477","abstract":"The company is basically established to create added value, especially in generating profits. But in general the company is not only oriented towards achieving maximum profit, but also trying to increase the value of the company and the prosperity of its owners by maximizing stock prices. High stock prices make the value of the company also high and increase market confidence in the company's prospects in the future. Company value can be influenced by several factors, including Company Size, Leverage and Profitability. The purpose of this study was to determine the effect of Company Size, Leverage and Profitability on Company Value and to determine the effect of Company Size and Leverage on Company Value through Profitability. The data analysis technique used is the Partial Least Square (PLS) model. Sampling was taken using purposive sample method. A total of 8 Food and Beverage manufacturing companies in the 2013-2017 period were sampled. The results of this study indicate that Company Size has a significant effect on Profitability but has no effect on Company Value. Leverage has no significant effect on Company Value but has a significant effect on Company Value. Profitability is able to mediate the influence of firm size on company value. But profitability is not able to mediate the influence of leverage on Company Value.","author":[{"dropping-particle":"","family":"Octaviany","given":"Ayu","non-dropping-particle":"","parse-names":false,"suffix":""},{"dropping-particle":"","family":"Hidayat","given":"Syamsul","non-dropping-particle":"","parse-names":false,"suffix":""},{"dropping-particle":"","family":"Miftahudin","given":"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a02f4ac6-4ede-4aa7-a798-8b43e46c7f71"]}],"mendeley":{"formattedCitation":"(Octaviany et al., 2019)","plainTextFormattedCitation":"(Octaviany et al., 2019)","previouslyFormattedCitation":"(Octaviany et al., 2019)"},"properties":{"noteIndex":0},"schema":"https://github.com/citation-style-language/schema/raw/master/csl-citation.json"}</w:instrText>
      </w:r>
      <w:r w:rsidRPr="006D40F8">
        <w:rPr>
          <w:lang w:val="en-GB"/>
        </w:rPr>
        <w:fldChar w:fldCharType="separate"/>
      </w:r>
      <w:r w:rsidRPr="006D40F8">
        <w:rPr>
          <w:noProof/>
          <w:lang w:val="en-GB"/>
        </w:rPr>
        <w:t xml:space="preserve">(Octaviany </w:t>
      </w:r>
      <w:r w:rsidRPr="006D40F8">
        <w:rPr>
          <w:i/>
          <w:noProof/>
          <w:lang w:val="en-GB"/>
        </w:rPr>
        <w:t>et al</w:t>
      </w:r>
      <w:r w:rsidRPr="006D40F8">
        <w:rPr>
          <w:noProof/>
          <w:lang w:val="en-GB"/>
        </w:rPr>
        <w:t>., 2019)</w:t>
      </w:r>
      <w:r w:rsidRPr="006D40F8">
        <w:rPr>
          <w:lang w:val="en-GB"/>
        </w:rPr>
        <w:fldChar w:fldCharType="end"/>
      </w:r>
      <w:r w:rsidRPr="006D40F8">
        <w:rPr>
          <w:lang w:val="en-GB"/>
        </w:rPr>
        <w:t>.</w:t>
      </w:r>
    </w:p>
    <w:p w14:paraId="65436472" w14:textId="7CD7519F" w:rsidR="00751AFA" w:rsidRPr="006D40F8" w:rsidRDefault="00751AFA" w:rsidP="00751AFA">
      <w:pPr>
        <w:spacing w:before="240"/>
        <w:rPr>
          <w:lang w:val="en-GB"/>
        </w:rPr>
      </w:pPr>
      <w:r w:rsidRPr="006D40F8">
        <w:rPr>
          <w:lang w:val="en-GB"/>
        </w:rPr>
        <w:t xml:space="preserve">Menurut </w:t>
      </w:r>
      <w:r w:rsidRPr="006D40F8">
        <w:rPr>
          <w:lang w:val="en-GB"/>
        </w:rPr>
        <w:fldChar w:fldCharType="begin" w:fldLock="1"/>
      </w:r>
      <w:r w:rsidR="00E27D5E" w:rsidRPr="006D40F8">
        <w:rPr>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lang w:val="en-GB"/>
        </w:rPr>
        <w:fldChar w:fldCharType="separate"/>
      </w:r>
      <w:r w:rsidRPr="006D40F8">
        <w:rPr>
          <w:noProof/>
          <w:lang w:val="en-GB"/>
        </w:rPr>
        <w:t xml:space="preserve">Maryam </w:t>
      </w:r>
      <w:r w:rsidRPr="006D40F8">
        <w:rPr>
          <w:i/>
          <w:noProof/>
          <w:lang w:val="en-GB"/>
        </w:rPr>
        <w:t>et al.</w:t>
      </w:r>
      <w:r w:rsidRPr="006D40F8">
        <w:rPr>
          <w:noProof/>
          <w:lang w:val="en-GB"/>
        </w:rPr>
        <w:t>, (2020)</w:t>
      </w:r>
      <w:r w:rsidRPr="006D40F8">
        <w:rPr>
          <w:lang w:val="en-GB"/>
        </w:rPr>
        <w:fldChar w:fldCharType="end"/>
      </w:r>
      <w:r w:rsidRPr="006D40F8">
        <w:rPr>
          <w:lang w:val="en-GB"/>
        </w:rPr>
        <w:t xml:space="preserve">, nilai perusahaan </w:t>
      </w:r>
      <w:r w:rsidR="00E90C9F">
        <w:rPr>
          <w:lang w:val="en-GB"/>
        </w:rPr>
        <w:t>bisa</w:t>
      </w:r>
      <w:r w:rsidRPr="006D40F8">
        <w:rPr>
          <w:lang w:val="en-GB"/>
        </w:rPr>
        <w:t xml:space="preserve"> dikatakan s</w:t>
      </w:r>
      <w:r w:rsidR="00E90C9F">
        <w:rPr>
          <w:lang w:val="en-GB"/>
        </w:rPr>
        <w:t>uatu</w:t>
      </w:r>
      <w:r w:rsidRPr="006D40F8">
        <w:rPr>
          <w:lang w:val="en-GB"/>
        </w:rPr>
        <w:t xml:space="preserve"> tujuan perusahaan </w:t>
      </w:r>
      <w:r w:rsidR="00E90C9F">
        <w:rPr>
          <w:lang w:val="en-GB"/>
        </w:rPr>
        <w:t xml:space="preserve">dalam </w:t>
      </w:r>
      <w:r w:rsidRPr="006D40F8">
        <w:rPr>
          <w:lang w:val="en-GB"/>
        </w:rPr>
        <w:t xml:space="preserve"> konsepnya</w:t>
      </w:r>
      <w:r w:rsidR="00E90C9F">
        <w:rPr>
          <w:lang w:val="en-GB"/>
        </w:rPr>
        <w:t xml:space="preserve"> untuk</w:t>
      </w:r>
      <w:r w:rsidRPr="006D40F8">
        <w:rPr>
          <w:lang w:val="en-GB"/>
        </w:rPr>
        <w:t xml:space="preserve"> memaksimalkan nilai perusahaan</w:t>
      </w:r>
      <w:r w:rsidR="00E90C9F">
        <w:rPr>
          <w:lang w:val="en-GB"/>
        </w:rPr>
        <w:t>,</w:t>
      </w:r>
      <w:r w:rsidRPr="006D40F8">
        <w:rPr>
          <w:lang w:val="en-GB"/>
        </w:rPr>
        <w:t xml:space="preserve"> </w:t>
      </w:r>
      <w:r w:rsidR="00767F0C">
        <w:rPr>
          <w:lang w:val="en-GB"/>
        </w:rPr>
        <w:t>dapat</w:t>
      </w:r>
      <w:r w:rsidRPr="006D40F8">
        <w:rPr>
          <w:lang w:val="en-GB"/>
        </w:rPr>
        <w:t xml:space="preserve"> </w:t>
      </w:r>
      <w:r w:rsidR="00E90C9F">
        <w:rPr>
          <w:lang w:val="en-GB"/>
        </w:rPr>
        <w:t xml:space="preserve">dengan </w:t>
      </w:r>
      <w:r w:rsidRPr="006D40F8">
        <w:rPr>
          <w:lang w:val="en-GB"/>
        </w:rPr>
        <w:t xml:space="preserve">memaksimalkan nilai </w:t>
      </w:r>
      <w:r w:rsidR="00767F0C">
        <w:rPr>
          <w:lang w:val="en-GB"/>
        </w:rPr>
        <w:t xml:space="preserve">yang ada </w:t>
      </w:r>
      <w:r w:rsidR="00740DDE">
        <w:rPr>
          <w:lang w:val="en-GB"/>
        </w:rPr>
        <w:t xml:space="preserve">sekarang dari semua </w:t>
      </w:r>
      <w:r w:rsidR="0091642B">
        <w:rPr>
          <w:lang w:val="en-GB"/>
        </w:rPr>
        <w:t>pemegang saham di masa mendatang</w:t>
      </w:r>
      <w:r w:rsidRPr="006D40F8">
        <w:rPr>
          <w:lang w:val="en-GB"/>
        </w:rPr>
        <w:t xml:space="preserve">. </w:t>
      </w:r>
      <w:r w:rsidR="00A91EAA">
        <w:rPr>
          <w:lang w:val="en-GB"/>
        </w:rPr>
        <w:t xml:space="preserve">Pengukuran nilai perusahaan </w:t>
      </w:r>
      <w:r w:rsidR="00F617F9">
        <w:rPr>
          <w:lang w:val="en-GB"/>
        </w:rPr>
        <w:t>dengan proksi</w:t>
      </w:r>
      <w:r w:rsidR="00A91EAA">
        <w:rPr>
          <w:lang w:val="en-GB"/>
        </w:rPr>
        <w:t xml:space="preserve"> </w:t>
      </w:r>
      <w:r w:rsidRPr="006D40F8">
        <w:rPr>
          <w:i/>
          <w:lang w:val="en-GB"/>
        </w:rPr>
        <w:t>Price</w:t>
      </w:r>
      <w:r w:rsidR="00DC53D2" w:rsidRPr="006D40F8">
        <w:rPr>
          <w:i/>
          <w:lang w:val="en-GB"/>
        </w:rPr>
        <w:t xml:space="preserve"> to</w:t>
      </w:r>
      <w:r w:rsidRPr="006D40F8">
        <w:rPr>
          <w:i/>
          <w:lang w:val="en-GB"/>
        </w:rPr>
        <w:t xml:space="preserve"> Book Value</w:t>
      </w:r>
      <w:r w:rsidRPr="006D40F8">
        <w:rPr>
          <w:lang w:val="en-GB"/>
        </w:rPr>
        <w:t xml:space="preserve"> (PBV)</w:t>
      </w:r>
      <w:r w:rsidR="00767F0C">
        <w:rPr>
          <w:lang w:val="en-GB"/>
        </w:rPr>
        <w:t>, menunjukkan sejauh mana</w:t>
      </w:r>
      <w:r w:rsidRPr="006D40F8">
        <w:rPr>
          <w:lang w:val="en-GB"/>
        </w:rPr>
        <w:t xml:space="preserve"> perusahaan</w:t>
      </w:r>
      <w:r w:rsidR="00767F0C">
        <w:rPr>
          <w:lang w:val="en-GB"/>
        </w:rPr>
        <w:t xml:space="preserve"> </w:t>
      </w:r>
      <w:r w:rsidR="00740DDE">
        <w:rPr>
          <w:lang w:val="en-GB"/>
        </w:rPr>
        <w:t>dapat</w:t>
      </w:r>
      <w:r w:rsidR="00767F0C">
        <w:rPr>
          <w:lang w:val="en-GB"/>
        </w:rPr>
        <w:t xml:space="preserve"> </w:t>
      </w:r>
      <w:r w:rsidR="00876169">
        <w:rPr>
          <w:lang w:val="en-GB"/>
        </w:rPr>
        <w:t xml:space="preserve">membuat </w:t>
      </w:r>
      <w:r w:rsidRPr="006D40F8">
        <w:rPr>
          <w:lang w:val="en-GB"/>
        </w:rPr>
        <w:t xml:space="preserve">nilai perusahaan yang </w:t>
      </w:r>
      <w:r w:rsidR="00767F0C">
        <w:rPr>
          <w:lang w:val="en-GB"/>
        </w:rPr>
        <w:t>tidak pasti</w:t>
      </w:r>
      <w:r w:rsidR="00740DDE">
        <w:rPr>
          <w:lang w:val="en-GB"/>
        </w:rPr>
        <w:t xml:space="preserve"> berdasarkan</w:t>
      </w:r>
      <w:r w:rsidRPr="006D40F8">
        <w:rPr>
          <w:lang w:val="en-GB"/>
        </w:rPr>
        <w:t xml:space="preserve"> jumlah modal yang diinvestasikan.</w:t>
      </w:r>
    </w:p>
    <w:p w14:paraId="657166B1" w14:textId="2E1939C8" w:rsidR="00751AFA" w:rsidRPr="006D40F8" w:rsidRDefault="00751AFA" w:rsidP="00751AFA">
      <w:pPr>
        <w:spacing w:before="240" w:after="240"/>
        <w:rPr>
          <w:lang w:val="en-GB"/>
        </w:rPr>
      </w:pPr>
      <w:r w:rsidRPr="006D40F8">
        <w:rPr>
          <w:lang w:val="en-GB"/>
        </w:rPr>
        <w:t>Sektor perusahaan yang ter</w:t>
      </w:r>
      <w:r w:rsidR="00876169">
        <w:rPr>
          <w:lang w:val="en-GB"/>
        </w:rPr>
        <w:t>catat</w:t>
      </w:r>
      <w:r w:rsidRPr="006D40F8">
        <w:rPr>
          <w:lang w:val="en-GB"/>
        </w:rPr>
        <w:t xml:space="preserve"> di IDX menunjukkan bahwa di tahun 2019 sektor aneka industri merupakan sektor yang mengalami kenaikan nilai PBV yang paling tinggi. </w:t>
      </w:r>
      <w:r w:rsidR="00876169">
        <w:rPr>
          <w:lang w:val="en-GB"/>
        </w:rPr>
        <w:t>Menurut informasi</w:t>
      </w:r>
      <w:r w:rsidRPr="006D40F8">
        <w:rPr>
          <w:lang w:val="en-GB"/>
        </w:rPr>
        <w:t xml:space="preserve"> </w:t>
      </w:r>
      <w:r w:rsidR="00456EA4" w:rsidRPr="006D40F8">
        <w:rPr>
          <w:lang w:val="en-GB"/>
        </w:rPr>
        <w:fldChar w:fldCharType="begin" w:fldLock="1"/>
      </w:r>
      <w:r w:rsidR="00456EA4" w:rsidRPr="006D40F8">
        <w:rPr>
          <w:lang w:val="en-GB"/>
        </w:rPr>
        <w:instrText>ADDIN CSL_CITATION {"citationItems":[{"id":"ITEM-1","itemData":{"ISBN":"9789896540821","author":[{"dropping-particle":"","family":"Konten.co.id","given":"","non-dropping-particle":"","parse-names":false,"suffix":""}],"id":"ITEM-1","issued":{"date-parts":[["2020"]]},"title":"Nilai Transaksi Sektor-Sektor Turun","type":"article"},"uris":["http://www.mendeley.com/documents/?uuid=7470b13b-2d95-4d6e-8dc7-f20cb4ffe5d3"]}],"mendeley":{"formattedCitation":"(Konten.co.id, 2020)","manualFormatting":"Konten.co.id, (2020)","plainTextFormattedCitation":"(Konten.co.id, 2020)","previouslyFormattedCitation":"(Konten.co.id, 2020)"},"properties":{"noteIndex":0},"schema":"https://github.com/citation-style-language/schema/raw/master/csl-citation.json"}</w:instrText>
      </w:r>
      <w:r w:rsidR="00456EA4" w:rsidRPr="006D40F8">
        <w:rPr>
          <w:lang w:val="en-GB"/>
        </w:rPr>
        <w:fldChar w:fldCharType="separate"/>
      </w:r>
      <w:r w:rsidR="00456EA4" w:rsidRPr="006D40F8">
        <w:rPr>
          <w:noProof/>
          <w:lang w:val="en-GB"/>
        </w:rPr>
        <w:t>Konten.co.id, (2020)</w:t>
      </w:r>
      <w:r w:rsidR="00456EA4" w:rsidRPr="006D40F8">
        <w:rPr>
          <w:lang w:val="en-GB"/>
        </w:rPr>
        <w:fldChar w:fldCharType="end"/>
      </w:r>
      <w:r w:rsidR="00876169">
        <w:rPr>
          <w:lang w:val="en-GB"/>
        </w:rPr>
        <w:t>,</w:t>
      </w:r>
      <w:r w:rsidRPr="006D40F8">
        <w:rPr>
          <w:lang w:val="en-GB"/>
        </w:rPr>
        <w:t xml:space="preserve"> IHSG </w:t>
      </w:r>
      <w:r w:rsidR="00876169">
        <w:rPr>
          <w:lang w:val="en-GB"/>
        </w:rPr>
        <w:t>adalah</w:t>
      </w:r>
      <w:r w:rsidRPr="006D40F8">
        <w:rPr>
          <w:lang w:val="en-GB"/>
        </w:rPr>
        <w:t xml:space="preserve"> 6.381,95</w:t>
      </w:r>
      <w:r w:rsidR="00876169">
        <w:rPr>
          <w:lang w:val="en-GB"/>
        </w:rPr>
        <w:t xml:space="preserve"> untuk berbagai sektor industri pada saat Bursa Efek Indonesai (BEI) tutup untuk diperdagangkan</w:t>
      </w:r>
      <w:r w:rsidRPr="006D40F8">
        <w:rPr>
          <w:lang w:val="en-GB"/>
        </w:rPr>
        <w:t xml:space="preserve">. </w:t>
      </w:r>
      <w:r w:rsidR="00876169">
        <w:rPr>
          <w:lang w:val="en-GB"/>
        </w:rPr>
        <w:t>Artinya dalam</w:t>
      </w:r>
      <w:r w:rsidRPr="006D40F8">
        <w:rPr>
          <w:lang w:val="en-GB"/>
        </w:rPr>
        <w:t xml:space="preserve"> 7 jam p</w:t>
      </w:r>
      <w:r w:rsidR="00DC53D2" w:rsidRPr="006D40F8">
        <w:rPr>
          <w:lang w:val="en-GB"/>
        </w:rPr>
        <w:t>erdagangan, i</w:t>
      </w:r>
      <w:r w:rsidR="00876169">
        <w:rPr>
          <w:lang w:val="en-GB"/>
        </w:rPr>
        <w:t>ndeks utama B</w:t>
      </w:r>
      <w:r w:rsidRPr="006D40F8">
        <w:rPr>
          <w:lang w:val="en-GB"/>
        </w:rPr>
        <w:t xml:space="preserve">ursa saham Indonesia naik 0,71%. </w:t>
      </w:r>
      <w:r w:rsidR="00876169">
        <w:rPr>
          <w:lang w:val="en-GB"/>
        </w:rPr>
        <w:t>Pertumbuhan</w:t>
      </w:r>
      <w:r w:rsidRPr="006D40F8">
        <w:rPr>
          <w:lang w:val="en-GB"/>
        </w:rPr>
        <w:t xml:space="preserve"> IHSG itu sejalan dengan </w:t>
      </w:r>
      <w:r w:rsidR="00876169">
        <w:rPr>
          <w:lang w:val="en-GB"/>
        </w:rPr>
        <w:t>pertumbuhan</w:t>
      </w:r>
      <w:r w:rsidRPr="006D40F8">
        <w:rPr>
          <w:lang w:val="en-GB"/>
        </w:rPr>
        <w:t xml:space="preserve"> iklim investasi indeks </w:t>
      </w:r>
      <w:r w:rsidR="00876169">
        <w:rPr>
          <w:lang w:val="en-GB"/>
        </w:rPr>
        <w:t>sektoral. Di antara</w:t>
      </w:r>
      <w:r w:rsidRPr="006D40F8">
        <w:rPr>
          <w:lang w:val="en-GB"/>
        </w:rPr>
        <w:t xml:space="preserve"> 9 indeks sektor di Bursa Efek Indonesia adapun sektor yang kenaikannya paling tinggi dialami oleh sektor aneka industri sebesar 3,09%.</w:t>
      </w:r>
    </w:p>
    <w:p w14:paraId="4A7D891D" w14:textId="77777777" w:rsidR="00751AFA" w:rsidRPr="006D40F8" w:rsidRDefault="00751AFA" w:rsidP="00751AFA">
      <w:pPr>
        <w:jc w:val="center"/>
        <w:rPr>
          <w:lang w:val="en-GB"/>
        </w:rPr>
      </w:pPr>
      <w:r w:rsidRPr="006D40F8">
        <w:rPr>
          <w:noProof/>
          <w:sz w:val="20"/>
        </w:rPr>
        <w:drawing>
          <wp:inline distT="0" distB="0" distL="0" distR="0" wp14:anchorId="6D8188DB" wp14:editId="1D6C2E13">
            <wp:extent cx="3152775" cy="1943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27750" t="28966" r="18744" b="11922"/>
                    <a:stretch>
                      <a:fillRect/>
                    </a:stretch>
                  </pic:blipFill>
                  <pic:spPr bwMode="auto">
                    <a:xfrm>
                      <a:off x="0" y="0"/>
                      <a:ext cx="3152775" cy="1943100"/>
                    </a:xfrm>
                    <a:prstGeom prst="rect">
                      <a:avLst/>
                    </a:prstGeom>
                    <a:noFill/>
                    <a:ln>
                      <a:noFill/>
                    </a:ln>
                  </pic:spPr>
                </pic:pic>
              </a:graphicData>
            </a:graphic>
          </wp:inline>
        </w:drawing>
      </w:r>
    </w:p>
    <w:p w14:paraId="4D01FE31" w14:textId="77777777" w:rsidR="00751AFA" w:rsidRPr="006D40F8" w:rsidRDefault="00751AFA" w:rsidP="00751AFA">
      <w:pPr>
        <w:spacing w:before="240"/>
        <w:ind w:hanging="11"/>
        <w:jc w:val="center"/>
        <w:rPr>
          <w:lang w:val="en-GB"/>
        </w:rPr>
      </w:pPr>
      <w:r w:rsidRPr="006D40F8">
        <w:rPr>
          <w:lang w:val="en-GB"/>
        </w:rPr>
        <w:t xml:space="preserve">Sumber: </w:t>
      </w:r>
      <w:hyperlink r:id="rId12" w:history="1">
        <w:r w:rsidRPr="006D40F8">
          <w:rPr>
            <w:rStyle w:val="Hyperlink"/>
            <w:lang w:val="en-GB"/>
          </w:rPr>
          <w:t>www.idx.co.id</w:t>
        </w:r>
      </w:hyperlink>
      <w:r w:rsidRPr="006D40F8">
        <w:rPr>
          <w:lang w:val="en-GB"/>
        </w:rPr>
        <w:t xml:space="preserve"> (2020, data diolah)</w:t>
      </w:r>
    </w:p>
    <w:p w14:paraId="608183C7" w14:textId="77777777" w:rsidR="00751AFA" w:rsidRPr="006D40F8" w:rsidRDefault="00751AFA" w:rsidP="00751AFA">
      <w:pPr>
        <w:jc w:val="center"/>
        <w:rPr>
          <w:b/>
          <w:lang w:val="en-GB"/>
        </w:rPr>
      </w:pPr>
      <w:r w:rsidRPr="006D40F8">
        <w:rPr>
          <w:b/>
          <w:lang w:val="en-GB"/>
        </w:rPr>
        <w:t>Gambar 1. RATIO PBV TAHUN 2015-2019</w:t>
      </w:r>
    </w:p>
    <w:p w14:paraId="63A94B4C" w14:textId="3C7B9FD3" w:rsidR="00751AFA" w:rsidRPr="006D40F8" w:rsidRDefault="00751AFA" w:rsidP="00751AFA">
      <w:pPr>
        <w:spacing w:before="240"/>
        <w:rPr>
          <w:lang w:val="en-GB"/>
        </w:rPr>
      </w:pPr>
      <w:r w:rsidRPr="006D40F8">
        <w:rPr>
          <w:lang w:val="en-GB"/>
        </w:rPr>
        <w:lastRenderedPageBreak/>
        <w:t>Dapat dilihat pada gambar 1 bahwa pergerakan secara fluktuatif hampir semua sektor pada tahun 2015-2019, namun beda dengan sektor aneka industri yang mengalami pergerakan cukup stabil dan mengalami kenaikan di tahun 2019. Nilai PBV aneka industri setiap tahunnya tidak mengalami perubahan yang cukup jauh, nilai PBV tahun 2017 sebesar 1,47 menurun pada tahun 2018 sebesar 1,38 dan mengalami kenaikan cukup drastis pada tahun 2019 sebesar 2,80. Hal tersebut membuktikan bahwa sektor aneka industri adalah sektor yang baik dalam mempertahankan peroleh</w:t>
      </w:r>
      <w:r w:rsidR="00767F0C">
        <w:rPr>
          <w:lang w:val="en-GB"/>
        </w:rPr>
        <w:t>an presentase PBV. Hasil grafik</w:t>
      </w:r>
      <w:r w:rsidRPr="006D40F8">
        <w:rPr>
          <w:lang w:val="en-GB"/>
        </w:rPr>
        <w:t xml:space="preserve"> dilakukan </w:t>
      </w:r>
      <w:r w:rsidR="00A91EAA">
        <w:rPr>
          <w:lang w:val="en-GB"/>
        </w:rPr>
        <w:t xml:space="preserve">pada </w:t>
      </w:r>
      <w:r w:rsidR="00876169">
        <w:rPr>
          <w:lang w:val="en-GB"/>
        </w:rPr>
        <w:t>berbagai perusahaan industri yang ada</w:t>
      </w:r>
      <w:r w:rsidRPr="006D40F8">
        <w:rPr>
          <w:lang w:val="en-GB"/>
        </w:rPr>
        <w:t xml:space="preserve"> di Bursa Efek Indonesa tahun 2015-2019.</w:t>
      </w:r>
    </w:p>
    <w:p w14:paraId="70BA92ED" w14:textId="77777777" w:rsidR="00751AFA" w:rsidRPr="006D40F8" w:rsidRDefault="00751AFA" w:rsidP="00751AFA">
      <w:pPr>
        <w:spacing w:before="240"/>
        <w:jc w:val="center"/>
        <w:rPr>
          <w:noProof/>
        </w:rPr>
      </w:pPr>
      <w:r w:rsidRPr="006D40F8">
        <w:rPr>
          <w:noProof/>
        </w:rPr>
        <w:drawing>
          <wp:inline distT="0" distB="0" distL="0" distR="0" wp14:anchorId="5A3053C3" wp14:editId="0B0A36E9">
            <wp:extent cx="3048635" cy="1655445"/>
            <wp:effectExtent l="0" t="0" r="18415" b="190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A372A7" w14:textId="77777777" w:rsidR="00751AFA" w:rsidRPr="006D40F8" w:rsidRDefault="00751AFA" w:rsidP="00751AFA">
      <w:pPr>
        <w:spacing w:before="240"/>
        <w:ind w:hanging="11"/>
        <w:jc w:val="center"/>
        <w:rPr>
          <w:lang w:val="en-GB"/>
        </w:rPr>
      </w:pPr>
      <w:r w:rsidRPr="006D40F8">
        <w:rPr>
          <w:lang w:val="en-GB"/>
        </w:rPr>
        <w:t xml:space="preserve">Sumber: </w:t>
      </w:r>
      <w:hyperlink r:id="rId14" w:history="1">
        <w:r w:rsidRPr="006D40F8">
          <w:rPr>
            <w:rStyle w:val="Hyperlink"/>
            <w:lang w:val="en-GB"/>
          </w:rPr>
          <w:t>www.idx.co.id</w:t>
        </w:r>
      </w:hyperlink>
      <w:r w:rsidRPr="006D40F8">
        <w:rPr>
          <w:lang w:val="en-GB"/>
        </w:rPr>
        <w:t xml:space="preserve"> (2020, data diolah)</w:t>
      </w:r>
    </w:p>
    <w:p w14:paraId="59724184" w14:textId="77777777" w:rsidR="00751AFA" w:rsidRPr="006D40F8" w:rsidRDefault="00751AFA" w:rsidP="00751AFA">
      <w:pPr>
        <w:jc w:val="center"/>
        <w:rPr>
          <w:b/>
          <w:lang w:val="en-GB"/>
        </w:rPr>
      </w:pPr>
      <w:r w:rsidRPr="006D40F8">
        <w:rPr>
          <w:b/>
          <w:lang w:val="en-GB"/>
        </w:rPr>
        <w:t xml:space="preserve">Gambar 2. NILAI </w:t>
      </w:r>
      <w:r w:rsidRPr="006D40F8">
        <w:rPr>
          <w:b/>
          <w:i/>
          <w:lang w:val="en-GB"/>
        </w:rPr>
        <w:t>FIRM SIZE</w:t>
      </w:r>
      <w:r w:rsidRPr="006D40F8">
        <w:rPr>
          <w:b/>
          <w:lang w:val="en-GB"/>
        </w:rPr>
        <w:t xml:space="preserve"> SEKTOR ANEKA INDUSTRI TAHUN 2015-2019</w:t>
      </w:r>
    </w:p>
    <w:p w14:paraId="0F483E6C" w14:textId="7640C227" w:rsidR="00751AFA" w:rsidRPr="006D40F8" w:rsidRDefault="00751AFA" w:rsidP="00751AFA">
      <w:pPr>
        <w:spacing w:before="240"/>
        <w:rPr>
          <w:lang w:val="en-GB"/>
        </w:rPr>
      </w:pPr>
      <w:r w:rsidRPr="006D40F8">
        <w:rPr>
          <w:lang w:val="en-GB"/>
        </w:rPr>
        <w:t xml:space="preserve">Menurut gambar </w:t>
      </w:r>
      <w:r w:rsidR="00DC53D2" w:rsidRPr="006D40F8">
        <w:rPr>
          <w:lang w:val="en-GB"/>
        </w:rPr>
        <w:t>2, m</w:t>
      </w:r>
      <w:r w:rsidRPr="006D40F8">
        <w:rPr>
          <w:lang w:val="en-GB"/>
        </w:rPr>
        <w:t xml:space="preserve">engenai pergerakan rata- rata </w:t>
      </w:r>
      <w:r w:rsidR="00DC53D2" w:rsidRPr="006D40F8">
        <w:rPr>
          <w:i/>
          <w:lang w:val="en-GB"/>
        </w:rPr>
        <w:t xml:space="preserve">firm </w:t>
      </w:r>
      <w:r w:rsidR="00DC53D2" w:rsidRPr="00E90C9F">
        <w:rPr>
          <w:i/>
          <w:lang w:val="en-GB"/>
        </w:rPr>
        <w:t>size</w:t>
      </w:r>
      <w:r w:rsidR="00DC53D2" w:rsidRPr="006D40F8">
        <w:rPr>
          <w:lang w:val="en-GB"/>
        </w:rPr>
        <w:t xml:space="preserve"> </w:t>
      </w:r>
      <w:r w:rsidR="00E90C9F">
        <w:rPr>
          <w:lang w:val="en-GB"/>
        </w:rPr>
        <w:t>perseroan dari perusahaan</w:t>
      </w:r>
      <w:r w:rsidRPr="006D40F8">
        <w:rPr>
          <w:lang w:val="en-GB"/>
        </w:rPr>
        <w:t xml:space="preserve"> industri yang ter</w:t>
      </w:r>
      <w:r w:rsidR="00876169">
        <w:rPr>
          <w:lang w:val="en-GB"/>
        </w:rPr>
        <w:t xml:space="preserve">catat </w:t>
      </w:r>
      <w:r w:rsidRPr="006D40F8">
        <w:rPr>
          <w:lang w:val="en-GB"/>
        </w:rPr>
        <w:t>di Bursa Efek Indonesia (BEI) selama 2015-2019 menjelaskan bahwa dari tahun 2015</w:t>
      </w:r>
      <w:r w:rsidR="00A95923" w:rsidRPr="006D40F8">
        <w:rPr>
          <w:lang w:val="en-GB"/>
        </w:rPr>
        <w:t>-</w:t>
      </w:r>
      <w:r w:rsidRPr="006D40F8">
        <w:rPr>
          <w:lang w:val="en-GB"/>
        </w:rPr>
        <w:t xml:space="preserve">2018 mengalami kenaikan terus menerus tetapi pada tahun 2019 justru mengalami penurunan yang cukup drastis. Fenomena yang dialami oleh perusahaan sektor aneka industri menarik untuk dilakukan penelitian lebih lanjut karena </w:t>
      </w:r>
      <w:r w:rsidR="00DC53D2" w:rsidRPr="006D40F8">
        <w:rPr>
          <w:i/>
          <w:lang w:val="en-GB"/>
        </w:rPr>
        <w:t>firm size</w:t>
      </w:r>
      <w:r w:rsidR="00DC53D2" w:rsidRPr="006D40F8">
        <w:rPr>
          <w:lang w:val="en-GB"/>
        </w:rPr>
        <w:t xml:space="preserve"> </w:t>
      </w:r>
      <w:r w:rsidRPr="006D40F8">
        <w:rPr>
          <w:lang w:val="en-GB"/>
        </w:rPr>
        <w:t>sebagai variabel independen mendapat hasil yang bertolak belakang dengan hasil PBV sebagai variabel dependen.</w:t>
      </w:r>
    </w:p>
    <w:p w14:paraId="618F6410" w14:textId="77777777" w:rsidR="00751AFA" w:rsidRPr="006D40F8" w:rsidRDefault="00751AFA" w:rsidP="00751AFA">
      <w:pPr>
        <w:spacing w:before="240"/>
        <w:jc w:val="center"/>
        <w:rPr>
          <w:noProof/>
        </w:rPr>
      </w:pPr>
      <w:r w:rsidRPr="006D40F8">
        <w:rPr>
          <w:noProof/>
        </w:rPr>
        <w:drawing>
          <wp:inline distT="0" distB="0" distL="0" distR="0" wp14:anchorId="21E93EAC" wp14:editId="0C15FE8A">
            <wp:extent cx="3162300" cy="1781810"/>
            <wp:effectExtent l="0" t="0" r="0" b="889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4FEA7CE" w14:textId="77777777" w:rsidR="00751AFA" w:rsidRPr="006D40F8" w:rsidRDefault="00751AFA" w:rsidP="00751AFA">
      <w:pPr>
        <w:spacing w:before="240"/>
        <w:ind w:hanging="11"/>
        <w:jc w:val="center"/>
        <w:rPr>
          <w:lang w:val="en-GB"/>
        </w:rPr>
      </w:pPr>
      <w:r w:rsidRPr="006D40F8">
        <w:rPr>
          <w:lang w:val="en-GB"/>
        </w:rPr>
        <w:t xml:space="preserve">Sumber: </w:t>
      </w:r>
      <w:hyperlink r:id="rId16" w:history="1">
        <w:r w:rsidRPr="006D40F8">
          <w:rPr>
            <w:rStyle w:val="Hyperlink"/>
            <w:lang w:val="en-GB"/>
          </w:rPr>
          <w:t>www.idx.co.id</w:t>
        </w:r>
      </w:hyperlink>
      <w:r w:rsidRPr="006D40F8">
        <w:rPr>
          <w:lang w:val="en-GB"/>
        </w:rPr>
        <w:t xml:space="preserve"> (2020, data diolah)</w:t>
      </w:r>
    </w:p>
    <w:p w14:paraId="48787C8D" w14:textId="77777777" w:rsidR="00751AFA" w:rsidRPr="006D40F8" w:rsidRDefault="00751AFA" w:rsidP="00751AFA">
      <w:pPr>
        <w:jc w:val="center"/>
        <w:rPr>
          <w:b/>
          <w:lang w:val="en-GB"/>
        </w:rPr>
      </w:pPr>
      <w:r w:rsidRPr="006D40F8">
        <w:rPr>
          <w:b/>
          <w:lang w:val="en-GB"/>
        </w:rPr>
        <w:t xml:space="preserve">Gambar 3. NILAI </w:t>
      </w:r>
      <w:r w:rsidRPr="006D40F8">
        <w:rPr>
          <w:b/>
          <w:i/>
          <w:lang w:val="en-GB"/>
        </w:rPr>
        <w:t xml:space="preserve">FIRM GROWTH </w:t>
      </w:r>
      <w:r w:rsidRPr="006D40F8">
        <w:rPr>
          <w:b/>
          <w:lang w:val="en-GB"/>
        </w:rPr>
        <w:t>SEKTOR ANEKA INDUSTRI TAHUN 2015-2019</w:t>
      </w:r>
    </w:p>
    <w:p w14:paraId="514F0A95" w14:textId="23BF5FBE" w:rsidR="00751AFA" w:rsidRPr="006D40F8" w:rsidRDefault="00751AFA" w:rsidP="00751AFA">
      <w:pPr>
        <w:spacing w:before="240"/>
        <w:rPr>
          <w:lang w:val="en-GB"/>
        </w:rPr>
      </w:pPr>
      <w:r w:rsidRPr="006D40F8">
        <w:rPr>
          <w:lang w:val="en-GB"/>
        </w:rPr>
        <w:t>Menurut gambar 3</w:t>
      </w:r>
      <w:r w:rsidR="00A95923" w:rsidRPr="006D40F8">
        <w:rPr>
          <w:lang w:val="en-GB"/>
        </w:rPr>
        <w:t>,</w:t>
      </w:r>
      <w:r w:rsidRPr="006D40F8">
        <w:rPr>
          <w:lang w:val="en-GB"/>
        </w:rPr>
        <w:t xml:space="preserve"> mengenai pe</w:t>
      </w:r>
      <w:r w:rsidR="00DC53D2" w:rsidRPr="006D40F8">
        <w:rPr>
          <w:lang w:val="en-GB"/>
        </w:rPr>
        <w:t>r</w:t>
      </w:r>
      <w:r w:rsidRPr="006D40F8">
        <w:rPr>
          <w:lang w:val="en-GB"/>
        </w:rPr>
        <w:t xml:space="preserve">gerakan rata- rata </w:t>
      </w:r>
      <w:r w:rsidR="00DC53D2" w:rsidRPr="006D40F8">
        <w:rPr>
          <w:i/>
          <w:lang w:val="en-GB"/>
        </w:rPr>
        <w:t>firm growth</w:t>
      </w:r>
      <w:r w:rsidR="00DC53D2" w:rsidRPr="006D40F8">
        <w:rPr>
          <w:lang w:val="en-GB"/>
        </w:rPr>
        <w:t xml:space="preserve"> </w:t>
      </w:r>
      <w:r w:rsidR="00740DDE">
        <w:rPr>
          <w:lang w:val="en-GB"/>
        </w:rPr>
        <w:t>perseroan dari perusahaan</w:t>
      </w:r>
      <w:r w:rsidRPr="006D40F8">
        <w:rPr>
          <w:lang w:val="en-GB"/>
        </w:rPr>
        <w:t xml:space="preserve"> industri yang ter</w:t>
      </w:r>
      <w:r w:rsidR="00740DDE">
        <w:rPr>
          <w:lang w:val="en-GB"/>
        </w:rPr>
        <w:t xml:space="preserve">catat </w:t>
      </w:r>
      <w:r w:rsidRPr="006D40F8">
        <w:rPr>
          <w:lang w:val="en-GB"/>
        </w:rPr>
        <w:t xml:space="preserve">di Bursa Efek Indonesia (BEI) </w:t>
      </w:r>
      <w:r w:rsidR="00740DDE">
        <w:rPr>
          <w:lang w:val="en-GB"/>
        </w:rPr>
        <w:t xml:space="preserve">dari </w:t>
      </w:r>
      <w:r w:rsidR="00876169">
        <w:rPr>
          <w:lang w:val="en-GB"/>
        </w:rPr>
        <w:t>2015-</w:t>
      </w:r>
      <w:r w:rsidRPr="006D40F8">
        <w:rPr>
          <w:lang w:val="en-GB"/>
        </w:rPr>
        <w:t xml:space="preserve">2019, </w:t>
      </w:r>
      <w:r w:rsidR="00740DDE">
        <w:rPr>
          <w:lang w:val="en-GB"/>
        </w:rPr>
        <w:t>telah terjadi perusahan yang fluktuatif pada</w:t>
      </w:r>
      <w:r w:rsidRPr="006D40F8">
        <w:rPr>
          <w:lang w:val="en-GB"/>
        </w:rPr>
        <w:t xml:space="preserve"> 2015 – 2018 </w:t>
      </w:r>
      <w:r w:rsidR="00767F0C">
        <w:rPr>
          <w:lang w:val="en-GB"/>
        </w:rPr>
        <w:t xml:space="preserve">dan </w:t>
      </w:r>
      <w:r w:rsidR="00740DDE">
        <w:rPr>
          <w:lang w:val="en-GB"/>
        </w:rPr>
        <w:t>penurunan tajam pada 2019</w:t>
      </w:r>
      <w:r w:rsidRPr="006D40F8">
        <w:rPr>
          <w:lang w:val="en-GB"/>
        </w:rPr>
        <w:t xml:space="preserve">. Fenomena yang dialami oleh perusahaan sektor aneka industri menarik untuk dilakukan penelitian lebih lanjut karena </w:t>
      </w:r>
      <w:r w:rsidR="00DC53D2" w:rsidRPr="006D40F8">
        <w:rPr>
          <w:i/>
          <w:lang w:val="en-GB"/>
        </w:rPr>
        <w:t>firm growth</w:t>
      </w:r>
      <w:r w:rsidR="00DC53D2" w:rsidRPr="006D40F8">
        <w:rPr>
          <w:lang w:val="en-GB"/>
        </w:rPr>
        <w:t xml:space="preserve"> </w:t>
      </w:r>
      <w:r w:rsidRPr="006D40F8">
        <w:rPr>
          <w:lang w:val="en-GB"/>
        </w:rPr>
        <w:t>sebagai variabel independen mendapat hasil yang bertolak belakang dengan hasil PBV sebagai variabel dependen.</w:t>
      </w:r>
    </w:p>
    <w:p w14:paraId="6055DC68" w14:textId="7B57A2FA" w:rsidR="00751AFA" w:rsidRPr="006D40F8" w:rsidRDefault="00751AFA" w:rsidP="00751AFA">
      <w:pPr>
        <w:spacing w:before="240"/>
        <w:rPr>
          <w:noProof/>
          <w:lang w:val="en-GB"/>
        </w:rPr>
      </w:pPr>
      <w:r w:rsidRPr="006D40F8">
        <w:rPr>
          <w:lang w:val="en-GB"/>
        </w:rPr>
        <w:t xml:space="preserve">Peningkatan nilai perusahaan dapat dipertimbangkan dengan baik sebagai bahan evaluasi maupun penentuan pengambilan keputusan untuk kepentingan perusahaan dengan beberapa faktor diantaranya adalah </w:t>
      </w:r>
      <w:r w:rsidR="00DC53D2" w:rsidRPr="006D40F8">
        <w:rPr>
          <w:i/>
          <w:lang w:val="en-GB"/>
        </w:rPr>
        <w:t xml:space="preserve">profitability, liquidity, leverage, dividend policy, firm size, </w:t>
      </w:r>
      <w:r w:rsidR="00DC53D2" w:rsidRPr="006D40F8">
        <w:rPr>
          <w:lang w:val="en-GB"/>
        </w:rPr>
        <w:t>dan</w:t>
      </w:r>
      <w:r w:rsidR="00DC53D2" w:rsidRPr="006D40F8">
        <w:rPr>
          <w:i/>
          <w:lang w:val="en-GB"/>
        </w:rPr>
        <w:t xml:space="preserve"> firm growth</w:t>
      </w:r>
      <w:r w:rsidRPr="006D40F8">
        <w:rPr>
          <w:lang w:val="en-GB"/>
        </w:rPr>
        <w:t xml:space="preserve">. Menurut </w:t>
      </w:r>
      <w:r w:rsidRPr="006D40F8">
        <w:rPr>
          <w:lang w:val="en-GB"/>
        </w:rPr>
        <w:fldChar w:fldCharType="begin" w:fldLock="1"/>
      </w:r>
      <w:r w:rsidR="00E27D5E" w:rsidRPr="006D40F8">
        <w:rPr>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6D40F8">
        <w:rPr>
          <w:lang w:val="en-GB"/>
        </w:rPr>
        <w:fldChar w:fldCharType="separate"/>
      </w:r>
      <w:r w:rsidRPr="006D40F8">
        <w:rPr>
          <w:noProof/>
          <w:lang w:val="en-GB"/>
        </w:rPr>
        <w:t>Rudangga &amp; Sudiarta (2016)</w:t>
      </w:r>
      <w:r w:rsidRPr="006D40F8">
        <w:rPr>
          <w:lang w:val="en-GB"/>
        </w:rPr>
        <w:fldChar w:fldCharType="end"/>
      </w:r>
      <w:r w:rsidRPr="006D40F8">
        <w:rPr>
          <w:lang w:val="en-GB"/>
        </w:rPr>
        <w:t xml:space="preserve">, </w:t>
      </w:r>
      <w:r w:rsidR="00AF37A3">
        <w:rPr>
          <w:lang w:val="en-GB"/>
        </w:rPr>
        <w:t xml:space="preserve">profitabilitas </w:t>
      </w:r>
      <w:r w:rsidR="00740DDE">
        <w:rPr>
          <w:lang w:val="en-GB"/>
        </w:rPr>
        <w:t>akan</w:t>
      </w:r>
      <w:r w:rsidR="00AF37A3">
        <w:rPr>
          <w:lang w:val="en-GB"/>
        </w:rPr>
        <w:t xml:space="preserve"> mempengaruhi </w:t>
      </w:r>
      <w:r w:rsidR="00740DDE">
        <w:rPr>
          <w:lang w:val="en-GB"/>
        </w:rPr>
        <w:t xml:space="preserve">skala </w:t>
      </w:r>
      <w:r w:rsidR="00AF37A3">
        <w:rPr>
          <w:lang w:val="en-GB"/>
        </w:rPr>
        <w:t>perolehan nilai perusahaan</w:t>
      </w:r>
      <w:r w:rsidR="00740DDE">
        <w:rPr>
          <w:lang w:val="en-GB"/>
        </w:rPr>
        <w:t>,</w:t>
      </w:r>
      <w:r w:rsidRPr="006D40F8">
        <w:rPr>
          <w:lang w:val="en-GB"/>
        </w:rPr>
        <w:t xml:space="preserve"> karena profitabilitas mampu menghasilkan </w:t>
      </w:r>
      <w:r w:rsidR="00300CE3">
        <w:rPr>
          <w:lang w:val="en-GB"/>
        </w:rPr>
        <w:t>keuntungan</w:t>
      </w:r>
      <w:r w:rsidRPr="006D40F8">
        <w:rPr>
          <w:lang w:val="en-GB"/>
        </w:rPr>
        <w:t xml:space="preserve"> dari penjualan barang atau jasa yang </w:t>
      </w:r>
      <w:r w:rsidR="00300CE3">
        <w:rPr>
          <w:lang w:val="en-GB"/>
        </w:rPr>
        <w:t>dihasilkan</w:t>
      </w:r>
      <w:r w:rsidRPr="006D40F8">
        <w:rPr>
          <w:lang w:val="en-GB"/>
        </w:rPr>
        <w:t xml:space="preserve"> </w:t>
      </w:r>
      <w:r w:rsidRPr="006D40F8">
        <w:rPr>
          <w:lang w:val="en-GB"/>
        </w:rPr>
        <w:lastRenderedPageBreak/>
        <w:t xml:space="preserve">perusahaan, </w:t>
      </w:r>
      <w:r w:rsidR="00300CE3">
        <w:rPr>
          <w:lang w:val="en-GB"/>
        </w:rPr>
        <w:t>sehingga</w:t>
      </w:r>
      <w:r w:rsidRPr="006D40F8">
        <w:rPr>
          <w:lang w:val="en-GB"/>
        </w:rPr>
        <w:t xml:space="preserve"> profitabilitas </w:t>
      </w:r>
      <w:r w:rsidR="00300CE3">
        <w:rPr>
          <w:lang w:val="en-GB"/>
        </w:rPr>
        <w:t>menjadikan</w:t>
      </w:r>
      <w:r w:rsidRPr="006D40F8">
        <w:rPr>
          <w:lang w:val="en-GB"/>
        </w:rPr>
        <w:t xml:space="preserve"> perusahaan </w:t>
      </w:r>
      <w:r w:rsidR="00300CE3">
        <w:rPr>
          <w:lang w:val="en-GB"/>
        </w:rPr>
        <w:t xml:space="preserve">sangat bernilai </w:t>
      </w:r>
      <w:r w:rsidRPr="006D40F8">
        <w:rPr>
          <w:lang w:val="en-GB"/>
        </w:rPr>
        <w:t xml:space="preserve">dan membuat investor </w:t>
      </w:r>
      <w:r w:rsidR="00AF37A3">
        <w:rPr>
          <w:lang w:val="en-GB"/>
        </w:rPr>
        <w:t xml:space="preserve">semakin </w:t>
      </w:r>
      <w:r w:rsidRPr="006D40F8">
        <w:rPr>
          <w:lang w:val="en-GB"/>
        </w:rPr>
        <w:t>berani untuk melakukan</w:t>
      </w:r>
      <w:r w:rsidR="00300CE3">
        <w:rPr>
          <w:lang w:val="en-GB"/>
        </w:rPr>
        <w:t xml:space="preserve"> investasi diperusahaan</w:t>
      </w:r>
      <w:r w:rsidRPr="006D40F8">
        <w:rPr>
          <w:lang w:val="en-GB"/>
        </w:rPr>
        <w:t xml:space="preserve">. </w:t>
      </w:r>
      <w:r w:rsidRPr="006D40F8">
        <w:rPr>
          <w:lang w:val="en-GB"/>
        </w:rPr>
        <w:fldChar w:fldCharType="begin" w:fldLock="1"/>
      </w:r>
      <w:r w:rsidRPr="006D40F8">
        <w:rPr>
          <w:lang w:val="en-GB"/>
        </w:rPr>
        <w:instrText>ADDIN CSL_CITATION {"citationItems":[{"id":"ITEM-1","itemData":{"DOI":"10.37470/1.022.1.04","ISBN":"1960082019","abstract":"Teori mengenai deviden merupakan salah satu teori yang fundamental dalam manajemen keuangan yang membahas tentang hubungan fungsional antara kebijakan deviden dengan nilai perusahaan dan hal ini masih kontroversial. Satu pihak menganggap bahwa deviden tidak berpengaruh terhadap nilai perusahaan yang dikenal dengan the irrelevance of devidend proportion, pihak lain memandang bahwa deviden memiliki relevansi dengan nilai perusahaan yang disebut the relevance of devidenNofrita, R. (2013). Pengaruh Profitabilitas terhadap Nilai Perusahaan dengan Kebijakan Deviden sebagai Variabel Intervening. Jurnal Akuntansi, 1(1), 1–23. Retrieved from http://ejournal.unp.ac.id/students/index.php/akt/article/view/86d proportion. Hal ini menjadikan isu tentang kebijakan deviden tetap menjadi sebuah teka teki yang sepenuhnya belum tertebak. Selain kebijakan deviden, ada faktor lain yang mempengaruhi nilai perusahaan yaitu profitabilitas. Tujuan penelitian ini adalah untuk mengetahui pengaruh faktor-faktor tersebut terhadap nilai perusahaan. Untuk menguji hipotesis, digunakan data sekunder dengan metode purposive sampling. Teknik analisis data menggunakan analisis jalur dengan profitabilitas sebagai variabel eksogen serta kebijakan deviden sebagai variabel intervening dan nilai perusahaan sebagai variabel endogen. Setelah data di analisis, ditemukan bahwa profitabilitas dan kebijakan deviden berpengaruh signifikan positif terhadap nilai perusahaan, sedangkan pengaruh profitabilitas terhadap kebijakan deviden tidak signifikan. Kata","author":[{"dropping-particle":"","family":"Atmikasari","given":"Dwi","non-dropping-particle":"","parse-names":false,"suffix":""},{"dropping-particle":"","family":"Indarti","given":"Iin","non-dropping-particle":"","parse-names":false,"suffix":""},{"dropping-particle":"","family":"Muncaraditya","given":"Elma","non-dropping-particle":"","parse-names":false,"suffix":""}],"container-title":"Jurnal Akuntansi","id":"ITEM-1","issue":"1","issued":{"date-parts":[["2020"]]},"page":"1-23","title":"Pengaruh Profitabilitas terhadap Nilai Perusahaan dengan Kebijakan Deviden sebagai Variabel Intervening","type":"article-journal","volume":"1"},"uris":["http://www.mendeley.com/documents/?uuid=e6c63dbc-310d-488f-94de-c01817b01a39"]}],"mendeley":{"formattedCitation":"(Atmikasari et al., 2020)","manualFormatting":"Atmikasari et al. (2020)","plainTextFormattedCitation":"(Atmikasari et al., 2020)","previouslyFormattedCitation":"(Atmikasari et al., 2020)"},"properties":{"noteIndex":0},"schema":"https://github.com/citation-style-language/schema/raw/master/csl-citation.json"}</w:instrText>
      </w:r>
      <w:r w:rsidRPr="006D40F8">
        <w:rPr>
          <w:lang w:val="en-GB"/>
        </w:rPr>
        <w:fldChar w:fldCharType="separate"/>
      </w:r>
      <w:r w:rsidRPr="006D40F8">
        <w:rPr>
          <w:noProof/>
          <w:lang w:val="en-GB"/>
        </w:rPr>
        <w:t xml:space="preserve">Atmikasari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5794/emba.v6i3.20072","ISSN":"2303-1174","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Lumoly","given":"Selin","non-dropping-particle":"","parse-names":false,"suffix":""},{"dropping-particle":"","family":"Murni","given":"Sri","non-dropping-particle":"","parse-names":false,"suffix":""},{"dropping-particle":"","family":"Untu","given":"Victoria N","non-dropping-particle":"","parse-names":false,"suffix":""}],"container-title":"Jurnal EMBA: Jurnal Riset Ekonomi, Manajemen, Bisnis dan Akuntansi","id":"ITEM-1","issue":"3","issued":{"date-parts":[["2018"]]},"page":"1108-1117","title":"Pengaruh Likuiditas, Ukuran Perusahaan Dan Profitabilitas Terhadap Nilai Perusahaan (Studi pada Perusahaan Logam dan Sejenisnya yang Terdaftar di Bursa Efek Indonesia)","type":"article-journal","volume":"6"},"uris":["http://www.mendeley.com/documents/?uuid=f900c443-fc5e-4b4b-9917-ba08d1429a3e"]}],"mendeley":{"formattedCitation":"(Lumoly et al., 2018)","plainTextFormattedCitation":"(Lumoly et al., 2018)","previouslyFormattedCitation":"(Lumoly et al., 2018)"},"properties":{"noteIndex":0},"schema":"https://github.com/citation-style-language/schema/raw/master/csl-citation.json"}</w:instrText>
      </w:r>
      <w:r w:rsidRPr="006D40F8">
        <w:rPr>
          <w:lang w:val="en-GB"/>
        </w:rPr>
        <w:fldChar w:fldCharType="separate"/>
      </w:r>
      <w:r w:rsidRPr="006D40F8">
        <w:rPr>
          <w:noProof/>
          <w:lang w:val="en-GB"/>
        </w:rPr>
        <w:t xml:space="preserve">Lumoly et al., </w:t>
      </w:r>
      <w:r w:rsidR="008F564E">
        <w:rPr>
          <w:noProof/>
          <w:lang w:val="en-GB"/>
        </w:rPr>
        <w:t>(</w:t>
      </w:r>
      <w:r w:rsidRPr="006D40F8">
        <w:rPr>
          <w:noProof/>
          <w:lang w:val="en-GB"/>
        </w:rPr>
        <w:t>2018)</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Lubis","given":"Masrul","non-dropping-particle":"","parse-names":false,"suffix":""},{"dropping-particle":"","family":"Savitri","given":"Enni","non-dropping-particle":"","parse-names":false,"suffix":""},{"dropping-particle":"","family":"Riau","given":"Universitas","non-dropping-particle":"","parse-names":false,"suffix":""}],"container-title":"Jurnal Ilmiah Manajemen","id":"ITEM-1","issue":"1","issued":{"date-parts":[["2020"]]},"page":"108-124","title":"Analisis Pengaruh Nila Tukar Rupiah Dan Bi Rate Terhadap Return Saham Subsektor Perkebunan Dengan Harga Referensi Crude Palm Oil (Cpo) Sebagai Variabel Moerasi","type":"article-journal","volume":"8"},"uris":["http://www.mendeley.com/documents/?uuid=956b86ed-a990-4fb4-a28e-b574c27647e0"]}],"mendeley":{"formattedCitation":"(Lubis et al., 2020)","manualFormatting":"Lubis et al. (2020)","plainTextFormattedCitation":"(Lubis et al., 2020)","previouslyFormattedCitation":"(Lubis et al., 2020)"},"properties":{"noteIndex":0},"schema":"https://github.com/citation-style-language/schema/raw/master/csl-citation.json"}</w:instrText>
      </w:r>
      <w:r w:rsidRPr="006D40F8">
        <w:rPr>
          <w:lang w:val="en-GB"/>
        </w:rPr>
        <w:fldChar w:fldCharType="separate"/>
      </w:r>
      <w:r w:rsidRPr="006D40F8">
        <w:rPr>
          <w:noProof/>
          <w:lang w:val="en-GB"/>
        </w:rPr>
        <w:t>Lubis</w:t>
      </w:r>
      <w:r w:rsidRPr="006D40F8">
        <w:rPr>
          <w:i/>
          <w:noProof/>
          <w:lang w:val="en-GB"/>
        </w:rPr>
        <w:t xml:space="preserve"> 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Verdian","given":"","non-dropping-particle":"","parse-names":false,"suffix":""},{"dropping-particle":"","family":"Ispriyahadi","given":"Heri","non-dropping-particle":"","parse-names":false,"suffix":""}],"container-title":"Jurnal Ekobis: EKonomi Bisnis dan Manajemen","id":"ITEM-1","issue":"2","issued":{"date-parts":[["2020"]]},"page":"119-133","title":"Danlikuiditas terhadap nilai perusahaan properti dan real estate ( Studi Empiris Pada Perusahaan Properti dan Real Estate yang Terdaftar di Bursa Efek Indonesia Tahun 2010-2016 )","type":"article-journal","volume":"10"},"uris":["http://www.mendeley.com/documents/?uuid=32be6b5d-9ca2-497b-9dca-5618640b8e4c"]}],"mendeley":{"formattedCitation":"(Verdian &amp; Ispriyahadi, 2020)","manualFormatting":"Verdian &amp; Ispriyahadi (2020)","plainTextFormattedCitation":"(Verdian &amp; Ispriyahadi, 2020)","previouslyFormattedCitation":"(Verdian &amp; Ispriyahadi, 2020)"},"properties":{"noteIndex":0},"schema":"https://github.com/citation-style-language/schema/raw/master/csl-citation.json"}</w:instrText>
      </w:r>
      <w:r w:rsidRPr="006D40F8">
        <w:rPr>
          <w:lang w:val="en-GB"/>
        </w:rPr>
        <w:fldChar w:fldCharType="separate"/>
      </w:r>
      <w:r w:rsidRPr="006D40F8">
        <w:rPr>
          <w:noProof/>
          <w:lang w:val="en-GB"/>
        </w:rPr>
        <w:t>Verdian &amp; Ispriyahad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manualFormatting":"Mayogi &amp; Fidiana, (2016)","plainTextFormattedCitation":"(Mayogi &amp; Fidiana, 2016)","previouslyFormattedCitation":"(Mayogi &amp; Fidiana, 2016)"},"properties":{"noteIndex":0},"schema":"https://github.com/citation-style-language/schema/raw/master/csl-citation.json"}</w:instrText>
      </w:r>
      <w:r w:rsidRPr="006D40F8">
        <w:rPr>
          <w:lang w:val="en-GB"/>
        </w:rPr>
        <w:fldChar w:fldCharType="separate"/>
      </w:r>
      <w:r w:rsidRPr="006D40F8">
        <w:rPr>
          <w:noProof/>
          <w:lang w:val="en-GB"/>
        </w:rPr>
        <w:t>Mayogi &amp; Fidiana, (2016)</w:t>
      </w:r>
      <w:r w:rsidRPr="006D40F8">
        <w:rPr>
          <w:lang w:val="en-GB"/>
        </w:rPr>
        <w:fldChar w:fldCharType="end"/>
      </w:r>
      <w:r w:rsidRPr="006D40F8">
        <w:rPr>
          <w:lang w:val="en-GB"/>
        </w:rPr>
        <w:t xml:space="preserve">, dengan hasil yang didapat signifikan positif </w:t>
      </w:r>
      <w:r w:rsidR="00B81F09">
        <w:rPr>
          <w:lang w:val="en-GB"/>
        </w:rPr>
        <w:t xml:space="preserve">pada </w:t>
      </w:r>
      <w:r w:rsidRPr="006D40F8">
        <w:rPr>
          <w:lang w:val="en-GB"/>
        </w:rPr>
        <w:t>profitabilitas</w:t>
      </w:r>
      <w:r w:rsidR="00B81F09">
        <w:rPr>
          <w:lang w:val="en-GB"/>
        </w:rPr>
        <w:t xml:space="preserve"> terhadap nilai perusahaan. Beda</w:t>
      </w:r>
      <w:r w:rsidRPr="006D40F8">
        <w:rPr>
          <w:lang w:val="en-GB"/>
        </w:rPr>
        <w:t xml:space="preserve"> dengan </w:t>
      </w:r>
      <w:r w:rsidRPr="006D40F8">
        <w:rPr>
          <w:lang w:val="en-GB"/>
        </w:rPr>
        <w:fldChar w:fldCharType="begin" w:fldLock="1"/>
      </w:r>
      <w:r w:rsidRPr="006D40F8">
        <w:rPr>
          <w:lang w:val="en-GB"/>
        </w:rPr>
        <w:instrText>ADDIN CSL_CITATION {"citationItems":[{"id":"ITEM-1","itemData":{"abstract":"This research was conducted to examine the effect of Firm's Value that valued by Price to Book Value (Price to Book Value) from Profitability (Return On Equity), Liquidity (Current Ratio), Size of Firms (Size), and Institutional Ownership (K_INST), and with Capital Structure (DER) as the mediatior variable. We use Property and Real Estate firms that listed on Indonesia Stock Exchange (IDX) through period 2011-2015 and 2012-2016 with signalling theory as a sample of research and based on purposive sampling, we selected 41 firms as the sample of this research. We are using path analysis to examine the effect, and using analytical methods, classical assumptions test that consist of normality test, multicollinearity test, model fit, and residual covariance test. The result shows that simultantly using path analysis, ROE and Size have affected DER, and contrast with Institutional Ownership and CR which doesnt. With value of c.r of -3,882 from ROE proven that ROE have negative effect toward PBV. In the other hand, PBV affected with positive effect from Size with 6,098 points of c.r value. Significant relation occured from DER with 0,018 p value and -2,357, also CR with 0,020 and -2,329 c.r. Non-significant relation occured with ROE, Size, and Institutional Ownership with p value of 0,262, 0,966, and 0,709. Also, DER can mediate the relation between ROE through PBV with p sobel's value of 0,0439. This research also found that with adjusted r-square, DER have 14,2% described with the variables, followed by PBV that have described by ROE, CR, Size, Institutional Ownership, and DER by 10,8%. Keywords: Price to Book Value (PBV), Debt to Equity Ratio (DER), Return on Equity (ROE), Current Ratio (CR), Size of the firm (Size), Institutional Ownership (K_INST)","author":[{"dropping-particle":"","family":"Siddik","given":"Muhammad Hafiz","non-dropping-particle":"","parse-names":false,"suffix":""},{"dropping-particle":"","family":"Chabachib","given":"Mochammad","non-dropping-particle":"","parse-names":false,"suffix":""}],"container-title":"Diponegoro Journal of Management","id":"ITEM-1","issue":"4","issued":{"date-parts":[["2015"]]},"page":"1-15","title":"Pengaruh Roe, Cr, Size, Dan Kepemilikan Institusional Terhadap Nilai Perusahaan Dengan Struktur Modal Sebagai Variabel Intervening","type":"article-journal","volume":"6"},"uris":["http://www.mendeley.com/documents/?uuid=19fa5a0a-2489-429b-9981-e7c7df1370db"]}],"mendeley":{"formattedCitation":"(Siddik &amp; Chabachib, 2015)","manualFormatting":"Siddik &amp; Chabachib (2015)","plainTextFormattedCitation":"(Siddik &amp; Chabachib, 2015)","previouslyFormattedCitation":"(Siddik &amp; Chabachib, 2015)"},"properties":{"noteIndex":0},"schema":"https://github.com/citation-style-language/schema/raw/master/csl-citation.json"}</w:instrText>
      </w:r>
      <w:r w:rsidRPr="006D40F8">
        <w:rPr>
          <w:lang w:val="en-GB"/>
        </w:rPr>
        <w:fldChar w:fldCharType="separate"/>
      </w:r>
      <w:r w:rsidRPr="006D40F8">
        <w:rPr>
          <w:noProof/>
          <w:lang w:val="en-GB"/>
        </w:rPr>
        <w:t>Siddik &amp; Chabachib (2015)</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Prasetya","given":"Ade Wisnu","non-dropping-particle":"","parse-names":false,"suffix":""},{"dropping-particle":"","family":"Musdholifah","given":"","non-dropping-particle":"","parse-names":false,"suffix":""}],"container-title":"Jurnal Ilmu Manajemen (JIM)","id":"ITEM-1","issue":"4","issued":{"date-parts":[["2020"]]},"title":"Pengaruh Likuiditas Profitabilitas dan Leverage Terhadap Nilai Perusahaan yang Dimoderasi Oleh Kebijakan Dividen","type":"article-journal","volume":"8"},"uris":["http://www.mendeley.com/documents/?uuid=cdfd2397-4cfb-4051-b6ec-61cc2dc60676"]}],"mendeley":{"formattedCitation":"(Prasetya &amp; Musdholifah, 2020)","manualFormatting":"Prasetya &amp; Musdholifah (2020)","plainTextFormattedCitation":"(Prasetya &amp; Musdholifah, 2020)","previouslyFormattedCitation":"(Prasetya &amp; Musdholifah, 2020)"},"properties":{"noteIndex":0},"schema":"https://github.com/citation-style-language/schema/raw/master/csl-citation.json"}</w:instrText>
      </w:r>
      <w:r w:rsidRPr="006D40F8">
        <w:rPr>
          <w:lang w:val="en-GB"/>
        </w:rPr>
        <w:fldChar w:fldCharType="separate"/>
      </w:r>
      <w:r w:rsidRPr="006D40F8">
        <w:rPr>
          <w:noProof/>
          <w:lang w:val="en-GB"/>
        </w:rPr>
        <w:t>Prasetya &amp; Musdholifah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5808/ijeba/204","ISSN":"22414754","abstract":"The purpose of this study is to determine the effect of capital structure and firm size on firm value, moderated by profitability. The sample of this research is mining sector companies listed on IDX. This research uses the non-participant observation method with path analysis technique. The method of data analysis used is multiple linear regression with data analysis tool using SPSS 22. Based on the analysis results, it was concluded that capital structure has a significant positive effect on firm value while firm size has a significant negative effect on firm value. Profitability has no significant effect on firm value, whilst company size has a significant positive effect on profitability. However, profitability is not able to mediate the influence of capital structure and firm size on firm value.","author":[{"dropping-particle":"","family":"Hirdinis","given":"M.","non-dropping-particle":"","parse-names":false,"suffix":""}],"container-title":"International Journal of Economics and Business Administration","id":"ITEM-1","issue":"1","issued":{"date-parts":[["2019"]]},"page":"174-191","title":"Capital structure and firm size on firm value moderated by profitability","type":"article-journal","volume":"7"},"uris":["http://www.mendeley.com/documents/?uuid=ada347e6-9fdf-4ace-8e32-46194dc77d45"]}],"mendeley":{"formattedCitation":"(Hirdinis, 2019)","manualFormatting":"Hirdinis (2019)","plainTextFormattedCitation":"(Hirdinis, 2019)","previouslyFormattedCitation":"(Hirdinis, 2019)"},"properties":{"noteIndex":0},"schema":"https://github.com/citation-style-language/schema/raw/master/csl-citation.json"}</w:instrText>
      </w:r>
      <w:r w:rsidRPr="006D40F8">
        <w:rPr>
          <w:lang w:val="en-GB"/>
        </w:rPr>
        <w:fldChar w:fldCharType="separate"/>
      </w:r>
      <w:r w:rsidRPr="006D40F8">
        <w:rPr>
          <w:noProof/>
          <w:lang w:val="en-GB"/>
        </w:rPr>
        <w:t>Hirdinis (2019)</w:t>
      </w:r>
      <w:r w:rsidRPr="006D40F8">
        <w:rPr>
          <w:lang w:val="en-GB"/>
        </w:rPr>
        <w:fldChar w:fldCharType="end"/>
      </w:r>
      <w:r w:rsidRPr="006D40F8">
        <w:rPr>
          <w:lang w:val="en-GB"/>
        </w:rPr>
        <w:t>, yang mendapatkan hasil tidak signifikan.</w:t>
      </w:r>
    </w:p>
    <w:p w14:paraId="58F5594C" w14:textId="2EE31E60" w:rsidR="00751AFA" w:rsidRPr="006D40F8" w:rsidRDefault="00751AFA" w:rsidP="00751AFA">
      <w:pPr>
        <w:spacing w:before="240"/>
        <w:rPr>
          <w:lang w:val="en-GB"/>
        </w:rPr>
      </w:pPr>
      <w:r w:rsidRPr="006D40F8">
        <w:rPr>
          <w:lang w:val="en-GB"/>
        </w:rPr>
        <w:t xml:space="preserve">Likuiditas </w:t>
      </w:r>
      <w:r w:rsidR="00AF37A3">
        <w:rPr>
          <w:lang w:val="en-GB"/>
        </w:rPr>
        <w:t>yaitu</w:t>
      </w:r>
      <w:r w:rsidRPr="006D40F8">
        <w:rPr>
          <w:lang w:val="en-GB"/>
        </w:rPr>
        <w:t xml:space="preserve"> </w:t>
      </w:r>
      <w:r w:rsidR="00AF37A3">
        <w:rPr>
          <w:lang w:val="en-GB"/>
        </w:rPr>
        <w:t>kegiatan</w:t>
      </w:r>
      <w:r w:rsidRPr="006D40F8">
        <w:rPr>
          <w:lang w:val="en-GB"/>
        </w:rPr>
        <w:t xml:space="preserve"> perusahaan memenuhi kewajiban jangka pendeknya, jika dapat memenuhi kewajiban secara tepat waktu maka perusahaan dalam keadaan likuid. </w:t>
      </w:r>
      <w:r w:rsidR="00AF37A3">
        <w:rPr>
          <w:lang w:val="en-GB"/>
        </w:rPr>
        <w:t>Tingginya</w:t>
      </w:r>
      <w:r w:rsidRPr="006D40F8">
        <w:rPr>
          <w:lang w:val="en-GB"/>
        </w:rPr>
        <w:t xml:space="preserve"> tingkat likuiditas maka semakin tinggi pula peluang perusahaan dalam berkembang </w:t>
      </w:r>
      <w:r w:rsidRPr="006D40F8">
        <w:rPr>
          <w:lang w:val="en-GB"/>
        </w:rPr>
        <w:fldChar w:fldCharType="begin" w:fldLock="1"/>
      </w:r>
      <w:r w:rsidRPr="006D40F8">
        <w:rPr>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lindar","given":"Dwi Astarani","non-dropping-particle":"","parse-names":false,"suffix":""},{"dropping-particle":"","family":"Lestari","given":"Utami Puji","non-dropping-particle":"","parse-names":false,"suffix":""}],"container-title":"Journal of Chemical Information and Modeling","id":"ITEM-1","issue":"9","issued":{"date-parts":[["2020"]]},"page":"1689-1699","title":"Pengaruh profitabilitas, likuiditas dan peluang pertumbuhan terhadap nilai perusahaan dengan struktur modal sebagai variabel intervening","type":"article-journal","volume":"110"},"uris":["http://www.mendeley.com/documents/?uuid=e20c7e3f-7a46-49d3-a736-2b7fb0cb0dfd"]}],"mendeley":{"formattedCitation":"(Aslindar &amp; Lestari, 2020)","plainTextFormattedCitation":"(Aslindar &amp; Lestari, 2020)","previouslyFormattedCitation":"(Aslindar &amp; Lestari, 2020)"},"properties":{"noteIndex":0},"schema":"https://github.com/citation-style-language/schema/raw/master/csl-citation.json"}</w:instrText>
      </w:r>
      <w:r w:rsidRPr="006D40F8">
        <w:rPr>
          <w:lang w:val="en-GB"/>
        </w:rPr>
        <w:fldChar w:fldCharType="separate"/>
      </w:r>
      <w:r w:rsidRPr="006D40F8">
        <w:rPr>
          <w:noProof/>
          <w:lang w:val="en-GB"/>
        </w:rPr>
        <w:t>(Aslindar &amp; Lestari, 2020)</w:t>
      </w:r>
      <w:r w:rsidRPr="006D40F8">
        <w:rPr>
          <w:lang w:val="en-GB"/>
        </w:rPr>
        <w:fldChar w:fldCharType="end"/>
      </w:r>
      <w:r w:rsidRPr="006D40F8">
        <w:rPr>
          <w:lang w:val="en-GB"/>
        </w:rPr>
        <w:t xml:space="preserve">. Penelitian dari </w:t>
      </w:r>
      <w:r w:rsidRPr="006D40F8">
        <w:rPr>
          <w:lang w:val="en-GB"/>
        </w:rPr>
        <w:fldChar w:fldCharType="begin" w:fldLock="1"/>
      </w:r>
      <w:r w:rsidRPr="006D40F8">
        <w:rPr>
          <w:lang w:val="en-GB"/>
        </w:rPr>
        <w:instrText>ADDIN CSL_CITATION {"citationItems":[{"id":"ITEM-1","itemData":{"DOI":"10.24843/ejmunud.2019.v08.i05.p25","ISSN":"2302-8912","abstract":"This research aims to analyze the impact of profitability, liquidity and firm size to firm value through dividend policy as intervening on manufacturing companies listed on Indonesian Stock Exchange (IDX) which paid dividend for the period 2013 to 2017. The population on this study amounted 6 companies. The sampling method used in this study is cencus. Data were analyzed by path analysis technique and Sobel test. Analysis result found that profitability has a significant positive effect on dividend policy, while liquidity and firm size have negatively significant effect. On the second model, the result show that profitability and dividend policy have a significant positive effect on firm value, while liquidity and firm size have no significant effect. Based on Sobel test result found that dividend policy was able to mediate the effect of profitability on firm value, but unable to mediate the effect of liquidity and firm size effect on firm value. Keywords: firm value, dividend policy, profitability, likuidity, firm size","author":[{"dropping-particle":"","family":"Putra","given":"AA Ngaruh dharma Adi","non-dropping-particle":"","parse-names":false,"suffix":""},{"dropping-particle":"","family":"Lestari","given":"Puta Vivi","non-dropping-particle":"","parse-names":false,"suffix":""}],"container-title":"E-Jurnal Manajemen Universitas Udayana","id":"ITEM-1","issue":"5","issued":{"date-parts":[["2016"]]},"page":"3275","title":"Pengaruh Profitabilitas, Likuiditas, Dan Ukuran Perusahaan Terhadap Nilai Perusahaan","type":"article-journal","volume":"8"},"uris":["http://www.mendeley.com/documents/?uuid=f53f3d75-da93-4e30-9438-963e9cd41d4f"]}],"mendeley":{"formattedCitation":"(A. N. dharma A. Putra &amp; Lestari, 2016)","manualFormatting":" Putra &amp; Lestari (2016)","plainTextFormattedCitation":"(A. N. dharma A. Putra &amp; Lestari, 2016)","previouslyFormattedCitation":"(A. N. dharma A. Putra &amp; Lestari, 2016)"},"properties":{"noteIndex":0},"schema":"https://github.com/citation-style-language/schema/raw/master/csl-citation.json"}</w:instrText>
      </w:r>
      <w:r w:rsidRPr="006D40F8">
        <w:rPr>
          <w:lang w:val="en-GB"/>
        </w:rPr>
        <w:fldChar w:fldCharType="separate"/>
      </w:r>
      <w:r w:rsidRPr="006D40F8">
        <w:rPr>
          <w:noProof/>
          <w:lang w:val="en-GB"/>
        </w:rPr>
        <w:t xml:space="preserve"> Putra &amp; Lestari (2016)</w:t>
      </w:r>
      <w:r w:rsidRPr="006D40F8">
        <w:rPr>
          <w:lang w:val="en-GB"/>
        </w:rPr>
        <w:fldChar w:fldCharType="end"/>
      </w:r>
      <w:r w:rsidRPr="006D40F8">
        <w:rPr>
          <w:lang w:val="en-GB"/>
        </w:rPr>
        <w:t xml:space="preserve">, </w:t>
      </w:r>
      <w:r w:rsidRPr="006D40F8">
        <w:rPr>
          <w:lang w:val="en-GB"/>
        </w:rPr>
        <w:fldChar w:fldCharType="begin" w:fldLock="1"/>
      </w:r>
      <w:r w:rsidR="00E27D5E" w:rsidRPr="006D40F8">
        <w:rPr>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6D40F8">
        <w:rPr>
          <w:lang w:val="en-GB"/>
        </w:rPr>
        <w:fldChar w:fldCharType="separate"/>
      </w:r>
      <w:r w:rsidRPr="006D40F8">
        <w:rPr>
          <w:noProof/>
          <w:lang w:val="en-GB"/>
        </w:rPr>
        <w:t>Rudangga &amp; Sudiarta (2016)</w:t>
      </w:r>
      <w:r w:rsidRPr="006D40F8">
        <w:rPr>
          <w:lang w:val="en-GB"/>
        </w:rPr>
        <w:fldChar w:fldCharType="end"/>
      </w:r>
      <w:r w:rsidRPr="006D40F8">
        <w:rPr>
          <w:lang w:val="en-GB"/>
        </w:rPr>
        <w:t xml:space="preserve">, </w:t>
      </w:r>
      <w:r w:rsidRPr="006D40F8">
        <w:rPr>
          <w:lang w:val="en-GB"/>
        </w:rPr>
        <w:fldChar w:fldCharType="begin" w:fldLock="1"/>
      </w:r>
      <w:r w:rsidR="00E27D5E" w:rsidRPr="006D40F8">
        <w:rPr>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lang w:val="en-GB"/>
        </w:rPr>
        <w:fldChar w:fldCharType="separate"/>
      </w:r>
      <w:r w:rsidRPr="006D40F8">
        <w:rPr>
          <w:noProof/>
          <w:lang w:val="en-GB"/>
        </w:rPr>
        <w:t xml:space="preserve">Maryam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1744/irjmis.v6n4.640","abstract":"The purpose of this study is to determine the effect of variable profitability, liquidity, and capital structure on the firm value in real estate companies listed on the Indonesia Stock Exchange (IDX). The population of this study is a real estate company listed on the Indonesia Stock Exchange (IDX) for the period 2013-2017. The method of determining the sample in this study used a purposive sampling method, with several predetermined criteria, then the number of selected samples was 26 companies. Data collection is done using the method of non-participant observation. The data analysis technique used is path analysis which is an extension of the multiple linear regression analysis techniques. Based on the results of the analysis of the study shows that the variables of profitability, liquidity, and capital structure have a positive and significant effect on firm value. The results of the Sobel test also show that the capital structure variable is able to mediate the relationship between profitability and liquidity towards firm value.","author":[{"dropping-particle":"","family":"Putra","given":"I Gede Wibawa Reska","non-dropping-particle":"","parse-names":false,"suffix":""},{"dropping-particle":"","family":"Sedana","given":"Ida Bagus Panji","non-dropping-particle":"","parse-names":false,"suffix":""}],"container-title":"International research journal of management, IT and social sciences","id":"ITEM-1","issue":"4","issued":{"date-parts":[["2019"]]},"page":"62-72","title":"Capital structure as a mediation variable: Profitability and liquidity on company value in real estate companies in Indonesia stock exchange","type":"article-journal","volume":"6"},"uris":["http://www.mendeley.com/documents/?uuid=eaa34247-2538-412a-8aa5-6b6c2e7600bd"]}],"mendeley":{"formattedCitation":"(I. G. W. R. Putra &amp; Sedana, 2019)","manualFormatting":"Putra &amp; Sedana (2019)","plainTextFormattedCitation":"(I. G. W. R. Putra &amp; Sedana, 2019)","previouslyFormattedCitation":"(I. G. W. R. Putra &amp; Sedana, 2019)"},"properties":{"noteIndex":0},"schema":"https://github.com/citation-style-language/schema/raw/master/csl-citation.json"}</w:instrText>
      </w:r>
      <w:r w:rsidRPr="006D40F8">
        <w:rPr>
          <w:lang w:val="en-GB"/>
        </w:rPr>
        <w:fldChar w:fldCharType="separate"/>
      </w:r>
      <w:r w:rsidRPr="006D40F8">
        <w:rPr>
          <w:noProof/>
          <w:lang w:val="en-GB"/>
        </w:rPr>
        <w:t>Putra &amp; Sedana (2019)</w:t>
      </w:r>
      <w:r w:rsidRPr="006D40F8">
        <w:rPr>
          <w:lang w:val="en-GB"/>
        </w:rPr>
        <w:fldChar w:fldCharType="end"/>
      </w:r>
      <w:r w:rsidRPr="006D40F8">
        <w:rPr>
          <w:lang w:val="en-GB"/>
        </w:rPr>
        <w:t xml:space="preserve">, mendapat hasil signifikan positif hubungan likuiditas </w:t>
      </w:r>
      <w:r w:rsidR="00B81F09">
        <w:rPr>
          <w:lang w:val="en-GB"/>
        </w:rPr>
        <w:t>dan</w:t>
      </w:r>
      <w:r w:rsidRPr="006D40F8">
        <w:rPr>
          <w:lang w:val="en-GB"/>
        </w:rPr>
        <w:t xml:space="preserve"> </w:t>
      </w:r>
      <w:r w:rsidR="00B81F09">
        <w:rPr>
          <w:lang w:val="en-GB"/>
        </w:rPr>
        <w:t>nilai perusahaan. B</w:t>
      </w:r>
      <w:r w:rsidRPr="006D40F8">
        <w:rPr>
          <w:lang w:val="en-GB"/>
        </w:rPr>
        <w:t xml:space="preserve">eda dengan </w:t>
      </w:r>
      <w:r w:rsidRPr="006D40F8">
        <w:rPr>
          <w:lang w:val="en-GB"/>
        </w:rPr>
        <w:fldChar w:fldCharType="begin" w:fldLock="1"/>
      </w:r>
      <w:r w:rsidRPr="006D40F8">
        <w:rPr>
          <w:lang w:val="en-GB"/>
        </w:rPr>
        <w:instrText>ADDIN CSL_CITATION {"citationItems":[{"id":"ITEM-1","itemData":{"abstract":"Penelitian ini bertujuan untuk mengetahui pengaruh ukuran perusahaan, profitabilitas dan likuditas terhadap kebijakan dividen dan nilai perusahaan pada perusahaan manufaktur yang terdaftar di Bursa Efek Indonesia (BEI). Penelitian ini menggunakan teknik purposive sampling dengan beberapa kriteria sehingga diperoleh 21 sampel dari perusahaan yang terdaftar di Bursa Efek Indonesia selama periode 2013-2017. Metode analisis yang digunakan dalam penelitian ini adalah analisis regresi linier berganda. Hasil penelitian menunjukkan bahwa Ukuran perusahaan berpengaruh positif dan tidak signifikan terhadap kebijakan dividen, Profitabilitas berpengaruh positif dan signifikan terhadap kebijakan dividen, Likuiditas berpengaruh positif dan tidak signifikan terhadap kebijakan dividen, Ukuran perusahaan berpengaruh positif dan tidak signifikan terhadap nilai perusahaan, Profitabilitas berpengaruh positif dan signifikan terhadap nilai perusahaan, Likuiditas berpengaruh negatif dan signifikan terhadap nilai perusahaan, dan Kebijakan dividen berpengaruh positif dan tidak signifikan terhadap nilai perusahaan","author":[{"dropping-particle":"","family":"Akbar","given":"Firlana","non-dropping-particle":"","parse-names":false,"suffix":""},{"dropping-particle":"","family":"Fahmi","given":"Irham","non-dropping-particle":"","parse-names":false,"suffix":""}],"container-title":"Jurnal ilmiah Mahasiswa Ekonomi Manajemen","id":"ITEM-1","issue":"1","issued":{"date-parts":[["2019"]]},"page":"62-81","title":"Pengaruh Ukuran Perusahaan, Profitabilitas Dan Likuiditas Terhadap Kebijakan Dividen Dan Nilai Perusahaan Pada Perusahaan Manufaktur Yang Terdaftar Di Bursa Efek Indonesia.","type":"article-journal","volume":"5"},"uris":["http://www.mendeley.com/documents/?uuid=72c2726d-6889-407c-916f-4fbb023cab26"]}],"mendeley":{"formattedCitation":"(Akbar &amp; Fahmi, 2019)","manualFormatting":"Akbar &amp; Fahmi (2019)","plainTextFormattedCitation":"(Akbar &amp; Fahmi, 2019)","previouslyFormattedCitation":"(Akbar &amp; Fahmi, 2019)"},"properties":{"noteIndex":0},"schema":"https://github.com/citation-style-language/schema/raw/master/csl-citation.json"}</w:instrText>
      </w:r>
      <w:r w:rsidRPr="006D40F8">
        <w:rPr>
          <w:lang w:val="en-GB"/>
        </w:rPr>
        <w:fldChar w:fldCharType="separate"/>
      </w:r>
      <w:r w:rsidRPr="006D40F8">
        <w:rPr>
          <w:noProof/>
          <w:lang w:val="en-GB"/>
        </w:rPr>
        <w:t>Akbar &amp; Fahmi (2019)</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his research was conducted to examine the effect of Firm's Value that valued by Price to Book Value (Price to Book Value) from Profitability (Return On Equity), Liquidity (Current Ratio), Size of Firms (Size), and Institutional Ownership (K_INST), and with Capital Structure (DER) as the mediatior variable. We use Property and Real Estate firms that listed on Indonesia Stock Exchange (IDX) through period 2011-2015 and 2012-2016 with signalling theory as a sample of research and based on purposive sampling, we selected 41 firms as the sample of this research. We are using path analysis to examine the effect, and using analytical methods, classical assumptions test that consist of normality test, multicollinearity test, model fit, and residual covariance test. The result shows that simultantly using path analysis, ROE and Size have affected DER, and contrast with Institutional Ownership and CR which doesnt. With value of c.r of -3,882 from ROE proven that ROE have negative effect toward PBV. In the other hand, PBV affected with positive effect from Size with 6,098 points of c.r value. Significant relation occured from DER with 0,018 p value and -2,357, also CR with 0,020 and -2,329 c.r. Non-significant relation occured with ROE, Size, and Institutional Ownership with p value of 0,262, 0,966, and 0,709. Also, DER can mediate the relation between ROE through PBV with p sobel's value of 0,0439. This research also found that with adjusted r-square, DER have 14,2% described with the variables, followed by PBV that have described by ROE, CR, Size, Institutional Ownership, and DER by 10,8%. Keywords: Price to Book Value (PBV), Debt to Equity Ratio (DER), Return on Equity (ROE), Current Ratio (CR), Size of the firm (Size), Institutional Ownership (K_INST)","author":[{"dropping-particle":"","family":"Siddik","given":"Muhammad Hafiz","non-dropping-particle":"","parse-names":false,"suffix":""},{"dropping-particle":"","family":"Chabachib","given":"Mochammad","non-dropping-particle":"","parse-names":false,"suffix":""}],"container-title":"Diponegoro Journal of Management","id":"ITEM-1","issue":"4","issued":{"date-parts":[["2015"]]},"page":"1-15","title":"Pengaruh Roe, Cr, Size, Dan Kepemilikan Institusional Terhadap Nilai Perusahaan Dengan Struktur Modal Sebagai Variabel Intervening","type":"article-journal","volume":"6"},"uris":["http://www.mendeley.com/documents/?uuid=19fa5a0a-2489-429b-9981-e7c7df1370db"]}],"mendeley":{"formattedCitation":"(Siddik &amp; Chabachib, 2015)","manualFormatting":"Siddik &amp; Chabachib (2015)","plainTextFormattedCitation":"(Siddik &amp; Chabachib, 2015)","previouslyFormattedCitation":"(Siddik &amp; Chabachib, 2015)"},"properties":{"noteIndex":0},"schema":"https://github.com/citation-style-language/schema/raw/master/csl-citation.json"}</w:instrText>
      </w:r>
      <w:r w:rsidRPr="006D40F8">
        <w:rPr>
          <w:lang w:val="en-GB"/>
        </w:rPr>
        <w:fldChar w:fldCharType="separate"/>
      </w:r>
      <w:r w:rsidRPr="006D40F8">
        <w:rPr>
          <w:noProof/>
          <w:lang w:val="en-GB"/>
        </w:rPr>
        <w:t>Siddik &amp; Chabachib (2015)</w:t>
      </w:r>
      <w:r w:rsidRPr="006D40F8">
        <w:rPr>
          <w:lang w:val="en-GB"/>
        </w:rPr>
        <w:fldChar w:fldCharType="end"/>
      </w:r>
      <w:r w:rsidRPr="006D40F8">
        <w:rPr>
          <w:lang w:val="en-GB"/>
        </w:rPr>
        <w:t xml:space="preserve"> yang mendapatkan hasil signifikan negatif, sedangkan </w:t>
      </w:r>
      <w:r w:rsidRPr="006D40F8">
        <w:rPr>
          <w:lang w:val="en-GB"/>
        </w:rPr>
        <w:fldChar w:fldCharType="begin" w:fldLock="1"/>
      </w:r>
      <w:r w:rsidRPr="006D40F8">
        <w:rPr>
          <w:lang w:val="en-GB"/>
        </w:rPr>
        <w:instrText>ADDIN CSL_CITATION {"citationItems":[{"id":"ITEM-1","itemData":{"ISSN":"2337-3792","abstract":"Price to book value is one of the variables used by investors to make investment decisions. Judging from the information value of book value per year and also the ratio of the previous year in the independent variable so that investors can determine the pace of further investment. This study aimed to analyze the influence of Current Ratio, Debt to Equity Ratio, Return on Assets to Price to Book Value by using the Dividend Payout Ratio as an intervening variable in the manufacturing industry sector companies listed on the Stock Exchange 2011-2014 period. This study uses 24 manufacturing companies listed in Indonesia Stock Exchange (BEI) during the period 2011-2014 as the sample. Determination of the samples was done by purposive sampling method. The analysis technique used is regression analysis and path analysis. Furthermore, Sobel test is used to test the strength in the interest of the indirect effect of independent variables on the dependent variable by an intervening variable. The results showed that CR has negative effect and not significant on PBV, while DER has significant positive effect on PBV. ROA has significant positive effect on PBV and DPR has significant positive effect on the DER. Furthermore, Sobel test results show that DPR cannot mediate the effect of CR on PBV and also DPR cannot mediate the effect of DER on PBV while DPR can mediate the effect of ROA on PBV","author":[{"dropping-particle":"","family":"Annisa","given":"Rizka","non-dropping-particle":"","parse-names":false,"suffix":""},{"dropping-particle":"","family":"Chabachib","given":"Mochammad","non-dropping-particle":"","parse-names":false,"suffix":""}],"container-title":"Diponegoro Journal of Management","id":"ITEM-1","issue":"1","issued":{"date-parts":[["2017"]]},"page":"1-15","title":"Analisis Pengaruh Current Ratio (CR), Debt To Equity Ratio (DER), Return on Assets (ROA) Terhadap Price To Book Value (PBV), Dengan Dividend Payout Ratio Sebagai Variabel Intervening (Studi Kasus pada perusahaan industri manufaktur yang terdaftar di BEI P","type":"article-journal","volume":"6"},"uris":["http://www.mendeley.com/documents/?uuid=8a36db02-bb39-44d5-9303-4f022aca5358"]}],"mendeley":{"formattedCitation":"(Annisa &amp; Chabachib, 2017)","manualFormatting":"Annisa &amp; Chabachib (2017)","plainTextFormattedCitation":"(Annisa &amp; Chabachib, 2017)","previouslyFormattedCitation":"(Annisa &amp; Chabachib, 2017)"},"properties":{"noteIndex":0},"schema":"https://github.com/citation-style-language/schema/raw/master/csl-citation.json"}</w:instrText>
      </w:r>
      <w:r w:rsidRPr="006D40F8">
        <w:rPr>
          <w:lang w:val="en-GB"/>
        </w:rPr>
        <w:fldChar w:fldCharType="separate"/>
      </w:r>
      <w:r w:rsidRPr="006D40F8">
        <w:rPr>
          <w:noProof/>
          <w:lang w:val="en-GB"/>
        </w:rPr>
        <w:t>Annisa &amp; Chabachib (2017)</w:t>
      </w:r>
      <w:r w:rsidRPr="006D40F8">
        <w:rPr>
          <w:lang w:val="en-GB"/>
        </w:rPr>
        <w:fldChar w:fldCharType="end"/>
      </w:r>
      <w:r w:rsidRPr="006D40F8">
        <w:rPr>
          <w:lang w:val="en-GB"/>
        </w:rPr>
        <w:t xml:space="preserve">, </w:t>
      </w:r>
      <w:r w:rsidRPr="006D40F8">
        <w:rPr>
          <w:lang w:val="en-GB"/>
        </w:rPr>
        <w:fldChar w:fldCharType="begin" w:fldLock="1"/>
      </w:r>
      <w:r w:rsidR="00456EA4" w:rsidRPr="006D40F8">
        <w:rPr>
          <w:lang w:val="en-GB"/>
        </w:rPr>
        <w:instrText>ADDIN CSL_CITATION {"citationItems":[{"id":"ITEM-1","itemData":{"abstract":"Penelitian ini bertujuan untuk mengetahui pengaruh Return On Asset, Size,dan Current Ratio terhadap Price Book ValueMelalui Dividend Payout RatioSebagai Variabel Intervening.Penelitian ini dilakukan pada perusahaan yang terdaftar pada Indeks Investor33yang terdaftar di BursaEfek Indonesia (BEI) Tahun 2016-2019. Jumlahsampel yang diambil sebanyak 12perusahaan dengan teknik purposive sampling.Teknik analisis yang digunakan adalah analisis jalur. Hasil pembuktian hipotesis terhadap DPR menunjukkan bahwa variabel ROA, Size, dan CRtidak berpengaruh signifikan terhadap variabel DPR. Hasil pembuktian hipotesis terhadap Price Book Valuemenunjukkan bahwa variabel ROA, CR, dan DPRtidak berpengaruh signifikan terhadapPrice Book Value, variabel Sizeberpengaruh signifikan terhadap Price Book Value. Hasil analisis dengan menggunakan analisis jalur menunjukkan bahwa variabel Size dan CRmemiliki hubungan tidak langsung terhadap Price Book Valuemelalui variabel DPR. Variabel ROAtidak terdapat pengaruh tidak langsung terhadap Price Book Valuemelalui variabel DPR.Berdasarkan nilai R2menunjukkan bahwa kontribusi antar variabel terhadap variabel DPR sebesar 7.3% dan sisanya sebesar 92.7% dipengaruhi oleh variabel lain di luar model, nilai R2antar variabel terhadap variabel Price Book Valuesebesar 30.8% dan sisanya sebesar 69.2% dipengaruhi oleh variabel lain di luar model.","author":[{"dropping-particle":"","family":"Artati","given":"Dwi","non-dropping-particle":"","parse-names":false,"suffix":""}],"container-title":"Jurnal Bisnis, Manajemen, dan Akuntansi","id":"ITEM-1","issue":"1","issued":{"date-parts":[["2020"]]},"page":"111-131","title":"Pengaruh Return on Assets , Size Dan Current Ratio Terhadap Nilai Perusahaan Melalui","type":"article-journal","volume":"VII"},"uris":["http://www.mendeley.com/documents/?uuid=d8dfbc7e-71f5-479d-828f-777645589444"]}],"mendeley":{"formattedCitation":"(Artati, 2020)","manualFormatting":"Dwi Artati (2020)","plainTextFormattedCitation":"(Artati, 2020)","previouslyFormattedCitation":"(Artati, 2020)"},"properties":{"noteIndex":0},"schema":"https://github.com/citation-style-language/schema/raw/master/csl-citation.json"}</w:instrText>
      </w:r>
      <w:r w:rsidRPr="006D40F8">
        <w:rPr>
          <w:lang w:val="en-GB"/>
        </w:rPr>
        <w:fldChar w:fldCharType="separate"/>
      </w:r>
      <w:r w:rsidRPr="006D40F8">
        <w:rPr>
          <w:noProof/>
          <w:lang w:val="en-GB"/>
        </w:rPr>
        <w:t>Dwi Artat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his study aims to determine the effect of profitability, leverage, and liquidity on firm value. In this study, the sample collection method uses a non-probability sampling approach with purposive sampling technique. The number of research samples are 74 companies in the Indonesia Stock Exchange Manufacturing company in 2015-2017. Research shows the results that simultaneously the firm's value is significantly influenced by profitability, the company's value is significantly influenced by leverage, and the company's value is significantly affected by liquidity. Partially, profitability has a significant positive effect on firm value, leverage has no significant negative effect on firm value, and liquidity has a significant positive effect on firm value.","author":[{"dropping-particle":"","family":"Ndruru","given":"Martonius","non-dropping-particle":"","parse-names":false,"suffix":""},{"dropping-particle":"","family":"Silaban","given":"Pelita Br","non-dropping-particle":"","parse-names":false,"suffix":""},{"dropping-particle":"","family":"Sihaloho","given":"Jenni","non-dropping-particle":"","parse-names":false,"suffix":""},{"dropping-particle":"","family":"Manurung","given":"Kwinta Monika","non-dropping-particle":"","parse-names":false,"suffix":""},{"dropping-particle":"","family":"Sipahutar","given":"Tetty Tiurma Uli","non-dropping-particle":"","parse-names":false,"suffix":""}],"container-title":"Jurnal Ilmiah MEA (Manajemen, Ekonomi, dan Akuntansi)","id":"ITEM-1","issue":"3","issued":{"date-parts":[["2020"]]},"page":"390-405","title":"Pengaruh Likuiditas, Leverage, Dan Profitabilitas Terhadap Nilai Perusahaan Pada Perusahaan Manufaktur Tahun 2015-2017","type":"article-journal","volume":"4"},"uris":["http://www.mendeley.com/documents/?uuid=5ae6a570-df75-4a17-9ef9-a4471025c5c8"]}],"mendeley":{"formattedCitation":"(Ndruru et al., 2020)","manualFormatting":"Ndruru et al. (2020)","plainTextFormattedCitation":"(Ndruru et al., 2020)","previouslyFormattedCitation":"(Ndruru et al., 2020)"},"properties":{"noteIndex":0},"schema":"https://github.com/citation-style-language/schema/raw/master/csl-citation.json"}</w:instrText>
      </w:r>
      <w:r w:rsidRPr="006D40F8">
        <w:rPr>
          <w:lang w:val="en-GB"/>
        </w:rPr>
        <w:fldChar w:fldCharType="separate"/>
      </w:r>
      <w:r w:rsidRPr="006D40F8">
        <w:rPr>
          <w:noProof/>
          <w:lang w:val="en-GB"/>
        </w:rPr>
        <w:t xml:space="preserve">Ndruru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Tantawi","given":"Della","non-dropping-particle":"","parse-names":false,"suffix":""},{"dropping-particle":"","family":"Jonnardi","given":"","non-dropping-particle":"","parse-names":false,"suffix":""}],"container-title":"Jurnal Multiparadigma Akuntansi Tarumanagara","id":"ITEM-1","issue":"4","issued":{"date-parts":[["2020"]]},"page":"1460-1468","title":"Pengaruh Likuiditas, Firm Growth, Leverage Dan Profitabilitas Terhadap Nilai Perusahaan","type":"article-journal","volume":"2"},"uris":["http://www.mendeley.com/documents/?uuid=d0921057-78a6-45dc-af9e-ee861a75e7fc"]}],"mendeley":{"formattedCitation":"(Tantawi &amp; Jonnardi, 2020)","manualFormatting":"Tantawi &amp; Jonnardi (2020)","plainTextFormattedCitation":"(Tantawi &amp; Jonnardi, 2020)","previouslyFormattedCitation":"(Tantawi &amp; Jonnardi, 2020)"},"properties":{"noteIndex":0},"schema":"https://github.com/citation-style-language/schema/raw/master/csl-citation.json"}</w:instrText>
      </w:r>
      <w:r w:rsidRPr="006D40F8">
        <w:rPr>
          <w:lang w:val="en-GB"/>
        </w:rPr>
        <w:fldChar w:fldCharType="separate"/>
      </w:r>
      <w:r w:rsidRPr="006D40F8">
        <w:rPr>
          <w:noProof/>
          <w:lang w:val="en-GB"/>
        </w:rPr>
        <w:t>Tantawi &amp; Jonnard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Verdian","given":"","non-dropping-particle":"","parse-names":false,"suffix":""},{"dropping-particle":"","family":"Ispriyahadi","given":"Heri","non-dropping-particle":"","parse-names":false,"suffix":""}],"container-title":"Jurnal Ekobis: EKonomi Bisnis dan Manajemen","id":"ITEM-1","issue":"2","issued":{"date-parts":[["2020"]]},"page":"119-133","title":"Danlikuiditas terhadap nilai perusahaan properti dan real estate ( Studi Empiris Pada Perusahaan Properti dan Real Estate yang Terdaftar di Bursa Efek Indonesia Tahun 2010-2016 )","type":"article-journal","volume":"10"},"uris":["http://www.mendeley.com/documents/?uuid=32be6b5d-9ca2-497b-9dca-5618640b8e4c"]}],"mendeley":{"formattedCitation":"(Verdian &amp; Ispriyahadi, 2020)","manualFormatting":"Verdian &amp; Ispriyahadi (2020)","plainTextFormattedCitation":"(Verdian &amp; Ispriyahadi, 2020)","previouslyFormattedCitation":"(Verdian &amp; Ispriyahadi, 2020)"},"properties":{"noteIndex":0},"schema":"https://github.com/citation-style-language/schema/raw/master/csl-citation.json"}</w:instrText>
      </w:r>
      <w:r w:rsidRPr="006D40F8">
        <w:rPr>
          <w:lang w:val="en-GB"/>
        </w:rPr>
        <w:fldChar w:fldCharType="separate"/>
      </w:r>
      <w:r w:rsidRPr="006D40F8">
        <w:rPr>
          <w:noProof/>
          <w:lang w:val="en-GB"/>
        </w:rPr>
        <w:t>Verdian &amp; Ispriyahad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ujuan penelitian ini adalah untuk mengetahui pengaruh ukuran perusahaan, leverage, profitabilitas dan likuiditas terhadap nilai perusahaan. Populasi dalam penelitian ini adalah perusahaan yang bergerak di bidang aneka industri dan industri barang konsumsi yang …","author":[{"dropping-particle":"","family":"Kurniawan","given":"Gabrielle Givens","non-dropping-particle":"","parse-names":false,"suffix":""},{"dropping-particle":"","family":"Ardiansyah","given":"","non-dropping-particle":"","parse-names":false,"suffix":""}],"container-title":"Jurnal Multiparadigma Akuntansi Tarumanagara","id":"ITEM-1","issue":"1","issued":{"date-parts":[["2020"]]},"page":"367-375","title":"Pengaruh Profitabilitas, Ukuran Perusahaan, Leverage Dan Likuiditas Terhadap Nilai Perusahaan","type":"article-journal","volume":"2"},"uris":["http://www.mendeley.com/documents/?uuid=ee6bbc42-fbde-47da-96b1-f3fa266db26e"]}],"mendeley":{"formattedCitation":"(Kurniawan &amp; Ardiansyah, 2020)","manualFormatting":"Kurniawan &amp; Ardiansyah, (2020)","plainTextFormattedCitation":"(Kurniawan &amp; Ardiansyah, 2020)","previouslyFormattedCitation":"(Kurniawan &amp; Ardiansyah, 2020)"},"properties":{"noteIndex":0},"schema":"https://github.com/citation-style-language/schema/raw/master/csl-citation.json"}</w:instrText>
      </w:r>
      <w:r w:rsidRPr="006D40F8">
        <w:rPr>
          <w:lang w:val="en-GB"/>
        </w:rPr>
        <w:fldChar w:fldCharType="separate"/>
      </w:r>
      <w:r w:rsidRPr="006D40F8">
        <w:rPr>
          <w:noProof/>
          <w:lang w:val="en-GB"/>
        </w:rPr>
        <w:t>Kurniawan &amp; Ardiansyah,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Ningsih","given":"Suhesti","non-dropping-particle":"","parse-names":false,"suffix":""},{"dropping-particle":"","family":"Sari","given":"Shinta Permata","non-dropping-particle":"","parse-names":false,"suffix":""}],"container-title":"International Journal of Economics, Business and Accounting Research (IJEBAR)","id":"ITEM-1","issue":"4","issued":{"date-parts":[["2019"]]},"page":"351-359","title":"Analysis of the Effect of Liquidity Ratios, Solvability Ratios and Profitability Ratios on Firm Value in Go Public Companies in the Automotive and Component Sectors","type":"article-journal","volume":"3"},"uris":["http://www.mendeley.com/documents/?uuid=4962afd5-5a71-45b9-897a-b22a7d7a5a27"]}],"mendeley":{"formattedCitation":"(Ningsih &amp; Sari, 2019)","manualFormatting":"Ningsih &amp; Sari (2019)","plainTextFormattedCitation":"(Ningsih &amp; Sari, 2019)","previouslyFormattedCitation":"(Ningsih &amp; Sari, 2019)"},"properties":{"noteIndex":0},"schema":"https://github.com/citation-style-language/schema/raw/master/csl-citation.json"}</w:instrText>
      </w:r>
      <w:r w:rsidRPr="006D40F8">
        <w:rPr>
          <w:lang w:val="en-GB"/>
        </w:rPr>
        <w:fldChar w:fldCharType="separate"/>
      </w:r>
      <w:r w:rsidRPr="006D40F8">
        <w:rPr>
          <w:noProof/>
          <w:lang w:val="en-GB"/>
        </w:rPr>
        <w:t>Ningsih &amp; Sari (2019)</w:t>
      </w:r>
      <w:r w:rsidRPr="006D40F8">
        <w:rPr>
          <w:lang w:val="en-GB"/>
        </w:rPr>
        <w:fldChar w:fldCharType="end"/>
      </w:r>
      <w:r w:rsidRPr="006D40F8">
        <w:rPr>
          <w:lang w:val="en-GB"/>
        </w:rPr>
        <w:t xml:space="preserve"> mendapatkan hasil yang tidak signifikan.</w:t>
      </w:r>
    </w:p>
    <w:p w14:paraId="576F9871" w14:textId="59C4ADD2" w:rsidR="00751AFA" w:rsidRPr="006D40F8" w:rsidRDefault="00751AFA" w:rsidP="00751AFA">
      <w:pPr>
        <w:spacing w:before="240"/>
        <w:rPr>
          <w:noProof/>
          <w:lang w:val="en-GB"/>
        </w:rPr>
      </w:pPr>
      <w:r w:rsidRPr="006D40F8">
        <w:rPr>
          <w:i/>
          <w:lang w:val="en-GB"/>
        </w:rPr>
        <w:t>Leverage</w:t>
      </w:r>
      <w:r w:rsidRPr="006D40F8">
        <w:rPr>
          <w:lang w:val="en-GB"/>
        </w:rPr>
        <w:t xml:space="preserve"> ialah pendanaan yang dilakukan menggunakan sebagian aset perusahaan dengan sekuritas yang menanggung beban pengembalian agar dapat meningkatkan pengembangan akhir bagi pemegang saham </w:t>
      </w:r>
      <w:r w:rsidRPr="006D40F8">
        <w:rPr>
          <w:lang w:val="en-GB"/>
        </w:rPr>
        <w:fldChar w:fldCharType="begin" w:fldLock="1"/>
      </w:r>
      <w:r w:rsidRPr="006D40F8">
        <w:rPr>
          <w:lang w:val="en-GB"/>
        </w:rPr>
        <w:instrText>ADDIN CSL_CITATION {"citationItems":[{"id":"ITEM-1","itemData":{"DOI":"10.15294/aaj.v2i4.4172","ISSN":"2252-6765","abstract":"Abstrak ___________________________________________________________________ Penelitian ini bertujuan untuk menguji pengaruh profitabilitas, operating leverage, dan likuiditas terhadap nilai perusahaan, dengan menggunakan struktur modal sebagai variabel intervening. Populasi dalam penelitian ini adalah perusahaan manufaktur yang terdaftar di Bursa Efek Indonesia selama tahun 2011, dengan 56 sampel yang dipilih menggunakan purposive sampling. Hasil analisis data menunjukkan bahwa profitabilitas yang diproksikan oleh return on assets (ROA), memiliki hubungan dengan nilai perusahaan sebagai variabel dependen dan struktur modal sebagai variabel intervening. Operating leverage yang diproksikan dengan degree of operating leverage (DOL) memiliki hubungan dengan nilai perusahaan sebagai variabel dependen dan struktur modal sebagai variabel intervening, tetapi likuiditas yang diproksikan oleh current ratio (CR) tidak memiliki hubungan dengan nilai perusahaan sebagai variabel dependen dan struktur modal sebagai variabel intervening. Penelitian ini menemukan bahwa tidak ada pengaruh profitabilitas, operating leverage, dan likuiditas terhadap nilai perusahaan melalui struktur modal sebagai variabel intervening. Abstract ___________________________________________________________________ This study aims to examine the influence of profitability, operating leverage, and liquidity on firm value, which using capital structure as an intervening variable. The population of this study is manufacturing firms listed on the Indonesia Stock Exchange during 2011, with 56 sample selected by using purposive sampling. The results of data analysis can be concluded that the profitability proxied by return on Assets (ROA), has relationship with firm value as a dependen variable and capital structure as an intervening variabel. Operating leverage proxied by degree of operating leverage (DOL) has relationship with firm value as a dependen variable and capital structure as an intervening variabel, but liquidity proxied by current ratio (CR) has no relationship with firm value as a dependen variable and capital structure as an intervening variable. This study found that there is no influence of profitability, operating leverage, and liquidity on firm value through capital structure as an intervening variable.","author":[{"dropping-particle":"","family":"Wulandari","given":"Dwi Retno","non-dropping-particle":"","parse-names":false,"suffix":""}],"container-title":"Accounting Analysis Journal","id":"ITEM-1","issue":"4","issued":{"date-parts":[["2013"]]},"page":"455-463","title":"Pengaruh Profitabilitas, Operating Leverage, Likuiditas Terhadap Nilai Perusahaan Dengan Struktur Modal Sebagai Intervening","type":"article-journal","volume":"2"},"uris":["http://www.mendeley.com/documents/?uuid=1e42f338-f024-4dcf-8ef2-2bef95b70e6a"]}],"mendeley":{"formattedCitation":"(Wulandari, 2013)","plainTextFormattedCitation":"(Wulandari, 2013)","previouslyFormattedCitation":"(Wulandari, 2013)"},"properties":{"noteIndex":0},"schema":"https://github.com/citation-style-language/schema/raw/master/csl-citation.json"}</w:instrText>
      </w:r>
      <w:r w:rsidRPr="006D40F8">
        <w:rPr>
          <w:lang w:val="en-GB"/>
        </w:rPr>
        <w:fldChar w:fldCharType="separate"/>
      </w:r>
      <w:r w:rsidRPr="006D40F8">
        <w:rPr>
          <w:noProof/>
          <w:lang w:val="en-GB"/>
        </w:rPr>
        <w:t>(Wulandari, 2013)</w:t>
      </w:r>
      <w:r w:rsidRPr="006D40F8">
        <w:rPr>
          <w:lang w:val="en-GB"/>
        </w:rPr>
        <w:fldChar w:fldCharType="end"/>
      </w:r>
      <w:r w:rsidRPr="006D40F8">
        <w:rPr>
          <w:lang w:val="en-GB"/>
        </w:rPr>
        <w:t xml:space="preserve">. Penelitian dari </w:t>
      </w:r>
      <w:r w:rsidRPr="006D40F8">
        <w:rPr>
          <w:lang w:val="en-GB"/>
        </w:rPr>
        <w:fldChar w:fldCharType="begin" w:fldLock="1"/>
      </w:r>
      <w:r w:rsidRPr="006D40F8">
        <w:rPr>
          <w:lang w:val="en-GB"/>
        </w:rPr>
        <w:instrText>ADDIN CSL_CITATION {"citationItems":[{"id":"ITEM-1","itemData":{"DOI":"10.35130/jrimk.v3i1.48","ISSN":"2549-3477","abstract":"The company is basically established to create added value, especially in generating profits. But in general the company is not only oriented towards achieving maximum profit, but also trying to increase the value of the company and the prosperity of its owners by maximizing stock prices. High stock prices make the value of the company also high and increase market confidence in the company's prospects in the future. Company value can be influenced by several factors, including Company Size, Leverage and Profitability. The purpose of this study was to determine the effect of Company Size, Leverage and Profitability on Company Value and to determine the effect of Company Size and Leverage on Company Value through Profitability. The data analysis technique used is the Partial Least Square (PLS) model. Sampling was taken using purposive sample method. A total of 8 Food and Beverage manufacturing companies in the 2013-2017 period were sampled. The results of this study indicate that Company Size has a significant effect on Profitability but has no effect on Company Value. Leverage has no significant effect on Company Value but has a significant effect on Company Value. Profitability is able to mediate the influence of firm size on company value. But profitability is not able to mediate the influence of leverage on Company Value.","author":[{"dropping-particle":"","family":"Octaviany","given":"Ayu","non-dropping-particle":"","parse-names":false,"suffix":""},{"dropping-particle":"","family":"Hidayat","given":"Syamsul","non-dropping-particle":"","parse-names":false,"suffix":""},{"dropping-particle":"","family":"Miftahudin","given":"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a02f4ac6-4ede-4aa7-a798-8b43e46c7f71"]}],"mendeley":{"formattedCitation":"(Octaviany et al., 2019)","manualFormatting":"Octaviany et al. (2019)","plainTextFormattedCitation":"(Octaviany et al., 2019)","previouslyFormattedCitation":"(Octaviany et al., 2019)"},"properties":{"noteIndex":0},"schema":"https://github.com/citation-style-language/schema/raw/master/csl-citation.json"}</w:instrText>
      </w:r>
      <w:r w:rsidRPr="006D40F8">
        <w:rPr>
          <w:lang w:val="en-GB"/>
        </w:rPr>
        <w:fldChar w:fldCharType="separate"/>
      </w:r>
      <w:r w:rsidRPr="006D40F8">
        <w:rPr>
          <w:noProof/>
          <w:lang w:val="en-GB"/>
        </w:rPr>
        <w:t xml:space="preserve">Octaviany </w:t>
      </w:r>
      <w:r w:rsidRPr="006D40F8">
        <w:rPr>
          <w:i/>
          <w:noProof/>
          <w:lang w:val="en-GB"/>
        </w:rPr>
        <w:t>et al.</w:t>
      </w:r>
      <w:r w:rsidRPr="006D40F8">
        <w:rPr>
          <w:noProof/>
          <w:lang w:val="en-GB"/>
        </w:rPr>
        <w:t xml:space="preserve"> (2019)</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uthor":[{"dropping-particle":"","family":"Verdian","given":"","non-dropping-particle":"","parse-names":false,"suffix":""},{"dropping-particle":"","family":"Ispriyahadi","given":"Heri","non-dropping-particle":"","parse-names":false,"suffix":""}],"container-title":"Jurnal Ekobis: EKonomi Bisnis dan Manajemen","id":"ITEM-1","issue":"2","issued":{"date-parts":[["2020"]]},"page":"119-133","title":"Danlikuiditas terhadap nilai perusahaan properti dan real estate ( Studi Empiris Pada Perusahaan Properti dan Real Estate yang Terdaftar di Bursa Efek Indonesia Tahun 2010-2016 )","type":"article-journal","volume":"10"},"uris":["http://www.mendeley.com/documents/?uuid=32be6b5d-9ca2-497b-9dca-5618640b8e4c"]}],"mendeley":{"formattedCitation":"(Verdian &amp; Ispriyahadi, 2020)","manualFormatting":"Verdian &amp; Ispriyahadi (2020)","plainTextFormattedCitation":"(Verdian &amp; Ispriyahadi, 2020)","previouslyFormattedCitation":"(Verdian &amp; Ispriyahadi, 2020)"},"properties":{"noteIndex":0},"schema":"https://github.com/citation-style-language/schema/raw/master/csl-citation.json"}</w:instrText>
      </w:r>
      <w:r w:rsidRPr="006D40F8">
        <w:rPr>
          <w:lang w:val="en-GB"/>
        </w:rPr>
        <w:fldChar w:fldCharType="separate"/>
      </w:r>
      <w:r w:rsidRPr="006D40F8">
        <w:rPr>
          <w:noProof/>
          <w:lang w:val="en-GB"/>
        </w:rPr>
        <w:t>Verdian &amp; Ispriyahad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ujuan penelitian ini adalah untuk mengetahui pengaruh ukuran perusahaan, leverage, profitabilitas dan likuiditas terhadap nilai perusahaan. Populasi dalam penelitian ini adalah perusahaan yang bergerak di bidang aneka industri dan industri barang konsumsi yang …","author":[{"dropping-particle":"","family":"Kurniawan","given":"Gabrielle Givens","non-dropping-particle":"","parse-names":false,"suffix":""},{"dropping-particle":"","family":"Ardiansyah","given":"","non-dropping-particle":"","parse-names":false,"suffix":""}],"container-title":"Jurnal Multiparadigma Akuntansi Tarumanagara","id":"ITEM-1","issue":"1","issued":{"date-parts":[["2020"]]},"page":"367-375","title":"Pengaruh Profitabilitas, Ukuran Perusahaan, Leverage Dan Likuiditas Terhadap Nilai Perusahaan","type":"article-journal","volume":"2"},"uris":["http://www.mendeley.com/documents/?uuid=ee6bbc42-fbde-47da-96b1-f3fa266db26e"]}],"mendeley":{"formattedCitation":"(Kurniawan &amp; Ardiansyah, 2020)","manualFormatting":"Kurniawan &amp; Ardiansyah (2020)","plainTextFormattedCitation":"(Kurniawan &amp; Ardiansyah, 2020)","previouslyFormattedCitation":"(Kurniawan &amp; Ardiansyah, 2020)"},"properties":{"noteIndex":0},"schema":"https://github.com/citation-style-language/schema/raw/master/csl-citation.json"}</w:instrText>
      </w:r>
      <w:r w:rsidRPr="006D40F8">
        <w:rPr>
          <w:lang w:val="en-GB"/>
        </w:rPr>
        <w:fldChar w:fldCharType="separate"/>
      </w:r>
      <w:r w:rsidRPr="006D40F8">
        <w:rPr>
          <w:noProof/>
          <w:lang w:val="en-GB"/>
        </w:rPr>
        <w:t>Kurniawan &amp; Ardiansyah (2020)</w:t>
      </w:r>
      <w:r w:rsidRPr="006D40F8">
        <w:rPr>
          <w:lang w:val="en-GB"/>
        </w:rPr>
        <w:fldChar w:fldCharType="end"/>
      </w:r>
      <w:r w:rsidR="00E90C9F">
        <w:rPr>
          <w:lang w:val="en-GB"/>
        </w:rPr>
        <w:t xml:space="preserve"> dengan</w:t>
      </w:r>
      <w:r w:rsidRPr="006D40F8">
        <w:rPr>
          <w:lang w:val="en-GB"/>
        </w:rPr>
        <w:t xml:space="preserve"> hasil signifikan positif pengaruh </w:t>
      </w:r>
      <w:r w:rsidRPr="006D40F8">
        <w:rPr>
          <w:i/>
          <w:lang w:val="en-GB"/>
        </w:rPr>
        <w:t xml:space="preserve">leverage </w:t>
      </w:r>
      <w:r w:rsidR="00B81F09">
        <w:rPr>
          <w:lang w:val="en-GB"/>
        </w:rPr>
        <w:t>dengan</w:t>
      </w:r>
      <w:r w:rsidRPr="006D40F8">
        <w:rPr>
          <w:lang w:val="en-GB"/>
        </w:rPr>
        <w:t xml:space="preserve"> nilai perusahaan, hasil </w:t>
      </w:r>
      <w:r w:rsidR="00E90C9F">
        <w:rPr>
          <w:lang w:val="en-GB"/>
        </w:rPr>
        <w:t>tidak sejalan</w:t>
      </w:r>
      <w:r w:rsidRPr="006D40F8">
        <w:rPr>
          <w:lang w:val="en-GB"/>
        </w:rPr>
        <w:t xml:space="preserve"> ditunjukkan </w:t>
      </w:r>
      <w:r w:rsidRPr="006D40F8">
        <w:rPr>
          <w:lang w:val="en-GB"/>
        </w:rPr>
        <w:fldChar w:fldCharType="begin" w:fldLock="1"/>
      </w:r>
      <w:r w:rsidRPr="006D40F8">
        <w:rPr>
          <w:lang w:val="en-GB"/>
        </w:rPr>
        <w:instrText>ADDIN CSL_CITATION {"citationItems":[{"id":"ITEM-1","itemData":{"abstract":"The purpose is to describe the effect of debt policy to firm value with dividend policy as a moderating variable. The first hypothesis is the positive effect of debt policy towards firm value, second the effect of dividend policy on a relationship between debt policy and firm value. The data used are secondary data obtained from the annual reports and financial statements published by each company. Methods used in determining the amount of the sample using purposive sampling method, and then performed classical assumption on the data using Moderated Regression Analysis (MRA) as an analytical instrument. The result showed that debt policy had a negative effect the firm value, but dividend policy can not moderate the relationship between debt policy of firm value.","author":[{"dropping-particle":"","family":"Nainggolan","given":"Subaraman Desmon Asa","non-dropping-particle":"","parse-names":false,"suffix":""},{"dropping-particle":"","family":"Listiadi","given":"Agung","non-dropping-particle":"","parse-names":false,"suffix":""}],"container-title":"Jurnal Ilmu Manajemen","id":"ITEM-1","issue":"3","issued":{"date-parts":[["2014"]]},"page":"868-879","title":"Pengaruh Kebijakan Hutang Terhadap Nilai Perusahaan Dengan Kebijakan Dividen Sebagai Variabel Moderasi Subaraman Desmon Asa Nainggolan Agung Listiadi","type":"article-journal","volume":"2"},"uris":["http://www.mendeley.com/documents/?uuid=a9b0cf93-8ef7-4ca8-86c1-e5767f7eed77"]}],"mendeley":{"formattedCitation":"(Nainggolan &amp; Listiadi, 2014)","manualFormatting":"Nainggolan &amp; Listiadi (2014)","plainTextFormattedCitation":"(Nainggolan &amp; Listiadi, 2014)","previouslyFormattedCitation":"(Nainggolan &amp; Listiadi, 2014)"},"properties":{"noteIndex":0},"schema":"https://github.com/citation-style-language/schema/raw/master/csl-citation.json"}</w:instrText>
      </w:r>
      <w:r w:rsidRPr="006D40F8">
        <w:rPr>
          <w:lang w:val="en-GB"/>
        </w:rPr>
        <w:fldChar w:fldCharType="separate"/>
      </w:r>
      <w:r w:rsidRPr="006D40F8">
        <w:rPr>
          <w:noProof/>
          <w:lang w:val="en-GB"/>
        </w:rPr>
        <w:t>Nainggolan &amp; Listiadi (2014)</w:t>
      </w:r>
      <w:r w:rsidRPr="006D40F8">
        <w:rPr>
          <w:lang w:val="en-GB"/>
        </w:rPr>
        <w:fldChar w:fldCharType="end"/>
      </w:r>
      <w:r w:rsidRPr="006D40F8">
        <w:rPr>
          <w:lang w:val="en-GB"/>
        </w:rPr>
        <w:t xml:space="preserve"> yang berpengaruh signifikan negatif, sedangkan peneliti</w:t>
      </w:r>
      <w:r w:rsidR="008F564E">
        <w:rPr>
          <w:lang w:val="en-GB"/>
        </w:rPr>
        <w:t>a</w:t>
      </w:r>
      <w:r w:rsidRPr="006D40F8">
        <w:rPr>
          <w:lang w:val="en-GB"/>
        </w:rPr>
        <w:t xml:space="preserve">n yang dilakukan oleh </w:t>
      </w:r>
      <w:r w:rsidRPr="006D40F8">
        <w:rPr>
          <w:lang w:val="en-GB"/>
        </w:rPr>
        <w:fldChar w:fldCharType="begin" w:fldLock="1"/>
      </w:r>
      <w:r w:rsidRPr="006D40F8">
        <w:rPr>
          <w:lang w:val="en-GB"/>
        </w:rPr>
        <w:instrText>ADDIN CSL_CITATION {"citationItems":[{"id":"ITEM-1","itemData":{"ISSN":"2302-8912","abstract":"Tujuan penelitian ini adalah untuk mengetahui pengaruh ukuran perusahaan, leverage, dan profitabilitas terhadap nilai perusahaan pada sektor properti dan real estate di BEI. Populasi dalam penelitian ini adalah seluruh perusahaan sektor properti dan real estate di BEI sebanyak 49 perusahaan pada periode 2012-2014. Teknik penentuan sampel yang digunakan adalah purposive sampling, sehingga sampel akhir yang didapatkan adalah 40 perusahaan yang tergabung dalam sektor properti dan real estate di BEI periode 2012-2014. Metode pengumpulan data yang digunakan dalam penelitian ini adalah observasi non partisipan. Sumber data dalam penelitian ini adalah data sekunder yang diperoleh dari ICMD dan www.idx.co.id. Teknik analisis data yang digunakan adalah regresi linier berganda dengan bantuan aplikasi SPSS 22 for windows. Berdasarkan hasil analisis menunjukan, ukuran perusahaan berpengaruh positif dan signifikan terhadap nilai perusahaan, leverage tidak berpengaruh signifikan terhadap nilai perusahaan, dan profitabilitas berpengaruh positif dan signifikan terhadap nilai perusahaan.","author":[{"dropping-particle":"","family":"Novari","given":"Putu Mikhy","non-dropping-particle":"","parse-names":false,"suffix":""},{"dropping-particle":"","family":"Lestari","given":"Putu Vivi","non-dropping-particle":"","parse-names":false,"suffix":""}],"container-title":"E-Jurnal Manajemen Universitas Udayana","id":"ITEM-1","issue":"9","issued":{"date-parts":[["2016"]]},"page":"5671-5694","title":"Pengaruh Ukuran Perusahaan, Leverage, Dan Profitabilitas Terhadap Nilai Perusahaan Pada Sektor Properti Dan Real Estate","type":"article-journal","volume":"5"},"uris":["http://www.mendeley.com/documents/?uuid=48eef7ac-f26d-44fd-8064-0e440578e26b"]}],"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6D40F8">
        <w:rPr>
          <w:lang w:val="en-GB"/>
        </w:rPr>
        <w:fldChar w:fldCharType="separate"/>
      </w:r>
      <w:r w:rsidRPr="006D40F8">
        <w:rPr>
          <w:noProof/>
          <w:lang w:val="en-GB"/>
        </w:rPr>
        <w:t>Novari &amp; Lestari (2016)</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his study aims to determine the effect of profitability, leverage, and liquidity on firm value. In this study, the sample collection method uses a non-probability sampling approach with purposive sampling technique. The number of research samples are 74 companies in the Indonesia Stock Exchange Manufacturing company in 2015-2017. Research shows the results that simultaneously the firm's value is significantly influenced by profitability, the company's value is significantly influenced by leverage, and the company's value is significantly affected by liquidity. Partially, profitability has a significant positive effect on firm value, leverage has no significant negative effect on firm value, and liquidity has a significant positive effect on firm value.","author":[{"dropping-particle":"","family":"Ndruru","given":"Martonius","non-dropping-particle":"","parse-names":false,"suffix":""},{"dropping-particle":"","family":"Silaban","given":"Pelita Br","non-dropping-particle":"","parse-names":false,"suffix":""},{"dropping-particle":"","family":"Sihaloho","given":"Jenni","non-dropping-particle":"","parse-names":false,"suffix":""},{"dropping-particle":"","family":"Manurung","given":"Kwinta Monika","non-dropping-particle":"","parse-names":false,"suffix":""},{"dropping-particle":"","family":"Sipahutar","given":"Tetty Tiurma Uli","non-dropping-particle":"","parse-names":false,"suffix":""}],"container-title":"Jurnal Ilmiah MEA (Manajemen, Ekonomi, dan Akuntansi)","id":"ITEM-1","issue":"3","issued":{"date-parts":[["2020"]]},"page":"390-405","title":"Pengaruh Likuiditas, Leverage, Dan Profitabilitas Terhadap Nilai Perusahaan Pada Perusahaan Manufaktur Tahun 2015-2017","type":"article-journal","volume":"4"},"uris":["http://www.mendeley.com/documents/?uuid=5ae6a570-df75-4a17-9ef9-a4471025c5c8"]}],"mendeley":{"formattedCitation":"(Ndruru et al., 2020)","manualFormatting":"Ndruru et al. (2020)","plainTextFormattedCitation":"(Ndruru et al., 2020)","previouslyFormattedCitation":"(Ndruru et al., 2020)"},"properties":{"noteIndex":0},"schema":"https://github.com/citation-style-language/schema/raw/master/csl-citation.json"}</w:instrText>
      </w:r>
      <w:r w:rsidRPr="006D40F8">
        <w:rPr>
          <w:lang w:val="en-GB"/>
        </w:rPr>
        <w:fldChar w:fldCharType="separate"/>
      </w:r>
      <w:r w:rsidRPr="006D40F8">
        <w:rPr>
          <w:noProof/>
          <w:lang w:val="en-GB"/>
        </w:rPr>
        <w:t xml:space="preserve">Ndruru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manualFormatting":"Mayogi &amp; Fidiana ( 2016)","plainTextFormattedCitation":"(Mayogi &amp; Fidiana, 2016)","previouslyFormattedCitation":"(Mayogi &amp; Fidiana, 2016)"},"properties":{"noteIndex":0},"schema":"https://github.com/citation-style-language/schema/raw/master/csl-citation.json"}</w:instrText>
      </w:r>
      <w:r w:rsidRPr="006D40F8">
        <w:rPr>
          <w:lang w:val="en-GB"/>
        </w:rPr>
        <w:fldChar w:fldCharType="separate"/>
      </w:r>
      <w:r w:rsidRPr="006D40F8">
        <w:rPr>
          <w:noProof/>
          <w:lang w:val="en-GB"/>
        </w:rPr>
        <w:t>Mayogi &amp; Fidiana ( 2016)</w:t>
      </w:r>
      <w:r w:rsidRPr="006D40F8">
        <w:rPr>
          <w:lang w:val="en-GB"/>
        </w:rPr>
        <w:fldChar w:fldCharType="end"/>
      </w:r>
      <w:r w:rsidRPr="006D40F8">
        <w:rPr>
          <w:lang w:val="en-GB"/>
        </w:rPr>
        <w:t xml:space="preserve"> mendapatkan hasil tidak adanya hubungan antara </w:t>
      </w:r>
      <w:r w:rsidRPr="006D40F8">
        <w:rPr>
          <w:i/>
          <w:lang w:val="en-GB"/>
        </w:rPr>
        <w:t>leverage</w:t>
      </w:r>
      <w:r w:rsidRPr="006D40F8">
        <w:rPr>
          <w:lang w:val="en-GB"/>
        </w:rPr>
        <w:t xml:space="preserve"> terhadap nilai perusahaan.</w:t>
      </w:r>
    </w:p>
    <w:p w14:paraId="6F380D1A" w14:textId="0E1DFCEB" w:rsidR="00751AFA" w:rsidRPr="006D40F8" w:rsidRDefault="00751AFA" w:rsidP="00751AFA">
      <w:pPr>
        <w:spacing w:before="240"/>
        <w:rPr>
          <w:lang w:val="en-GB"/>
        </w:rPr>
      </w:pPr>
      <w:r w:rsidRPr="006D40F8">
        <w:rPr>
          <w:lang w:val="en-GB"/>
        </w:rPr>
        <w:t>Faktor selanjutny</w:t>
      </w:r>
      <w:r w:rsidR="0016601D">
        <w:rPr>
          <w:lang w:val="en-GB"/>
        </w:rPr>
        <w:t xml:space="preserve">a kebijakan deviden merupakan </w:t>
      </w:r>
      <w:r w:rsidRPr="006D40F8">
        <w:rPr>
          <w:lang w:val="en-GB"/>
        </w:rPr>
        <w:t>putusan suatu perusahaan dalam</w:t>
      </w:r>
      <w:r w:rsidR="0042698B">
        <w:rPr>
          <w:lang w:val="en-GB"/>
        </w:rPr>
        <w:t xml:space="preserve"> menggunakan keuntungan</w:t>
      </w:r>
      <w:r w:rsidR="00AF37A3">
        <w:rPr>
          <w:lang w:val="en-GB"/>
        </w:rPr>
        <w:t xml:space="preserve"> yang diperolehnya, </w:t>
      </w:r>
      <w:r w:rsidR="0042698B">
        <w:rPr>
          <w:lang w:val="en-GB"/>
        </w:rPr>
        <w:t xml:space="preserve">keuntungan </w:t>
      </w:r>
      <w:r w:rsidRPr="006D40F8">
        <w:rPr>
          <w:lang w:val="en-GB"/>
        </w:rPr>
        <w:t xml:space="preserve">tersebut akan diinvestasikan kembali atau dibagikan </w:t>
      </w:r>
      <w:r w:rsidR="00AF37A3">
        <w:rPr>
          <w:lang w:val="en-GB"/>
        </w:rPr>
        <w:t>sebagai dividen ke pemegang saham</w:t>
      </w:r>
      <w:r w:rsidRPr="006D40F8">
        <w:rPr>
          <w:lang w:val="en-GB"/>
        </w:rPr>
        <w:t xml:space="preserve"> (</w:t>
      </w:r>
      <w:r w:rsidRPr="006D40F8">
        <w:rPr>
          <w:lang w:val="en-GB"/>
        </w:rPr>
        <w:fldChar w:fldCharType="begin" w:fldLock="1"/>
      </w:r>
      <w:r w:rsidRPr="006D40F8">
        <w:rPr>
          <w:lang w:val="en-GB"/>
        </w:rPr>
        <w:instrText>ADDIN CSL_CITATION {"citationItems":[{"id":"ITEM-1","itemData":{"DOI":"10.24843/ejmunud.2019.v08.i05.p25","ISSN":"2302-8912","abstract":"This research aims to analyze the impact of profitability, liquidity and firm size to firm value through dividend policy as intervening on manufacturing companies listed on Indonesian Stock Exchange (IDX) which paid dividend for the period 2013 to 2017. The population on this study amounted 6 companies. The sampling method used in this study is cencus. Data were analyzed by path analysis technique and Sobel test. Analysis result found that profitability has a significant positive effect on dividend policy, while liquidity and firm size have negatively significant effect. On the second model, the result show that profitability and dividend policy have a significant positive effect on firm value, while liquidity and firm size have no significant effect. Based on Sobel test result found that dividend policy was able to mediate the effect of profitability on firm value, but unable to mediate the effect of liquidity and firm size effect on firm value. Keywords: firm value, dividend policy, profitability, likuidity, firm size","author":[{"dropping-particle":"","family":"Putra","given":"AA Ngaruh dharma Adi","non-dropping-particle":"","parse-names":false,"suffix":""},{"dropping-particle":"","family":"Lestari","given":"Puta Vivi","non-dropping-particle":"","parse-names":false,"suffix":""}],"container-title":"E-Jurnal Manajemen Universitas Udayana","id":"ITEM-1","issue":"5","issued":{"date-parts":[["2016"]]},"page":"3275","title":"Pengaruh Profitabilitas, Likuiditas, Dan Ukuran Perusahaan Terhadap Nilai Perusahaan","type":"article-journal","volume":"8"},"uris":["http://www.mendeley.com/documents/?uuid=f53f3d75-da93-4e30-9438-963e9cd41d4f"]}],"mendeley":{"formattedCitation":"(A. N. dharma A. Putra &amp; Lestari, 2016)","manualFormatting":"Putra &amp; Lestari, 2016)","plainTextFormattedCitation":"(A. N. dharma A. Putra &amp; Lestari, 2016)","previouslyFormattedCitation":"(A. N. dharma A. Putra &amp; Lestari, 2016)"},"properties":{"noteIndex":0},"schema":"https://github.com/citation-style-language/schema/raw/master/csl-citation.json"}</w:instrText>
      </w:r>
      <w:r w:rsidRPr="006D40F8">
        <w:rPr>
          <w:lang w:val="en-GB"/>
        </w:rPr>
        <w:fldChar w:fldCharType="separate"/>
      </w:r>
      <w:r w:rsidRPr="006D40F8">
        <w:rPr>
          <w:noProof/>
          <w:lang w:val="en-GB"/>
        </w:rPr>
        <w:t>Putra &amp; Lestari, 2016)</w:t>
      </w:r>
      <w:r w:rsidRPr="006D40F8">
        <w:rPr>
          <w:lang w:val="en-GB"/>
        </w:rPr>
        <w:fldChar w:fldCharType="end"/>
      </w:r>
      <w:r w:rsidRPr="006D40F8">
        <w:rPr>
          <w:lang w:val="en-GB"/>
        </w:rPr>
        <w:t xml:space="preserve">. Penelitian dari </w:t>
      </w:r>
      <w:r w:rsidRPr="006D40F8">
        <w:rPr>
          <w:lang w:val="en-GB"/>
        </w:rPr>
        <w:fldChar w:fldCharType="begin" w:fldLock="1"/>
      </w:r>
      <w:r w:rsidRPr="006D40F8">
        <w:rPr>
          <w:lang w:val="en-GB"/>
        </w:rPr>
        <w:instrText>ADDIN CSL_CITATION {"citationItems":[{"id":"ITEM-1","itemData":{"DOI":"10.33508/jako.v3i1.1012","ISSN":"2085-1189","abstract":"Increasing the firm value is one of the main purposes of a company. Increasing the firm value means the slOck return gives the optimal return to the investors. The main objective of the present study is to expand researches in\\r\\nanalyzing the impact of managerial ownership, institutional ownership, and dividend policy to the firm value, either directly or indirectly with debt policy as the intervening variable. Population in this study are public companies listed in Indonesia Stock Exchange that are not included in the categories of banking industry, institution of credit matters, security, and insurance, for an observation period of 2003 to 2007. Data were collected through purposive sampling and 64 firms were taken as sample. The analysis method used in this study is multiple linear regressions expanded with path analysis using the SPSS 16.0. The results of this study show that: (1) managerial ownership had direct negative impact to firm value and didn if have indirect impact to firm value with debt policy as the intervening variable; (2) institutional ownership had no direct and indirect impact to firm value; and (3) dividend policy had direct negative impact to firm value and indirect positive impact to firm value with debt policy as the intervening variable.","author":[{"dropping-particle":"","family":"Sugiarto","given":"M.","non-dropping-particle":"","parse-names":false,"suffix":""}],"container-title":"Jurnal Akuntansi Kontemporer","id":"ITEM-1","issue":"1","issued":{"date-parts":[["2011"]]},"page":"243887","title":"Pengaruh Struktur Kepemilikan Dan Kebijakan Dividen Terhadap Nilai Perusahaan Dengan Kebijakan Hutang Sebagai Intervening","type":"article-journal","volume":"3"},"uris":["http://www.mendeley.com/documents/?uuid=f0273f02-8e22-4753-ad6b-1739938edee3"]}],"mendeley":{"formattedCitation":"(Sugiarto, 2011)","manualFormatting":"Sugiarto (2011)","plainTextFormattedCitation":"(Sugiarto, 2011)","previouslyFormattedCitation":"(Sugiarto, 2011)"},"properties":{"noteIndex":0},"schema":"https://github.com/citation-style-language/schema/raw/master/csl-citation.json"}</w:instrText>
      </w:r>
      <w:r w:rsidRPr="006D40F8">
        <w:rPr>
          <w:lang w:val="en-GB"/>
        </w:rPr>
        <w:fldChar w:fldCharType="separate"/>
      </w:r>
      <w:r w:rsidRPr="006D40F8">
        <w:rPr>
          <w:noProof/>
          <w:lang w:val="en-GB"/>
        </w:rPr>
        <w:t>Sugiarto (2011)</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ISSN":"2302-8912","abstract":"Penelitian ini bertujuan untuk mengetahui signifikansi pengaruh secara parsial variable stuktur modal, kebijakan dividen dan ukuran perusahaan terhadap nilai perusahaan pada perusahaan manufaktur di Bursa Efek Indonesia periode 2011-2013. Untuk memecahkan masalah dalam penelitian ini digunakan teknik analisis regresi linear berganda yang di dahului dengan uji asumsi klasik, serta uji parsial (uji t). Pada pengujian secara parsial (uji t) dengan taraf nyata (α) = 5 persen, menunjukkan bahwa variabel struktur modal dan kebijakan dividen mempunyai pengaruh positif dan signifikan terhadap nilai perusahaan, sementara variable ukuran perusahaan berpengaruh negatif dan signifikan terhadap nilai perusahaan pada perusahaan manufaktur di Bursa Efek Indonesia Periode 2011-2013. Kontribusi ketiga variabel bebas tersebut terhadap variabel terikatnya yaitu nilai perusahaan dapat dilihat dari nilai Adj. R Square yang diperoleh yaitu sebesar 0,879. Ini berarti bahwa 87,9 persen variasi nilai perusahaan dipengaruhi oleh variable struktur modal, kebijakan dividen dan ukuran perusahaan.","author":[{"dropping-particle":"","family":"Prastuti","given":"Ni Kadek Rai","non-dropping-particle":"","parse-names":false,"suffix":""},{"dropping-particle":"","family":"Sudiartha","given":"i Gede Merta","non-dropping-particle":"","parse-names":false,"suffix":""}],"container-title":"Jurnal Manajemen Unud","id":"ITEM-1","issue":"3","issued":{"date-parts":[["2016"]]},"page":"1572-1598","title":"Pengaruh Struktur Modal, Kebijakan Dividen, Dan Ukuran Perusahaan Terhadap Nilai Perusahaan Pada Perusahaan Manufaktur","type":"article-journal","volume":"5"},"uris":["http://www.mendeley.com/documents/?uuid=eabef452-07f2-4fac-8430-646af8735229"]}],"mendeley":{"formattedCitation":"(Prastuti &amp; Sudiartha, 2016)","manualFormatting":"Prastuti &amp; Sudiartha (2016)","plainTextFormattedCitation":"(Prastuti &amp; Sudiartha, 2016)","previouslyFormattedCitation":"(Prastuti &amp; Sudiartha, 2016)"},"properties":{"noteIndex":0},"schema":"https://github.com/citation-style-language/schema/raw/master/csl-citation.json"}</w:instrText>
      </w:r>
      <w:r w:rsidRPr="006D40F8">
        <w:rPr>
          <w:lang w:val="en-GB"/>
        </w:rPr>
        <w:fldChar w:fldCharType="separate"/>
      </w:r>
      <w:r w:rsidRPr="006D40F8">
        <w:rPr>
          <w:noProof/>
          <w:lang w:val="en-GB"/>
        </w:rPr>
        <w:t>Prastuti &amp; Sudiartha (2016)</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manualFormatting":"Mayogi &amp; Fidiana (2016)","plainTextFormattedCitation":"(Mayogi &amp; Fidiana, 2016)","previouslyFormattedCitation":"(Mayogi &amp; Fidiana, 2016)"},"properties":{"noteIndex":0},"schema":"https://github.com/citation-style-language/schema/raw/master/csl-citation.json"}</w:instrText>
      </w:r>
      <w:r w:rsidRPr="006D40F8">
        <w:rPr>
          <w:lang w:val="en-GB"/>
        </w:rPr>
        <w:fldChar w:fldCharType="separate"/>
      </w:r>
      <w:r w:rsidRPr="006D40F8">
        <w:rPr>
          <w:noProof/>
          <w:lang w:val="en-GB"/>
        </w:rPr>
        <w:t>Mayogi &amp; Fidiana (2016)</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4843/ejmunud.2019.v08.i05.p25","ISSN":"2302-8912","abstract":"This research aims to analyze the impact of profitability, liquidity and firm size to firm value through dividend policy as intervening on manufacturing companies listed on Indonesian Stock Exchange (IDX) which paid dividend for the period 2013 to 2017. The population on this study amounted 6 companies. The sampling method used in this study is cencus. Data were analyzed by path analysis technique and Sobel test. Analysis result found that profitability has a significant positive effect on dividend policy, while liquidity and firm size have negatively significant effect. On the second model, the result show that profitability and dividend policy have a significant positive effect on firm value, while liquidity and firm size have no significant effect. Based on Sobel test result found that dividend policy was able to mediate the effect of profitability on firm value, but unable to mediate the effect of liquidity and firm size effect on firm value. Keywords: firm value, dividend policy, profitability, likuidity, firm size","author":[{"dropping-particle":"","family":"Putra","given":"AA Ngaruh dharma Adi","non-dropping-particle":"","parse-names":false,"suffix":""},{"dropping-particle":"","family":"Lestari","given":"Puta Vivi","non-dropping-particle":"","parse-names":false,"suffix":""}],"container-title":"E-Jurnal Manajemen Universitas Udayana","id":"ITEM-1","issue":"5","issued":{"date-parts":[["2016"]]},"page":"3275","title":"Pengaruh Profitabilitas, Likuiditas, Dan Ukuran Perusahaan Terhadap Nilai Perusahaan","type":"article-journal","volume":"8"},"uris":["http://www.mendeley.com/documents/?uuid=f53f3d75-da93-4e30-9438-963e9cd41d4f"]}],"mendeley":{"formattedCitation":"(A. N. dharma A. Putra &amp; Lestari, 2016)","manualFormatting":"Putra &amp; Lestari (2016)","plainTextFormattedCitation":"(A. N. dharma A. Putra &amp; Lestari, 2016)","previouslyFormattedCitation":"(A. N. dharma A. Putra &amp; Lestari, 2016)"},"properties":{"noteIndex":0},"schema":"https://github.com/citation-style-language/schema/raw/master/csl-citation.json"}</w:instrText>
      </w:r>
      <w:r w:rsidRPr="006D40F8">
        <w:rPr>
          <w:lang w:val="en-GB"/>
        </w:rPr>
        <w:fldChar w:fldCharType="separate"/>
      </w:r>
      <w:r w:rsidRPr="006D40F8">
        <w:rPr>
          <w:noProof/>
          <w:lang w:val="en-GB"/>
        </w:rPr>
        <w:t>Putra &amp; Lestari (2016)</w:t>
      </w:r>
      <w:r w:rsidRPr="006D40F8">
        <w:rPr>
          <w:lang w:val="en-GB"/>
        </w:rPr>
        <w:fldChar w:fldCharType="end"/>
      </w:r>
      <w:r w:rsidRPr="006D40F8">
        <w:rPr>
          <w:lang w:val="en-GB"/>
        </w:rPr>
        <w:t xml:space="preserve"> mendapatkan hasil signifikan positif, sedangkan hasil yang tidak signifikan atau tidak adanya pengaruh antara variabel tersebut adalah penelitian dari </w:t>
      </w:r>
      <w:r w:rsidRPr="006D40F8">
        <w:rPr>
          <w:lang w:val="en-GB"/>
        </w:rPr>
        <w:fldChar w:fldCharType="begin" w:fldLock="1"/>
      </w:r>
      <w:r w:rsidR="00E27D5E" w:rsidRPr="006D40F8">
        <w:rPr>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lang w:val="en-GB"/>
        </w:rPr>
        <w:fldChar w:fldCharType="separate"/>
      </w:r>
      <w:r w:rsidRPr="006D40F8">
        <w:rPr>
          <w:noProof/>
          <w:lang w:val="en-GB"/>
        </w:rPr>
        <w:t xml:space="preserve">Maryam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Penelitian ini bertujuan untuk mengetahui pengaruh ukuran perusahaan, profitabilitas dan likuditas terhadap kebijakan dividen dan nilai perusahaan pada perusahaan manufaktur yang terdaftar di Bursa Efek Indonesia (BEI). Penelitian ini menggunakan teknik purposive sampling dengan beberapa kriteria sehingga diperoleh 21 sampel dari perusahaan yang terdaftar di Bursa Efek Indonesia selama periode 2013-2017. Metode analisis yang digunakan dalam penelitian ini adalah analisis regresi linier berganda. Hasil penelitian menunjukkan bahwa Ukuran perusahaan berpengaruh positif dan tidak signifikan terhadap kebijakan dividen, Profitabilitas berpengaruh positif dan signifikan terhadap kebijakan dividen, Likuiditas berpengaruh positif dan tidak signifikan terhadap kebijakan dividen, Ukuran perusahaan berpengaruh positif dan tidak signifikan terhadap nilai perusahaan, Profitabilitas berpengaruh positif dan signifikan terhadap nilai perusahaan, Likuiditas berpengaruh negatif dan signifikan terhadap nilai perusahaan, dan Kebijakan dividen berpengaruh positif dan tidak signifikan terhadap nilai perusahaan","author":[{"dropping-particle":"","family":"Akbar","given":"Firlana","non-dropping-particle":"","parse-names":false,"suffix":""},{"dropping-particle":"","family":"Fahmi","given":"Irham","non-dropping-particle":"","parse-names":false,"suffix":""}],"container-title":"Jurnal ilmiah Mahasiswa Ekonomi Manajemen","id":"ITEM-1","issue":"1","issued":{"date-parts":[["2019"]]},"page":"62-81","title":"Pengaruh Ukuran Perusahaan, Profitabilitas Dan Likuiditas Terhadap Kebijakan Dividen Dan Nilai Perusahaan Pada Perusahaan Manufaktur Yang Terdaftar Di Bursa Efek Indonesia.","type":"article-journal","volume":"5"},"uris":["http://www.mendeley.com/documents/?uuid=72c2726d-6889-407c-916f-4fbb023cab26"]}],"mendeley":{"formattedCitation":"(Akbar &amp; Fahmi, 2019)","manualFormatting":"Akbar &amp; Fahmi (2019)","plainTextFormattedCitation":"(Akbar &amp; Fahmi, 2019)","previouslyFormattedCitation":"(Akbar &amp; Fahmi, 2019)"},"properties":{"noteIndex":0},"schema":"https://github.com/citation-style-language/schema/raw/master/csl-citation.json"}</w:instrText>
      </w:r>
      <w:r w:rsidRPr="006D40F8">
        <w:rPr>
          <w:lang w:val="en-GB"/>
        </w:rPr>
        <w:fldChar w:fldCharType="separate"/>
      </w:r>
      <w:r w:rsidRPr="006D40F8">
        <w:rPr>
          <w:noProof/>
          <w:lang w:val="en-GB"/>
        </w:rPr>
        <w:t>Akbar &amp; Fahmi (2019)</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1219/osf.io/7m9uk","abstract":"This study aims to analyze the effect of Profitability and Corporate Governance Structure on dividend policy and its impact on the firm value. The population in this research is manufacturing companies listed in Indonesia Stock Exchange as many as 146 companies. The research sample as many as 58 companies, the period of 2013 to 2015. Sampling technique used is purposive sampling. The data analysis technique used is WrapPLS. The results showed that profitability have a negative and significant effect on dividend policy. Profitability has a negative and significant effect on firm value. Profitability is a negative and insignificant effect on firm value as a mediated dividend policy. The structure of corporate governance is positive and significant effect on dividend policy. Corporate governance structure has a positive and significant effect on firm value. Corporate governance structure has a positive and insignificant effect on firm value as a mediated dividend policy. Dividend policy is a positive and insignificant effect on firm value.","author":[{"dropping-particle":"","family":"Tamrin","given":"Muhammad","non-dropping-particle":"","parse-names":false,"suffix":""},{"dropping-particle":"","family":"Mus","given":"H. Rahman","non-dropping-particle":"","parse-names":false,"suffix":""},{"dropping-particle":"","family":"Arfah","given":"Aryati","non-dropping-particle":"","parse-names":false,"suffix":""}],"container-title":"Journal of Business and Management","id":"ITEM-1","issue":"10","issued":{"date-parts":[["2017"]]},"page":"66-74","title":"Effect of profitability and dividend policy on corporate governance and firm value: Evidence from the Indonesian manufacturing Sectors","type":"article-journal","volume":"19"},"uris":["http://www.mendeley.com/documents/?uuid=ada2b6d8-64ae-4fe5-9204-b22b1488233c"]}],"mendeley":{"formattedCitation":"(Tamrin et al., 2017)","manualFormatting":"Tamrin et al. (2017)","plainTextFormattedCitation":"(Tamrin et al., 2017)","previouslyFormattedCitation":"(Tamrin et al., 2017)"},"properties":{"noteIndex":0},"schema":"https://github.com/citation-style-language/schema/raw/master/csl-citation.json"}</w:instrText>
      </w:r>
      <w:r w:rsidRPr="006D40F8">
        <w:rPr>
          <w:lang w:val="en-GB"/>
        </w:rPr>
        <w:fldChar w:fldCharType="separate"/>
      </w:r>
      <w:r w:rsidRPr="006D40F8">
        <w:rPr>
          <w:noProof/>
          <w:lang w:val="en-GB"/>
        </w:rPr>
        <w:t xml:space="preserve">Tamrin </w:t>
      </w:r>
      <w:r w:rsidRPr="006D40F8">
        <w:rPr>
          <w:i/>
          <w:noProof/>
          <w:lang w:val="en-GB"/>
        </w:rPr>
        <w:t xml:space="preserve">et al. </w:t>
      </w:r>
      <w:r w:rsidRPr="006D40F8">
        <w:rPr>
          <w:noProof/>
          <w:lang w:val="en-GB"/>
        </w:rPr>
        <w:t>(2017)</w:t>
      </w:r>
      <w:r w:rsidRPr="006D40F8">
        <w:rPr>
          <w:lang w:val="en-GB"/>
        </w:rPr>
        <w:fldChar w:fldCharType="end"/>
      </w:r>
      <w:r w:rsidRPr="006D40F8">
        <w:rPr>
          <w:lang w:val="en-GB"/>
        </w:rPr>
        <w:t>.</w:t>
      </w:r>
    </w:p>
    <w:p w14:paraId="545B876B" w14:textId="4CCD3004" w:rsidR="00751AFA" w:rsidRPr="006D40F8" w:rsidRDefault="00751AFA" w:rsidP="00751AFA">
      <w:pPr>
        <w:spacing w:before="240"/>
        <w:rPr>
          <w:lang w:val="en-GB"/>
        </w:rPr>
      </w:pPr>
      <w:r w:rsidRPr="006D40F8">
        <w:rPr>
          <w:lang w:val="en-GB"/>
        </w:rPr>
        <w:t xml:space="preserve">Faktor berikutnya yaitu ukuran perusahaan </w:t>
      </w:r>
      <w:r w:rsidR="00B34691">
        <w:rPr>
          <w:lang w:val="en-GB"/>
        </w:rPr>
        <w:t>adalah gambaran dari</w:t>
      </w:r>
      <w:r w:rsidRPr="006D40F8">
        <w:rPr>
          <w:lang w:val="en-GB"/>
        </w:rPr>
        <w:t xml:space="preserve"> total aset yang dimiliki. Penelitian yang dilakukan </w:t>
      </w:r>
      <w:r w:rsidRPr="006D40F8">
        <w:rPr>
          <w:lang w:val="en-GB"/>
        </w:rPr>
        <w:fldChar w:fldCharType="begin" w:fldLock="1"/>
      </w:r>
      <w:r w:rsidRPr="006D40F8">
        <w:rPr>
          <w:lang w:val="en-GB"/>
        </w:rPr>
        <w:instrText>ADDIN CSL_CITATION {"citationItems":[{"id":"ITEM-1","itemData":{"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Vernando","given":"Jove","non-dropping-particle":"","parse-names":false,"suffix":""},{"dropping-particle":"","family":"Erawati","given":"Teguh","non-dropping-particle":"","parse-names":false,"suffix":""}],"container-title":"Jurnal Riset Manajemen dan Bisnis","id":"ITEM-1","issue":"1","issued":{"date-parts":[["2020"]]},"page":"13-25","title":"Pengaruh Ukuran Perusahaan Terhadap Nilai Perusahaan Dengan Struktur Modal Sebagai Variabel Intervening: Studi Empiris di BEI","type":"article-journal","volume":"15"},"uris":["http://www.mendeley.com/documents/?uuid=382aaede-6ad2-4c74-ae3c-6d9d778e78ee"]}],"mendeley":{"formattedCitation":"(Vernando &amp; Erawati, 2020)","manualFormatting":"Vernando &amp; Erawati (2020)","plainTextFormattedCitation":"(Vernando &amp; Erawati, 2020)","previouslyFormattedCitation":"(Vernando &amp; Erawati, 2020)"},"properties":{"noteIndex":0},"schema":"https://github.com/citation-style-language/schema/raw/master/csl-citation.json"}</w:instrText>
      </w:r>
      <w:r w:rsidRPr="006D40F8">
        <w:rPr>
          <w:lang w:val="en-GB"/>
        </w:rPr>
        <w:fldChar w:fldCharType="separate"/>
      </w:r>
      <w:r w:rsidRPr="006D40F8">
        <w:rPr>
          <w:noProof/>
          <w:lang w:val="en-GB"/>
        </w:rPr>
        <w:t>Vernando &amp; Erawat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his study examined the influence of Profitability, Size, and Liquidity to impact Company Value in Manufacturing Company In Indonesia With Capital Structure intervening variable. The population in this research is manufacturing companies listed in Indonesia Stock Exchange. During the years 2012-2015 amounted to 204 companies. The sample in this study is a manufacturing company amounted to 51 manufacturing companies during the years 2012-2015. The results of this study indicate that profitability (NPM) a significant negative effect on the DER. Size does not significantly influence the DER, CR a significant negative effect on the DER. Profitability (NPM) positive and significant impact on the PBV, Size positive and significant impact on the PBV, CR not significant to PBV, DER positive and significant impact on the PBV. The test results indicate that the effect of intervening statistically DER NPM may mediate the effect on firm value. The test results indicate that the effect of intervening statistically DER can not mediate the effect of the PBV Size. The test results indicate that the effect of intervening statistically DER may mediate the effect of CR on PBV. Keywords:","author":[{"dropping-particle":"","family":"Anjarwati","given":"Kenti","non-dropping-particle":"","parse-names":false,"suffix":""},{"dropping-particle":"","family":"Chabachib","given":"Mochammad","non-dropping-particle":"","parse-names":false,"suffix":""},{"dropping-particle":"","family":"Demi","given":"Irene Rini","non-dropping-particle":"","parse-names":false,"suffix":""}],"container-title":"Diponegoro Journal of Finance","id":"ITEM-1","issue":"2","issued":{"date-parts":[["2016"]]},"page":"1-20","title":"Pengaruh Profitabilitas, Size, Dan Likuiditas Terhadap Nilai Perusahaan Manufaktur Di Indonesia Dengan Struktur Modal Sebagai Variabel Intervening","type":"article-journal","volume":"6"},"uris":["http://www.mendeley.com/documents/?uuid=00fc3e79-9838-425b-9c2c-e18ad72af226"]}],"mendeley":{"formattedCitation":"(Anjarwati et al., 2016)","manualFormatting":"Anjarwati et al. (2016)","plainTextFormattedCitation":"(Anjarwati et al., 2016)","previouslyFormattedCitation":"(Anjarwati et al., 2016)"},"properties":{"noteIndex":0},"schema":"https://github.com/citation-style-language/schema/raw/master/csl-citation.json"}</w:instrText>
      </w:r>
      <w:r w:rsidRPr="006D40F8">
        <w:rPr>
          <w:lang w:val="en-GB"/>
        </w:rPr>
        <w:fldChar w:fldCharType="separate"/>
      </w:r>
      <w:r w:rsidRPr="006D40F8">
        <w:rPr>
          <w:noProof/>
          <w:lang w:val="en-GB"/>
        </w:rPr>
        <w:t xml:space="preserve">Anjarwati </w:t>
      </w:r>
      <w:r w:rsidRPr="006D40F8">
        <w:rPr>
          <w:i/>
          <w:noProof/>
          <w:lang w:val="en-GB"/>
        </w:rPr>
        <w:t>et al.</w:t>
      </w:r>
      <w:r w:rsidRPr="006D40F8">
        <w:rPr>
          <w:noProof/>
          <w:lang w:val="en-GB"/>
        </w:rPr>
        <w:t xml:space="preserve"> (2016)</w:t>
      </w:r>
      <w:r w:rsidRPr="006D40F8">
        <w:rPr>
          <w:lang w:val="en-GB"/>
        </w:rPr>
        <w:fldChar w:fldCharType="end"/>
      </w:r>
      <w:r w:rsidRPr="006D40F8">
        <w:rPr>
          <w:lang w:val="en-GB"/>
        </w:rPr>
        <w:t xml:space="preserve">, </w:t>
      </w:r>
      <w:r w:rsidRPr="006D40F8">
        <w:rPr>
          <w:lang w:val="en-GB"/>
        </w:rPr>
        <w:fldChar w:fldCharType="begin" w:fldLock="1"/>
      </w:r>
      <w:r w:rsidR="00456EA4" w:rsidRPr="006D40F8">
        <w:rPr>
          <w:lang w:val="en-GB"/>
        </w:rPr>
        <w:instrText>ADDIN CSL_CITATION {"citationItems":[{"id":"ITEM-1","itemData":{"abstract":"Penelitian ini bertujuan untuk mengetahui pengaruh Return On Asset, Size,dan Current Ratio terhadap Price Book ValueMelalui Dividend Payout RatioSebagai Variabel Intervening.Penelitian ini dilakukan pada perusahaan yang terdaftar pada Indeks Investor33yang terdaftar di BursaEfek Indonesia (BEI) Tahun 2016-2019. Jumlahsampel yang diambil sebanyak 12perusahaan dengan teknik purposive sampling.Teknik analisis yang digunakan adalah analisis jalur. Hasil pembuktian hipotesis terhadap DPR menunjukkan bahwa variabel ROA, Size, dan CRtidak berpengaruh signifikan terhadap variabel DPR. Hasil pembuktian hipotesis terhadap Price Book Valuemenunjukkan bahwa variabel ROA, CR, dan DPRtidak berpengaruh signifikan terhadapPrice Book Value, variabel Sizeberpengaruh signifikan terhadap Price Book Value. Hasil analisis dengan menggunakan analisis jalur menunjukkan bahwa variabel Size dan CRmemiliki hubungan tidak langsung terhadap Price Book Valuemelalui variabel DPR. Variabel ROAtidak terdapat pengaruh tidak langsung terhadap Price Book Valuemelalui variabel DPR.Berdasarkan nilai R2menunjukkan bahwa kontribusi antar variabel terhadap variabel DPR sebesar 7.3% dan sisanya sebesar 92.7% dipengaruhi oleh variabel lain di luar model, nilai R2antar variabel terhadap variabel Price Book Valuesebesar 30.8% dan sisanya sebesar 69.2% dipengaruhi oleh variabel lain di luar model.","author":[{"dropping-particle":"","family":"Artati","given":"Dwi","non-dropping-particle":"","parse-names":false,"suffix":""}],"container-title":"Jurnal Bisnis, Manajemen, dan Akuntansi","id":"ITEM-1","issue":"1","issued":{"date-parts":[["2020"]]},"page":"111-131","title":"Pengaruh Return on Assets , Size Dan Current Ratio Terhadap Nilai Perusahaan Melalui","type":"article-journal","volume":"VII"},"uris":["http://www.mendeley.com/documents/?uuid=d8dfbc7e-71f5-479d-828f-777645589444"]}],"mendeley":{"formattedCitation":"(Artati, 2020)","manualFormatting":"Dwi Artati (2020)","plainTextFormattedCitation":"(Artati, 2020)","previouslyFormattedCitation":"(Artati, 2020)"},"properties":{"noteIndex":0},"schema":"https://github.com/citation-style-language/schema/raw/master/csl-citation.json"}</w:instrText>
      </w:r>
      <w:r w:rsidRPr="006D40F8">
        <w:rPr>
          <w:lang w:val="en-GB"/>
        </w:rPr>
        <w:fldChar w:fldCharType="separate"/>
      </w:r>
      <w:r w:rsidRPr="006D40F8">
        <w:rPr>
          <w:noProof/>
          <w:lang w:val="en-GB"/>
        </w:rPr>
        <w:t>Dwi Artati (2020)</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ISSN":"2302-8912","abstract":"Tujuan penelitian ini adalah untuk mengetahui pengaruh ukuran perusahaan, leverage, dan profitabilitas terhadap nilai perusahaan pada sektor properti dan real estate di BEI. Populasi dalam penelitian ini adalah seluruh perusahaan sektor properti dan real estate di BEI sebanyak 49 perusahaan pada periode 2012-2014. Teknik penentuan sampel yang digunakan adalah purposive sampling, sehingga sampel akhir yang didapatkan adalah 40 perusahaan yang tergabung dalam sektor properti dan real estate di BEI periode 2012-2014. Metode pengumpulan data yang digunakan dalam penelitian ini adalah observasi non partisipan. Sumber data dalam penelitian ini adalah data sekunder yang diperoleh dari ICMD dan www.idx.co.id. Teknik analisis data yang digunakan adalah regresi linier berganda dengan bantuan aplikasi SPSS 22 for windows. Berdasarkan hasil analisis menunjukan, ukuran perusahaan berpengaruh positif dan signifikan terhadap nilai perusahaan, leverage tidak berpengaruh signifikan terhadap nilai perusahaan, dan profitabilitas berpengaruh positif dan signifikan terhadap nilai perusahaan.","author":[{"dropping-particle":"","family":"Novari","given":"Putu Mikhy","non-dropping-particle":"","parse-names":false,"suffix":""},{"dropping-particle":"","family":"Lestari","given":"Putu Vivi","non-dropping-particle":"","parse-names":false,"suffix":""}],"container-title":"E-Jurnal Manajemen Universitas Udayana","id":"ITEM-1","issue":"9","issued":{"date-parts":[["2016"]]},"page":"5671-5694","title":"Pengaruh Ukuran Perusahaan, Leverage, Dan Profitabilitas Terhadap Nilai Perusahaan Pada Sektor Properti Dan Real Estate","type":"article-journal","volume":"5"},"uris":["http://www.mendeley.com/documents/?uuid=48eef7ac-f26d-44fd-8064-0e440578e26b"]}],"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6D40F8">
        <w:rPr>
          <w:lang w:val="en-GB"/>
        </w:rPr>
        <w:fldChar w:fldCharType="separate"/>
      </w:r>
      <w:r w:rsidRPr="006D40F8">
        <w:rPr>
          <w:noProof/>
          <w:lang w:val="en-GB"/>
        </w:rPr>
        <w:t>Novari &amp; Lestari (2016)</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5808/ijeba/204","ISSN":"22414754","abstract":"The purpose of this study is to determine the effect of capital structure and firm size on firm value, moderated by profitability. The sample of this research is mining sector companies listed on IDX. This research uses the non-participant observation method with path analysis technique. The method of data analysis used is multiple linear regression with data analysis tool using SPSS 22. Based on the analysis results, it was concluded that capital structure has a significant positive effect on firm value while firm size has a significant negative effect on firm value. Profitability has no significant effect on firm value, whilst company size has a significant positive effect on profitability. However, profitability is not able to mediate the influence of capital structure and firm size on firm value.","author":[{"dropping-particle":"","family":"Hirdinis","given":"M.","non-dropping-particle":"","parse-names":false,"suffix":""}],"container-title":"International Journal of Economics and Business Administration","id":"ITEM-1","issue":"1","issued":{"date-parts":[["2019"]]},"page":"174-191","title":"Capital structure and firm size on firm value moderated by profitability","type":"article-journal","volume":"7"},"uris":["http://www.mendeley.com/documents/?uuid=ada347e6-9fdf-4ace-8e32-46194dc77d45"]}],"mendeley":{"formattedCitation":"(Hirdinis, 2019)","manualFormatting":"Hirdinis (2019)","plainTextFormattedCitation":"(Hirdinis, 2019)","previouslyFormattedCitation":"(Hirdinis, 2019)"},"properties":{"noteIndex":0},"schema":"https://github.com/citation-style-language/schema/raw/master/csl-citation.json"}</w:instrText>
      </w:r>
      <w:r w:rsidRPr="006D40F8">
        <w:rPr>
          <w:lang w:val="en-GB"/>
        </w:rPr>
        <w:fldChar w:fldCharType="separate"/>
      </w:r>
      <w:r w:rsidRPr="006D40F8">
        <w:rPr>
          <w:noProof/>
          <w:lang w:val="en-GB"/>
        </w:rPr>
        <w:t>Hirdinis (2019)</w:t>
      </w:r>
      <w:r w:rsidRPr="006D40F8">
        <w:rPr>
          <w:lang w:val="en-GB"/>
        </w:rPr>
        <w:fldChar w:fldCharType="end"/>
      </w:r>
      <w:r w:rsidRPr="006D40F8">
        <w:rPr>
          <w:lang w:val="en-GB"/>
        </w:rPr>
        <w:t xml:space="preserve"> mendapatkan hasil signifikan positif </w:t>
      </w:r>
      <w:r w:rsidR="0042698B">
        <w:rPr>
          <w:lang w:val="en-GB"/>
        </w:rPr>
        <w:t xml:space="preserve">dalam </w:t>
      </w:r>
      <w:r w:rsidRPr="006D40F8">
        <w:rPr>
          <w:lang w:val="en-GB"/>
        </w:rPr>
        <w:t xml:space="preserve">hubungan antara ukuran perusahaan </w:t>
      </w:r>
      <w:r w:rsidR="0042698B">
        <w:rPr>
          <w:lang w:val="en-GB"/>
        </w:rPr>
        <w:t>dan</w:t>
      </w:r>
      <w:r w:rsidRPr="006D40F8">
        <w:rPr>
          <w:lang w:val="en-GB"/>
        </w:rPr>
        <w:t xml:space="preserve"> nilai perusahaan. Penelitian berbeda didapat oleh </w:t>
      </w:r>
      <w:r w:rsidRPr="006D40F8">
        <w:rPr>
          <w:lang w:val="en-GB"/>
        </w:rPr>
        <w:fldChar w:fldCharType="begin" w:fldLock="1"/>
      </w:r>
      <w:r w:rsidRPr="006D40F8">
        <w:rPr>
          <w:lang w:val="en-GB"/>
        </w:rPr>
        <w:instrText>ADDIN CSL_CITATION {"citationItems":[{"id":"ITEM-1","itemData":{"ISSN":"2302-8912","abstract":"Penelitian ini bertujuan untuk mengetahui signifikansi pengaruh secara parsial variable stuktur modal, kebijakan dividen dan ukuran perusahaan terhadap nilai perusahaan pada perusahaan manufaktur di Bursa Efek Indonesia periode 2011-2013. Untuk memecahkan masalah dalam penelitian ini digunakan teknik analisis regresi linear berganda yang di dahului dengan uji asumsi klasik, serta uji parsial (uji t). Pada pengujian secara parsial (uji t) dengan taraf nyata (α) = 5 persen, menunjukkan bahwa variabel struktur modal dan kebijakan dividen mempunyai pengaruh positif dan signifikan terhadap nilai perusahaan, sementara variable ukuran perusahaan berpengaruh negatif dan signifikan terhadap nilai perusahaan pada perusahaan manufaktur di Bursa Efek Indonesia Periode 2011-2013. Kontribusi ketiga variabel bebas tersebut terhadap variabel terikatnya yaitu nilai perusahaan dapat dilihat dari nilai Adj. R Square yang diperoleh yaitu sebesar 0,879. Ini berarti bahwa 87,9 persen variasi nilai perusahaan dipengaruhi oleh variable struktur modal, kebijakan dividen dan ukuran perusahaan.","author":[{"dropping-particle":"","family":"Prastuti","given":"Ni Kadek Rai","non-dropping-particle":"","parse-names":false,"suffix":""},{"dropping-particle":"","family":"Sudiartha","given":"i Gede Merta","non-dropping-particle":"","parse-names":false,"suffix":""}],"container-title":"Jurnal Manajemen Unud","id":"ITEM-1","issue":"3","issued":{"date-parts":[["2016"]]},"page":"1572-1598","title":"Pengaruh Struktur Modal, Kebijakan Dividen, Dan Ukuran Perusahaan Terhadap Nilai Perusahaan Pada Perusahaan Manufaktur","type":"article-journal","volume":"5"},"uris":["http://www.mendeley.com/documents/?uuid=eabef452-07f2-4fac-8430-646af8735229"]}],"mendeley":{"formattedCitation":"(Prastuti &amp; Sudiartha, 2016)","manualFormatting":"Prastuti &amp; Sudiartha (2016)","plainTextFormattedCitation":"(Prastuti &amp; Sudiartha, 2016)","previouslyFormattedCitation":"(Prastuti &amp; Sudiartha, 2016)"},"properties":{"noteIndex":0},"schema":"https://github.com/citation-style-language/schema/raw/master/csl-citation.json"}</w:instrText>
      </w:r>
      <w:r w:rsidRPr="006D40F8">
        <w:rPr>
          <w:lang w:val="en-GB"/>
        </w:rPr>
        <w:fldChar w:fldCharType="separate"/>
      </w:r>
      <w:r w:rsidRPr="006D40F8">
        <w:rPr>
          <w:noProof/>
          <w:lang w:val="en-GB"/>
        </w:rPr>
        <w:t>Prastuti &amp; Sudiartha (2016)</w:t>
      </w:r>
      <w:r w:rsidRPr="006D40F8">
        <w:rPr>
          <w:lang w:val="en-GB"/>
        </w:rPr>
        <w:fldChar w:fldCharType="end"/>
      </w:r>
      <w:r w:rsidRPr="006D40F8">
        <w:rPr>
          <w:lang w:val="en-GB"/>
        </w:rPr>
        <w:t xml:space="preserve">, yaitu signifikan negatif dan penelitan dari </w:t>
      </w:r>
      <w:r w:rsidRPr="006D40F8">
        <w:rPr>
          <w:lang w:val="en-GB"/>
        </w:rPr>
        <w:fldChar w:fldCharType="begin" w:fldLock="1"/>
      </w:r>
      <w:r w:rsidR="00E27D5E" w:rsidRPr="006D40F8">
        <w:rPr>
          <w:lang w:val="en-GB"/>
        </w:rPr>
        <w:instrText>ADDIN CSL_CITATION {"citationItems":[{"id":"ITEM-1","itemData":{"author":[{"dropping-particle":"","family":"Laksitaputri","given":"iriena maharani","non-dropping-particle":"","parse-names":false,"suffix":""}],"container-title":"E-Jurnal Akuntansi","id":"ITEM-1","issue":"7","issued":{"date-parts":[["2013"]]},"page":"18-57","title":"Analisis faktor-faktor yang mempengaruhi nilai perusahaan dengan profitabilitas sebagai variabel intervening","type":"article-journal","volume":"30"},"uris":["http://www.mendeley.com/documents/?uuid=8d1d8a42-4bc2-472c-805d-eb9898519378"]}],"mendeley":{"formattedCitation":"(Laksitaputri, 2013)","manualFormatting":"Laksitaputri (2013)","plainTextFormattedCitation":"(Laksitaputri, 2013)","previouslyFormattedCitation":"(Laksitaputri, 2013)"},"properties":{"noteIndex":0},"schema":"https://github.com/citation-style-language/schema/raw/master/csl-citation.json"}</w:instrText>
      </w:r>
      <w:r w:rsidRPr="006D40F8">
        <w:rPr>
          <w:lang w:val="en-GB"/>
        </w:rPr>
        <w:fldChar w:fldCharType="separate"/>
      </w:r>
      <w:r w:rsidRPr="006D40F8">
        <w:rPr>
          <w:noProof/>
          <w:lang w:val="en-GB"/>
        </w:rPr>
        <w:t>Laksitaputri (2013)</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29259/jmbt.v15i2.6657","ISSN":"0216-6836","abstract":"This research ains to test the influence of profitability, firm size on firm value with capital structure as an intervening variable. Analysis of data were did in the manufacturing companies listed on the Indonesia Stock Exchange during the period 2011-2016. The data analyzed by using multiple linear regression method. The result showed that profitability has negative and significant on capital structure, firm size has negative and significant on capital structure, profitability do not influenced on firm value, firm size do not influenced on firm value, capital structure do not influenced on firm value. Meanwhile the capital stucture can not mediate the relationship between profitability and firm size against firm value. Keywords : profitability, firm size, firm value and capital structure","author":[{"dropping-particle":"","family":"Azmi","given":"Nurul","non-dropping-particle":"","parse-names":false,"suffix":""},{"dropping-particle":"","family":"Isnurhadi","given":"Isnurhadi","non-dropping-particle":"","parse-names":false,"suffix":""},{"dropping-particle":"","family":"Hamdan","given":"Umar","non-dropping-particle":"","parse-names":false,"suffix":""}],"container-title":"Jembatan","id":"ITEM-1","issue":"2","issued":{"date-parts":[["2018"]]},"page":"95-108","title":"Pengaruh Profitabilitas, Ukuran Perusahaan Terhadap Nilai Perusahaan Dengan Struktur Modal Sebagai Variabel Intervening Pada Perusahaan Manufaktur Yang Terdaftar Di Bei","type":"article-journal","volume":"15"},"uris":["http://www.mendeley.com/documents/?uuid=55bb4663-46f1-4a47-babd-6e18f5f22ea7"]}],"mendeley":{"formattedCitation":"(Azmi et al., 2018)","manualFormatting":"Azmi et al. (2018)","plainTextFormattedCitation":"(Azmi et al., 2018)","previouslyFormattedCitation":"(Azmi et al., 2018)"},"properties":{"noteIndex":0},"schema":"https://github.com/citation-style-language/schema/raw/master/csl-citation.json"}</w:instrText>
      </w:r>
      <w:r w:rsidRPr="006D40F8">
        <w:rPr>
          <w:lang w:val="en-GB"/>
        </w:rPr>
        <w:fldChar w:fldCharType="separate"/>
      </w:r>
      <w:r w:rsidRPr="006D40F8">
        <w:rPr>
          <w:noProof/>
          <w:lang w:val="en-GB"/>
        </w:rPr>
        <w:t xml:space="preserve">Azmi </w:t>
      </w:r>
      <w:r w:rsidRPr="006D40F8">
        <w:rPr>
          <w:i/>
          <w:noProof/>
          <w:lang w:val="en-GB"/>
        </w:rPr>
        <w:t>et al.</w:t>
      </w:r>
      <w:r w:rsidRPr="006D40F8">
        <w:rPr>
          <w:noProof/>
          <w:lang w:val="en-GB"/>
        </w:rPr>
        <w:t xml:space="preserve"> (2018)</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5130/jrimk.v3i1.48","ISSN":"2549-3477","abstract":"The company is basically established to create added value, especially in generating profits. But in general the company is not only oriented towards achieving maximum profit, but also trying to increase the value of the company and the prosperity of its owners by maximizing stock prices. High stock prices make the value of the company also high and increase market confidence in the company's prospects in the future. Company value can be influenced by several factors, including Company Size, Leverage and Profitability. The purpose of this study was to determine the effect of Company Size, Leverage and Profitability on Company Value and to determine the effect of Company Size and Leverage on Company Value through Profitability. The data analysis technique used is the Partial Least Square (PLS) model. Sampling was taken using purposive sample method. A total of 8 Food and Beverage manufacturing companies in the 2013-2017 period were sampled. The results of this study indicate that Company Size has a significant effect on Profitability but has no effect on Company Value. Leverage has no significant effect on Company Value but has a significant effect on Company Value. Profitability is able to mediate the influence of firm size on company value. But profitability is not able to mediate the influence of leverage on Company Value.","author":[{"dropping-particle":"","family":"Octaviany","given":"Ayu","non-dropping-particle":"","parse-names":false,"suffix":""},{"dropping-particle":"","family":"Hidayat","given":"Syamsul","non-dropping-particle":"","parse-names":false,"suffix":""},{"dropping-particle":"","family":"Miftahudin","given":"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a02f4ac6-4ede-4aa7-a798-8b43e46c7f71"]}],"mendeley":{"formattedCitation":"(Octaviany et al., 2019)","manualFormatting":"Octaviany et al. (2019)","plainTextFormattedCitation":"(Octaviany et al., 2019)","previouslyFormattedCitation":"(Octaviany et al., 2019)"},"properties":{"noteIndex":0},"schema":"https://github.com/citation-style-language/schema/raw/master/csl-citation.json"}</w:instrText>
      </w:r>
      <w:r w:rsidRPr="006D40F8">
        <w:rPr>
          <w:lang w:val="en-GB"/>
        </w:rPr>
        <w:fldChar w:fldCharType="separate"/>
      </w:r>
      <w:r w:rsidRPr="006D40F8">
        <w:rPr>
          <w:noProof/>
          <w:lang w:val="en-GB"/>
        </w:rPr>
        <w:t xml:space="preserve">Octaviany </w:t>
      </w:r>
      <w:r w:rsidRPr="006D40F8">
        <w:rPr>
          <w:i/>
          <w:noProof/>
          <w:lang w:val="en-GB"/>
        </w:rPr>
        <w:t>et al.</w:t>
      </w:r>
      <w:r w:rsidRPr="006D40F8">
        <w:rPr>
          <w:noProof/>
          <w:lang w:val="en-GB"/>
        </w:rPr>
        <w:t xml:space="preserve"> (2019)</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DOI":"10.35794/emba.v6i3.20072","ISSN":"2303-1174","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Lumoly","given":"Selin","non-dropping-particle":"","parse-names":false,"suffix":""},{"dropping-particle":"","family":"Murni","given":"Sri","non-dropping-particle":"","parse-names":false,"suffix":""},{"dropping-particle":"","family":"Untu","given":"Victoria N","non-dropping-particle":"","parse-names":false,"suffix":""}],"container-title":"Jurnal EMBA: Jurnal Riset Ekonomi, Manajemen, Bisnis dan Akuntansi","id":"ITEM-1","issue":"3","issued":{"date-parts":[["2018"]]},"page":"1108-1117","title":"Pengaruh Likuiditas, Ukuran Perusahaan Dan Profitabilitas Terhadap Nilai Perusahaan (Studi pada Perusahaan Logam dan Sejenisnya yang Terdaftar di Bursa Efek Indonesia)","type":"article-journal","volume":"6"},"uris":["http://www.mendeley.com/documents/?uuid=f900c443-fc5e-4b4b-9917-ba08d1429a3e"]}],"mendeley":{"formattedCitation":"(Lumoly et al., 2018)","manualFormatting":"Lumoly et al. (2018)","plainTextFormattedCitation":"(Lumoly et al., 2018)","previouslyFormattedCitation":"(Lumoly et al., 2018)"},"properties":{"noteIndex":0},"schema":"https://github.com/citation-style-language/schema/raw/master/csl-citation.json"}</w:instrText>
      </w:r>
      <w:r w:rsidRPr="006D40F8">
        <w:rPr>
          <w:lang w:val="en-GB"/>
        </w:rPr>
        <w:fldChar w:fldCharType="separate"/>
      </w:r>
      <w:r w:rsidRPr="006D40F8">
        <w:rPr>
          <w:noProof/>
          <w:lang w:val="en-GB"/>
        </w:rPr>
        <w:t xml:space="preserve">Lumoly </w:t>
      </w:r>
      <w:r w:rsidRPr="006D40F8">
        <w:rPr>
          <w:i/>
          <w:noProof/>
          <w:lang w:val="en-GB"/>
        </w:rPr>
        <w:t>et al.</w:t>
      </w:r>
      <w:r w:rsidRPr="006D40F8">
        <w:rPr>
          <w:noProof/>
          <w:lang w:val="en-GB"/>
        </w:rPr>
        <w:t xml:space="preserve"> (2018)</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Penelitian ini bertujuan untuk mengetahui pengaruh ukuran perusahaan, profitabilitas dan likuditas terhadap kebijakan dividen dan nilai perusahaan pada perusahaan manufaktur yang terdaftar di Bursa Efek Indonesia (BEI). Penelitian ini menggunakan teknik purposive sampling dengan beberapa kriteria sehingga diperoleh 21 sampel dari perusahaan yang terdaftar di Bursa Efek Indonesia selama periode 2013-2017. Metode analisis yang digunakan dalam penelitian ini adalah analisis regresi linier berganda. Hasil penelitian menunjukkan bahwa Ukuran perusahaan berpengaruh positif dan tidak signifikan terhadap kebijakan dividen, Profitabilitas berpengaruh positif dan signifikan terhadap kebijakan dividen, Likuiditas berpengaruh positif dan tidak signifikan terhadap kebijakan dividen, Ukuran perusahaan berpengaruh positif dan tidak signifikan terhadap nilai perusahaan, Profitabilitas berpengaruh positif dan signifikan terhadap nilai perusahaan, Likuiditas berpengaruh negatif dan signifikan terhadap nilai perusahaan, dan Kebijakan dividen berpengaruh positif dan tidak signifikan terhadap nilai perusahaan","author":[{"dropping-particle":"","family":"Akbar","given":"Firlana","non-dropping-particle":"","parse-names":false,"suffix":""},{"dropping-particle":"","family":"Fahmi","given":"Irham","non-dropping-particle":"","parse-names":false,"suffix":""}],"container-title":"Jurnal ilmiah Mahasiswa Ekonomi Manajemen","id":"ITEM-1","issue":"1","issued":{"date-parts":[["2019"]]},"page":"62-81","title":"Pengaruh Ukuran Perusahaan, Profitabilitas Dan Likuiditas Terhadap Kebijakan Dividen Dan Nilai Perusahaan Pada Perusahaan Manufaktur Yang Terdaftar Di Bursa Efek Indonesia.","type":"article-journal","volume":"5"},"uris":["http://www.mendeley.com/documents/?uuid=72c2726d-6889-407c-916f-4fbb023cab26"]}],"mendeley":{"formattedCitation":"(Akbar &amp; Fahmi, 2019)","manualFormatting":"Akbar &amp; Fahmi (2019)","plainTextFormattedCitation":"(Akbar &amp; Fahmi, 2019)","previouslyFormattedCitation":"(Akbar &amp; Fahmi, 2019)"},"properties":{"noteIndex":0},"schema":"https://github.com/citation-style-language/schema/raw/master/csl-citation.json"}</w:instrText>
      </w:r>
      <w:r w:rsidRPr="006D40F8">
        <w:rPr>
          <w:lang w:val="en-GB"/>
        </w:rPr>
        <w:fldChar w:fldCharType="separate"/>
      </w:r>
      <w:r w:rsidRPr="006D40F8">
        <w:rPr>
          <w:noProof/>
          <w:lang w:val="en-GB"/>
        </w:rPr>
        <w:t>Akbar &amp; Fahmi (2019)</w:t>
      </w:r>
      <w:r w:rsidRPr="006D40F8">
        <w:rPr>
          <w:lang w:val="en-GB"/>
        </w:rPr>
        <w:fldChar w:fldCharType="end"/>
      </w:r>
      <w:r w:rsidRPr="006D40F8">
        <w:rPr>
          <w:lang w:val="en-GB"/>
        </w:rPr>
        <w:t xml:space="preserve">, </w:t>
      </w:r>
      <w:r w:rsidRPr="006D40F8">
        <w:rPr>
          <w:lang w:val="en-GB"/>
        </w:rPr>
        <w:fldChar w:fldCharType="begin" w:fldLock="1"/>
      </w:r>
      <w:r w:rsidRPr="006D40F8">
        <w:rPr>
          <w:lang w:val="en-GB"/>
        </w:rPr>
        <w:instrText>ADDIN CSL_CITATION {"citationItems":[{"id":"ITEM-1","itemData":{"abstract":"This research was conducted to examine the effect of Firm's Value that valued by Price to Book Value (Price to Book Value) from Profitability (Return On Equity), Liquidity (Current Ratio), Size of Firms (Size), and Institutional Ownership (K_INST), and with Capital Structure (DER) as the mediatior variable. We use Property and Real Estate firms that listed on Indonesia Stock Exchange (IDX) through period 2011-2015 and 2012-2016 with signalling theory as a sample of research and based on purposive sampling, we selected 41 firms as the sample of this research. We are using path analysis to examine the effect, and using analytical methods, classical assumptions test that consist of normality test, multicollinearity test, model fit, and residual covariance test. The result shows that simultantly using path analysis, ROE and Size have affected DER, and contrast with Institutional Ownership and CR which doesnt. With value of c.r of -3,882 from ROE proven that ROE have negative effect toward PBV. In the other hand, PBV affected with positive effect from Size with 6,098 points of c.r value. Significant relation occured from DER with 0,018 p value and -2,357, also CR with 0,020 and -2,329 c.r. Non-significant relation occured with ROE, Size, and Institutional Ownership with p value of 0,262, 0,966, and 0,709. Also, DER can mediate the relation between ROE through PBV with p sobel's value of 0,0439. This research also found that with adjusted r-square, DER have 14,2% described with the variables, followed by PBV that have described by ROE, CR, Size, Institutional Ownership, and DER by 10,8%. Keywords: Price to Book Value (PBV), Debt to Equity Ratio (DER), Return on Equity (ROE), Current Ratio (CR), Size of the firm (Size), Institutional Ownership (K_INST)","author":[{"dropping-particle":"","family":"Siddik","given":"Muhammad Hafiz","non-dropping-particle":"","parse-names":false,"suffix":""},{"dropping-particle":"","family":"Chabachib","given":"Mochammad","non-dropping-particle":"","parse-names":false,"suffix":""}],"container-title":"Diponegoro Journal of Management","id":"ITEM-1","issue":"4","issued":{"date-parts":[["2015"]]},"page":"1-15","title":"Pengaruh Roe, Cr, Size, Dan Kepemilikan Institusional Terhadap Nilai Perusahaan Dengan Struktur Modal Sebagai Variabel Intervening","type":"article-journal","volume":"6"},"uris":["http://www.mendeley.com/documents/?uuid=19fa5a0a-2489-429b-9981-e7c7df1370db"]}],"mendeley":{"formattedCitation":"(Siddik &amp; Chabachib, 2015)","manualFormatting":"Siddik &amp; Chabachib (2015)","plainTextFormattedCitation":"(Siddik &amp; Chabachib, 2015)","previouslyFormattedCitation":"(Siddik &amp; Chabachib, 2015)"},"properties":{"noteIndex":0},"schema":"https://github.com/citation-style-language/schema/raw/master/csl-citation.json"}</w:instrText>
      </w:r>
      <w:r w:rsidRPr="006D40F8">
        <w:rPr>
          <w:lang w:val="en-GB"/>
        </w:rPr>
        <w:fldChar w:fldCharType="separate"/>
      </w:r>
      <w:r w:rsidRPr="006D40F8">
        <w:rPr>
          <w:noProof/>
          <w:lang w:val="en-GB"/>
        </w:rPr>
        <w:t>Siddik &amp; Chabachib (2015)</w:t>
      </w:r>
      <w:r w:rsidRPr="006D40F8">
        <w:rPr>
          <w:lang w:val="en-GB"/>
        </w:rPr>
        <w:fldChar w:fldCharType="end"/>
      </w:r>
      <w:r w:rsidRPr="006D40F8">
        <w:rPr>
          <w:lang w:val="en-GB"/>
        </w:rPr>
        <w:t>, mendapatkan hasil yang tidak signifikan.</w:t>
      </w:r>
    </w:p>
    <w:p w14:paraId="56670024" w14:textId="6CC438CE" w:rsidR="00751AFA" w:rsidRPr="006D40F8" w:rsidRDefault="00751AFA" w:rsidP="00751AFA">
      <w:pPr>
        <w:spacing w:before="240"/>
      </w:pPr>
      <w:r w:rsidRPr="006D40F8">
        <w:rPr>
          <w:lang w:val="en-GB"/>
        </w:rPr>
        <w:t xml:space="preserve">Faktor terakhir yaitu pertumbuhan perusahaan. Menurut </w:t>
      </w:r>
      <w:r w:rsidRPr="006D40F8">
        <w:rPr>
          <w:lang w:val="en-GB"/>
        </w:rPr>
        <w:fldChar w:fldCharType="begin" w:fldLock="1"/>
      </w:r>
      <w:r w:rsidR="00E27D5E" w:rsidRPr="006D40F8">
        <w:rPr>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lang w:val="en-GB"/>
        </w:rPr>
        <w:fldChar w:fldCharType="separate"/>
      </w:r>
      <w:r w:rsidRPr="006D40F8">
        <w:rPr>
          <w:noProof/>
          <w:lang w:val="en-GB"/>
        </w:rPr>
        <w:t xml:space="preserve">Maryam </w:t>
      </w:r>
      <w:r w:rsidRPr="006D40F8">
        <w:rPr>
          <w:i/>
          <w:noProof/>
          <w:lang w:val="en-GB"/>
        </w:rPr>
        <w:t>et al.</w:t>
      </w:r>
      <w:r w:rsidRPr="006D40F8">
        <w:rPr>
          <w:noProof/>
          <w:lang w:val="en-GB"/>
        </w:rPr>
        <w:t xml:space="preserve"> (2020)</w:t>
      </w:r>
      <w:r w:rsidRPr="006D40F8">
        <w:rPr>
          <w:lang w:val="en-GB"/>
        </w:rPr>
        <w:fldChar w:fldCharType="end"/>
      </w:r>
      <w:r w:rsidRPr="006D40F8">
        <w:rPr>
          <w:lang w:val="en-GB"/>
        </w:rPr>
        <w:t xml:space="preserve">, </w:t>
      </w:r>
      <w:r w:rsidRPr="006D40F8">
        <w:t xml:space="preserve">perusahaan </w:t>
      </w:r>
      <w:r w:rsidR="00AF37A3">
        <w:t>dengan pertumbuhan</w:t>
      </w:r>
      <w:r w:rsidR="0042698B">
        <w:t>nya</w:t>
      </w:r>
      <w:r w:rsidR="00AF37A3">
        <w:t xml:space="preserve"> </w:t>
      </w:r>
      <w:r w:rsidR="0042698B">
        <w:t>pesat</w:t>
      </w:r>
      <w:r w:rsidR="00AF37A3">
        <w:t xml:space="preserve"> </w:t>
      </w:r>
      <w:r w:rsidR="00B81F09">
        <w:t xml:space="preserve">telah </w:t>
      </w:r>
      <w:r w:rsidRPr="006D40F8">
        <w:t xml:space="preserve">memperoleh hasil </w:t>
      </w:r>
      <w:r w:rsidR="00B81F09">
        <w:t xml:space="preserve">yang </w:t>
      </w:r>
      <w:r w:rsidRPr="006D40F8">
        <w:t xml:space="preserve">positif dalam </w:t>
      </w:r>
      <w:r w:rsidR="0042698B">
        <w:t>menstabilkan</w:t>
      </w:r>
      <w:r w:rsidRPr="006D40F8">
        <w:t xml:space="preserve"> posisi</w:t>
      </w:r>
      <w:r w:rsidR="0042698B">
        <w:t>nya</w:t>
      </w:r>
      <w:r w:rsidRPr="006D40F8">
        <w:t xml:space="preserve"> di era persaingan, </w:t>
      </w:r>
      <w:r w:rsidR="00B81F09">
        <w:t>secara signifikan penjualan ditingkatkan</w:t>
      </w:r>
      <w:r w:rsidR="00E72731">
        <w:t>,</w:t>
      </w:r>
      <w:r w:rsidRPr="006D40F8">
        <w:t xml:space="preserve"> dan diringi </w:t>
      </w:r>
      <w:r w:rsidR="00BF5ACD">
        <w:t>terjadinya</w:t>
      </w:r>
      <w:r w:rsidRPr="006D40F8">
        <w:t xml:space="preserve"> peningkatan </w:t>
      </w:r>
      <w:r w:rsidR="00B81F09">
        <w:t xml:space="preserve">sasaran </w:t>
      </w:r>
      <w:r w:rsidRPr="006D40F8">
        <w:t>pasar. Pengaruh positif</w:t>
      </w:r>
      <w:r w:rsidR="00B34691">
        <w:t xml:space="preserve"> </w:t>
      </w:r>
      <w:r w:rsidR="00E72731">
        <w:t>signifikan</w:t>
      </w:r>
      <w:r w:rsidRPr="006D40F8">
        <w:t xml:space="preserve"> pertumbuhan perusahaan </w:t>
      </w:r>
      <w:r w:rsidR="00B34691">
        <w:t>dengan</w:t>
      </w:r>
      <w:r w:rsidRPr="006D40F8">
        <w:t xml:space="preserve"> nilai perusahaan </w:t>
      </w:r>
      <w:r w:rsidR="00B34691">
        <w:t>yang didapat oleh</w:t>
      </w:r>
      <w:r w:rsidRPr="006D40F8">
        <w:t xml:space="preserve"> </w:t>
      </w:r>
      <w:r w:rsidRPr="006D40F8">
        <w:fldChar w:fldCharType="begin" w:fldLock="1"/>
      </w:r>
      <w:r w:rsidRPr="006D40F8">
        <w:instrText>ADDIN CSL_CITATION {"citationItems":[{"id":"ITEM-1","itemData":{"ISBN":"9781450349185","author":[{"dropping-particle":"","family":"Purwanto","given":"Dedy","non-dropping-particle":"","parse-names":false,"suffix":""},{"dropping-particle":"","family":"Marsono","given":"Acong Dewantoro","non-dropping-particle":"","parse-names":false,"suffix":""}],"container-title":"Jurnal Riset Perbankan Manajemen","id":"ITEM-1","issue":"2","issued":{"date-parts":[["2017"]]},"page":"10-17","title":"Pengaruh Struktur Modal Dan Pertumbuhan Perusahaan Terhadap Nilai Perusahaan Dengan Kinerja Perusahaan Sebagai Variabel Intervening (Studi Empiris Pada Perusahaan Lq 45 Di Bursa Efek Indonesia Periode 2011 – 2015)","type":"article-journal","volume":"1"},"uris":["http://www.mendeley.com/documents/?uuid=41ef517a-9401-4d0a-b0ba-b3668136a88b"]}],"mendeley":{"formattedCitation":"(Purwanto &amp; Marsono, 2017)","manualFormatting":"Purwanto &amp; Marsono (2017)","plainTextFormattedCitation":"(Purwanto &amp; Marsono, 2017)","previouslyFormattedCitation":"(Purwanto &amp; Marsono, 2017)"},"properties":{"noteIndex":0},"schema":"https://github.com/citation-style-language/schema/raw/master/csl-citation.json"}</w:instrText>
      </w:r>
      <w:r w:rsidRPr="006D40F8">
        <w:fldChar w:fldCharType="separate"/>
      </w:r>
      <w:r w:rsidRPr="006D40F8">
        <w:rPr>
          <w:noProof/>
        </w:rPr>
        <w:t>Purwanto &amp; Marsono (2017)</w:t>
      </w:r>
      <w:r w:rsidRPr="006D40F8">
        <w:fldChar w:fldCharType="end"/>
      </w:r>
      <w:r w:rsidRPr="006D40F8">
        <w:t xml:space="preserve">, </w:t>
      </w:r>
      <w:r w:rsidRPr="006D40F8">
        <w:fldChar w:fldCharType="begin" w:fldLock="1"/>
      </w:r>
      <w:r w:rsidRPr="006D40F8">
        <w:instrText>ADDIN CSL_CITATION {"citationItems":[{"id":"ITEM-1","itemData":{"abstract":"Penelitian ini bertujuan untuk menguji dan menemukan pengaruh pertumbuhan perusahaan, keputusan investasi, dan keputusan pendanaan terhadap nilai perusahaan. Penelitian ini tergolong penelitian kausatif. Populasi dalam penelitian ini adalah perusahaan manufaktur yang terdaftar di Bursa Efek Indonesia pada tahun 2010-2014. Pemilihan sampel dengan menetapkan kriteria tertentu dan sampel yang memenuhi kriteria adalah sebanyak 59 perusahaan. Analisis yang digunakan adalah regresi linear berganda dan uji t untuk melihat pengaruh pertumbuhan perusahaan, keputusan investasi, dan keputusan pendanaan terhadap nilai perusahaan. Hasil pengujian menunjukkan bahwa: 1) Pertumbuhan perusahaan berpengaruh signifikan positif terhadap nilai perusahaan, 2) Keputusan investasi tidak berpengaruh terhadap nilai perusahaan, dan 3) Keputusan pendanaan berpengaruh signifikan negatif terhadap nilai perusahaan.","author":[{"dropping-particle":"","family":"Gustian","given":"Dani","non-dropping-particle":"","parse-names":false,"suffix":""}],"container-title":"Jurnal Akuntansi","id":"ITEM-1","issue":"2","issued":{"date-parts":[["2017"]]},"page":"2635-5315","title":"Pengaruh Pertumbuhan Perusahaan, Keputusan Investasi, Dan Keputusan Pendanaan Terhadap Nilai Perusahaan","type":"article-journal","volume":"5"},"uris":["http://www.mendeley.com/documents/?uuid=6bedfcee-1731-430e-b19b-64331aa148cf"]}],"mendeley":{"formattedCitation":"(Gustian, 2017)","manualFormatting":"Gustian (2017)","plainTextFormattedCitation":"(Gustian, 2017)","previouslyFormattedCitation":"(Gustian, 2017)"},"properties":{"noteIndex":0},"schema":"https://github.com/citation-style-language/schema/raw/master/csl-citation.json"}</w:instrText>
      </w:r>
      <w:r w:rsidRPr="006D40F8">
        <w:fldChar w:fldCharType="separate"/>
      </w:r>
      <w:r w:rsidRPr="006D40F8">
        <w:rPr>
          <w:noProof/>
        </w:rPr>
        <w:t>Gustian (2017)</w:t>
      </w:r>
      <w:r w:rsidRPr="006D40F8">
        <w:fldChar w:fldCharType="end"/>
      </w:r>
      <w:r w:rsidRPr="006D40F8">
        <w:t xml:space="preserve">, sedangkan untuk hasil dari </w:t>
      </w:r>
      <w:r w:rsidRPr="006D40F8">
        <w:fldChar w:fldCharType="begin" w:fldLock="1"/>
      </w:r>
      <w:r w:rsidRPr="006D40F8">
        <w:instrText>ADDIN CSL_CITATION {"citationItems":[{"id":"ITEM-1","itemData":{"author":[{"dropping-particle":"","family":"Tantawi","given":"Della","non-dropping-particle":"","parse-names":false,"suffix":""},{"dropping-particle":"","family":"Jonnardi","given":"","non-dropping-particle":"","parse-names":false,"suffix":""}],"container-title":"Jurnal Multiparadigma Akuntansi Tarumanagara","id":"ITEM-1","issue":"4","issued":{"date-parts":[["2020"]]},"page":"1460-1468","title":"Pengaruh Likuiditas, Firm Growth, Leverage Dan Profitabilitas Terhadap Nilai Perusahaan","type":"article-journal","volume":"2"},"uris":["http://www.mendeley.com/documents/?uuid=d0921057-78a6-45dc-af9e-ee861a75e7fc"]}],"mendeley":{"formattedCitation":"(Tantawi &amp; Jonnardi, 2020)","plainTextFormattedCitation":"(Tantawi &amp; Jonnardi, 2020)","previouslyFormattedCitation":"(Tantawi &amp; Jonnardi, 2020)"},"properties":{"noteIndex":0},"schema":"https://github.com/citation-style-language/schema/raw/master/csl-citation.json"}</w:instrText>
      </w:r>
      <w:r w:rsidRPr="006D40F8">
        <w:fldChar w:fldCharType="separate"/>
      </w:r>
      <w:r w:rsidRPr="006D40F8">
        <w:rPr>
          <w:noProof/>
        </w:rPr>
        <w:t>(Tantawi &amp; Jonnardi, 2020)</w:t>
      </w:r>
      <w:r w:rsidRPr="006D40F8">
        <w:fldChar w:fldCharType="end"/>
      </w:r>
      <w:r w:rsidRPr="006D40F8">
        <w:t xml:space="preserve"> mendapatkan signifikan negatif dan penelitian dari </w:t>
      </w:r>
      <w:r w:rsidRPr="006D40F8">
        <w:fldChar w:fldCharType="begin" w:fldLock="1"/>
      </w:r>
      <w:r w:rsidR="00E27D5E" w:rsidRPr="006D40F8">
        <w:instrText>ADDIN CSL_CITATION {"citationItems":[{"id":"ITEM-1","itemData":{"author":[{"dropping-particle":"","family":"Laksitaputri","given":"iriena maharani","non-dropping-particle":"","parse-names":false,"suffix":""}],"container-title":"E-Jurnal Akuntansi","id":"ITEM-1","issue":"7","issued":{"date-parts":[["2013"]]},"page":"18-57","title":"Analisis faktor-faktor yang mempengaruhi nilai perusahaan dengan profitabilitas sebagai variabel intervening","type":"article-journal","volume":"30"},"uris":["http://www.mendeley.com/documents/?uuid=8d1d8a42-4bc2-472c-805d-eb9898519378"]}],"mendeley":{"formattedCitation":"(Laksitaputri, 2013)","manualFormatting":"Laksitaputri (2013)","plainTextFormattedCitation":"(Laksitaputri, 2013)","previouslyFormattedCitation":"(Laksitaputri, 2013)"},"properties":{"noteIndex":0},"schema":"https://github.com/citation-style-language/schema/raw/master/csl-citation.json"}</w:instrText>
      </w:r>
      <w:r w:rsidRPr="006D40F8">
        <w:fldChar w:fldCharType="separate"/>
      </w:r>
      <w:r w:rsidRPr="006D40F8">
        <w:rPr>
          <w:noProof/>
        </w:rPr>
        <w:t>Laksitaputri (2013)</w:t>
      </w:r>
      <w:r w:rsidRPr="006D40F8">
        <w:fldChar w:fldCharType="end"/>
      </w:r>
      <w:r w:rsidRPr="006D40F8">
        <w:t xml:space="preserve">, </w:t>
      </w:r>
      <w:r w:rsidRPr="006D40F8">
        <w:fldChar w:fldCharType="begin" w:fldLock="1"/>
      </w:r>
      <w:r w:rsidR="00E27D5E" w:rsidRPr="006D40F8">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fldChar w:fldCharType="separate"/>
      </w:r>
      <w:r w:rsidRPr="006D40F8">
        <w:rPr>
          <w:noProof/>
        </w:rPr>
        <w:t xml:space="preserve">Maryam </w:t>
      </w:r>
      <w:r w:rsidRPr="006D40F8">
        <w:rPr>
          <w:i/>
          <w:noProof/>
        </w:rPr>
        <w:t>et al.</w:t>
      </w:r>
      <w:r w:rsidRPr="006D40F8">
        <w:rPr>
          <w:noProof/>
        </w:rPr>
        <w:t xml:space="preserve"> (2020)</w:t>
      </w:r>
      <w:r w:rsidRPr="006D40F8">
        <w:fldChar w:fldCharType="end"/>
      </w:r>
      <w:r w:rsidR="00E21271">
        <w:t xml:space="preserve">, </w:t>
      </w:r>
      <w:r w:rsidRPr="006D40F8">
        <w:t>menghasilkan tidak adanya pengaruh antar kedua variabel. Oleh sebab itu penelitian ini</w:t>
      </w:r>
      <w:r w:rsidR="000E798D">
        <w:t xml:space="preserve"> bertujuan</w:t>
      </w:r>
      <w:r w:rsidRPr="006D40F8">
        <w:t xml:space="preserve"> mengetahui pengaruh </w:t>
      </w:r>
      <w:r w:rsidR="00574A9D" w:rsidRPr="006D40F8">
        <w:rPr>
          <w:i/>
          <w:lang w:val="en-GB"/>
        </w:rPr>
        <w:t xml:space="preserve">profitability, liquidity, leverage, dividend policy, firm size, </w:t>
      </w:r>
      <w:r w:rsidR="00574A9D" w:rsidRPr="006D40F8">
        <w:rPr>
          <w:lang w:val="en-GB"/>
        </w:rPr>
        <w:t>dan</w:t>
      </w:r>
      <w:r w:rsidR="00574A9D" w:rsidRPr="006D40F8">
        <w:rPr>
          <w:i/>
          <w:lang w:val="en-GB"/>
        </w:rPr>
        <w:t xml:space="preserve"> firm growth</w:t>
      </w:r>
      <w:r w:rsidR="00574A9D" w:rsidRPr="006D40F8">
        <w:rPr>
          <w:lang w:val="en-GB"/>
        </w:rPr>
        <w:t xml:space="preserve"> </w:t>
      </w:r>
      <w:r w:rsidRPr="006D40F8">
        <w:rPr>
          <w:lang w:val="en-GB"/>
        </w:rPr>
        <w:t>terhadap nilai perusahaan.</w:t>
      </w:r>
    </w:p>
    <w:p w14:paraId="487D50FA" w14:textId="77777777" w:rsidR="00751AFA" w:rsidRPr="006D40F8" w:rsidRDefault="00751AFA" w:rsidP="00751AFA">
      <w:pPr>
        <w:pStyle w:val="Abstract"/>
        <w:spacing w:before="240" w:after="240"/>
        <w:rPr>
          <w:b/>
          <w:i w:val="0"/>
          <w:sz w:val="24"/>
          <w:szCs w:val="24"/>
          <w:lang w:val="id-ID"/>
        </w:rPr>
      </w:pPr>
      <w:r w:rsidRPr="006D40F8">
        <w:rPr>
          <w:b/>
          <w:i w:val="0"/>
          <w:sz w:val="24"/>
          <w:szCs w:val="24"/>
          <w:lang w:val="id-ID"/>
        </w:rPr>
        <w:t>KAJIAN PUSTAKA DAN PENGEMBANGAN HIPOTESIS</w:t>
      </w:r>
    </w:p>
    <w:p w14:paraId="0A984FE1" w14:textId="77777777" w:rsidR="00751AFA" w:rsidRPr="006D40F8" w:rsidRDefault="00751AFA" w:rsidP="00751AFA">
      <w:pPr>
        <w:spacing w:before="240"/>
        <w:rPr>
          <w:b/>
          <w:i/>
          <w:lang w:val="en-GB"/>
        </w:rPr>
      </w:pPr>
      <w:r w:rsidRPr="006D40F8">
        <w:rPr>
          <w:b/>
          <w:i/>
          <w:lang w:val="en-GB"/>
        </w:rPr>
        <w:t>Agency Theory</w:t>
      </w:r>
    </w:p>
    <w:p w14:paraId="103D220A" w14:textId="22C7EC9F" w:rsidR="00751AFA" w:rsidRPr="006D40F8" w:rsidRDefault="00751AFA" w:rsidP="00751AFA">
      <w:pPr>
        <w:rPr>
          <w:lang w:val="en-GB"/>
        </w:rPr>
      </w:pPr>
      <w:r w:rsidRPr="006D40F8">
        <w:rPr>
          <w:lang w:val="en-GB"/>
        </w:rPr>
        <w:lastRenderedPageBreak/>
        <w:t xml:space="preserve">Menurut </w:t>
      </w:r>
      <w:r w:rsidRPr="006D40F8">
        <w:rPr>
          <w:lang w:val="en-GB"/>
        </w:rPr>
        <w:fldChar w:fldCharType="begin" w:fldLock="1"/>
      </w:r>
      <w:r w:rsidR="00E27D5E" w:rsidRPr="006D40F8">
        <w:rPr>
          <w:lang w:val="en-GB"/>
        </w:rPr>
        <w:instrText>ADDIN CSL_CITATION {"citationItems":[{"id":"ITEM-1","itemData":{"DOI":"10.1177/0018726718812602","ISSN":"1741282X","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Human Relations","id":"ITEM-1","issue":"10","issued":{"date-parts":[["2019"]]},"page":"1671-1696","title":"Theory Of The Firm: Managerial Behavior Agency Costs And Ownership Structure","type":"article-journal","volume":"72"},"uris":["http://www.mendeley.com/documents/?uuid=0f36fba2-3b37-4e26-a233-8452c133a427"]}],"mendeley":{"formattedCitation":"(Jensen &amp; Meckling, 2019)","manualFormatting":"Jensen &amp; Meckling (1976)","plainTextFormattedCitation":"(Jensen &amp; Meckling, 2019)","previouslyFormattedCitation":"(Jensen &amp; Meckling, 2019)"},"properties":{"noteIndex":0},"schema":"https://github.com/citation-style-language/schema/raw/master/csl-citation.json"}</w:instrText>
      </w:r>
      <w:r w:rsidRPr="006D40F8">
        <w:rPr>
          <w:lang w:val="en-GB"/>
        </w:rPr>
        <w:fldChar w:fldCharType="separate"/>
      </w:r>
      <w:r w:rsidRPr="006D40F8">
        <w:rPr>
          <w:noProof/>
          <w:lang w:val="en-GB"/>
        </w:rPr>
        <w:t>Jensen &amp; Meckling (1976)</w:t>
      </w:r>
      <w:r w:rsidRPr="006D40F8">
        <w:rPr>
          <w:lang w:val="en-GB"/>
        </w:rPr>
        <w:fldChar w:fldCharType="end"/>
      </w:r>
      <w:r w:rsidR="00574A9D" w:rsidRPr="006D40F8">
        <w:rPr>
          <w:lang w:val="en-GB"/>
        </w:rPr>
        <w:t xml:space="preserve">, </w:t>
      </w:r>
      <w:r w:rsidRPr="006D40F8">
        <w:rPr>
          <w:lang w:val="en-GB"/>
        </w:rPr>
        <w:t xml:space="preserve">melibatkan </w:t>
      </w:r>
      <w:r w:rsidR="00A91EAA">
        <w:rPr>
          <w:lang w:val="en-GB"/>
        </w:rPr>
        <w:t xml:space="preserve">hubungan dalam keagenan </w:t>
      </w:r>
      <w:r w:rsidR="00F617F9">
        <w:rPr>
          <w:lang w:val="en-GB"/>
        </w:rPr>
        <w:t>untuk seorang</w:t>
      </w:r>
      <w:r w:rsidR="00A91EAA">
        <w:rPr>
          <w:lang w:val="en-GB"/>
        </w:rPr>
        <w:t xml:space="preserve"> </w:t>
      </w:r>
      <w:r w:rsidRPr="006D40F8">
        <w:rPr>
          <w:lang w:val="en-GB"/>
        </w:rPr>
        <w:t>pemilik dengan orang lain untuk pelayanan atas nama pemilik dalam perwakilan untuk pengambilan keputusan. Dalam hal ini</w:t>
      </w:r>
      <w:r w:rsidR="00E72731">
        <w:rPr>
          <w:lang w:val="en-GB"/>
        </w:rPr>
        <w:t>,</w:t>
      </w:r>
      <w:r w:rsidRPr="006D40F8">
        <w:rPr>
          <w:lang w:val="en-GB"/>
        </w:rPr>
        <w:t xml:space="preserve"> agen </w:t>
      </w:r>
      <w:r w:rsidR="00E72731">
        <w:rPr>
          <w:lang w:val="en-GB"/>
        </w:rPr>
        <w:t>harus bertanggung jawab atas manajemen perusahaan, dan harus memberikan informasi mengenai status perusahaan</w:t>
      </w:r>
      <w:r w:rsidRPr="006D40F8">
        <w:rPr>
          <w:lang w:val="en-GB"/>
        </w:rPr>
        <w:t xml:space="preserve">. Menurut </w:t>
      </w:r>
      <w:r w:rsidRPr="006D40F8">
        <w:rPr>
          <w:lang w:val="en-GB"/>
        </w:rPr>
        <w:fldChar w:fldCharType="begin" w:fldLock="1"/>
      </w:r>
      <w:r w:rsidRPr="006D40F8">
        <w:rPr>
          <w:lang w:val="en-GB"/>
        </w:rPr>
        <w:instrText>ADDIN CSL_CITATION {"citationItems":[{"id":"ITEM-1","itemData":{"ISSN":"2303-162X","abstract":"This study aims to see the effect of dividend policy; ownership structures includes managerial and institutional ownership, and debt policy towards value of the firm. This study uses secondary data of 33 indexes LQ 45 companies listed on the Indonesia Stock Exchange during the three-year period 2009-2011 as samples and have met certain criteria. The results shows that the ownership structures both managerial and institutional ownership, and debt policy do not affect the value of the firm. Only dividend policy that positive significantly affects to the value of the firm.","author":[{"dropping-particle":"","family":"Wongso","given":"Amanda","non-dropping-particle":"","parse-names":false,"suffix":""}],"container-title":"Jurnal Ilmiah Mahasiswa Manajemen","id":"ITEM-1","issue":"5","issued":{"date-parts":[["2013"]]},"page":"1-6","title":"Pengaruh Kebijakan Dividen, Struktur Kepemilikan, dan Kebijakan Hutang terhadap Nilai Perusahaan dalam Perspektif Teori Agensi dan Teori Agensi dan Teori Signaling","type":"article-journal","volume":"1"},"uris":["http://www.mendeley.com/documents/?uuid=8b1e222b-09af-4514-b132-4b96cb527e69"]}],"mendeley":{"formattedCitation":"(Wongso, 2013)","manualFormatting":"Wongso (2013)","plainTextFormattedCitation":"(Wongso, 2013)","previouslyFormattedCitation":"(Wongso, 2013)"},"properties":{"noteIndex":0},"schema":"https://github.com/citation-style-language/schema/raw/master/csl-citation.json"}</w:instrText>
      </w:r>
      <w:r w:rsidRPr="006D40F8">
        <w:rPr>
          <w:lang w:val="en-GB"/>
        </w:rPr>
        <w:fldChar w:fldCharType="separate"/>
      </w:r>
      <w:r w:rsidRPr="006D40F8">
        <w:rPr>
          <w:noProof/>
          <w:lang w:val="en-GB"/>
        </w:rPr>
        <w:t>Wongso (2013)</w:t>
      </w:r>
      <w:r w:rsidRPr="006D40F8">
        <w:rPr>
          <w:lang w:val="en-GB"/>
        </w:rPr>
        <w:fldChar w:fldCharType="end"/>
      </w:r>
      <w:r w:rsidR="00574A9D" w:rsidRPr="006D40F8">
        <w:rPr>
          <w:lang w:val="en-GB"/>
        </w:rPr>
        <w:t>,</w:t>
      </w:r>
      <w:r w:rsidRPr="006D40F8">
        <w:rPr>
          <w:lang w:val="en-GB"/>
        </w:rPr>
        <w:t xml:space="preserve"> teori ini penting karena menjelaskan mengenai fungsi pengelolaan dari </w:t>
      </w:r>
      <w:r w:rsidR="002310A0">
        <w:rPr>
          <w:lang w:val="en-GB"/>
        </w:rPr>
        <w:t>pemilik perusahaan</w:t>
      </w:r>
      <w:r w:rsidRPr="006D40F8">
        <w:rPr>
          <w:lang w:val="en-GB"/>
        </w:rPr>
        <w:t xml:space="preserve"> dengan fungsi kepemilikan yang</w:t>
      </w:r>
      <w:r w:rsidR="00E72731">
        <w:rPr>
          <w:lang w:val="en-GB"/>
        </w:rPr>
        <w:t xml:space="preserve"> dilakukan oleh pemegang saham</w:t>
      </w:r>
      <w:r w:rsidRPr="006D40F8">
        <w:rPr>
          <w:lang w:val="en-GB"/>
        </w:rPr>
        <w:t xml:space="preserve"> perusahaan.</w:t>
      </w:r>
    </w:p>
    <w:p w14:paraId="144F8F0F" w14:textId="61171A56" w:rsidR="00751AFA" w:rsidRPr="006D40F8" w:rsidRDefault="00574A9D" w:rsidP="00751AFA">
      <w:pPr>
        <w:spacing w:before="240"/>
        <w:rPr>
          <w:b/>
          <w:i/>
          <w:lang w:val="en-GB"/>
        </w:rPr>
      </w:pPr>
      <w:r w:rsidRPr="006D40F8">
        <w:rPr>
          <w:b/>
          <w:i/>
          <w:lang w:val="en-GB"/>
        </w:rPr>
        <w:t>Signal</w:t>
      </w:r>
      <w:r w:rsidR="00751AFA" w:rsidRPr="006D40F8">
        <w:rPr>
          <w:b/>
          <w:i/>
          <w:lang w:val="en-GB"/>
        </w:rPr>
        <w:t>ing Theory</w:t>
      </w:r>
    </w:p>
    <w:p w14:paraId="4B2FF97B" w14:textId="601148E3" w:rsidR="00751AFA" w:rsidRPr="006D40F8" w:rsidRDefault="00051C54" w:rsidP="00751AFA">
      <w:pPr>
        <w:rPr>
          <w:lang w:val="en-GB"/>
        </w:rPr>
      </w:pPr>
      <w:r>
        <w:rPr>
          <w:lang w:val="en-GB"/>
        </w:rPr>
        <w:t xml:space="preserve">Menurut </w:t>
      </w:r>
      <w:r w:rsidRPr="006D40F8">
        <w:rPr>
          <w:lang w:val="en-GB"/>
        </w:rPr>
        <w:fldChar w:fldCharType="begin" w:fldLock="1"/>
      </w:r>
      <w:r w:rsidRPr="006D40F8">
        <w:rPr>
          <w:lang w:val="en-GB"/>
        </w:rPr>
        <w:instrText>ADDIN CSL_CITATION {"citationItems":[{"id":"ITEM-1","itemData":{"abstract":"Penelitian ini bertujuan untuk menguji dan menemukan pengaruh pertumbuhan perusahaan, keputusan investasi, dan keputusan pendanaan terhadap nilai perusahaan. Penelitian ini tergolong penelitian kausatif. Populasi dalam penelitian ini adalah perusahaan manufaktur yang terdaftar di Bursa Efek Indonesia pada tahun 2010-2014. Pemilihan sampel dengan menetapkan kriteria tertentu dan sampel yang memenuhi kriteria adalah sebanyak 59 perusahaan. Analisis yang digunakan adalah regresi linear berganda dan uji t untuk melihat pengaruh pertumbuhan perusahaan, keputusan investasi, dan keputusan pendanaan terhadap nilai perusahaan. Hasil pengujian menunjukkan bahwa: 1) Pertumbuhan perusahaan berpengaruh signifikan positif terhadap nilai perusahaan, 2) Keputusan investasi tidak berpengaruh terhadap nilai perusahaan, dan 3) Keputusan pendanaan berpengaruh signifikan negatif terhadap nilai perusahaan.","author":[{"dropping-particle":"","family":"Gustian","given":"Dani","non-dropping-particle":"","parse-names":false,"suffix":""}],"container-title":"Jurnal Akuntansi","id":"ITEM-1","issue":"2","issued":{"date-parts":[["2017"]]},"page":"2635-5315","title":"Pengaruh Pertumbuhan Perusahaan, Keputusan Investasi, Dan Keputusan Pendanaan Terhadap Nilai Perusahaan","type":"article-journal","volume":"5"},"uris":["http://www.mendeley.com/documents/?uuid=6bedfcee-1731-430e-b19b-64331aa148cf"]}],"mendeley":{"formattedCitation":"(Gustian, 2017)","plainTextFormattedCitation":"(Gustian, 2017)","previouslyFormattedCitation":"(Gustian, 2017)"},"properties":{"noteIndex":0},"schema":"https://github.com/citation-style-language/schema/raw/master/csl-citation.json"}</w:instrText>
      </w:r>
      <w:r w:rsidRPr="006D40F8">
        <w:rPr>
          <w:lang w:val="en-GB"/>
        </w:rPr>
        <w:fldChar w:fldCharType="separate"/>
      </w:r>
      <w:r w:rsidRPr="006D40F8">
        <w:rPr>
          <w:noProof/>
          <w:lang w:val="en-GB"/>
        </w:rPr>
        <w:t>(Gustian, 2017)</w:t>
      </w:r>
      <w:r w:rsidRPr="006D40F8">
        <w:rPr>
          <w:lang w:val="en-GB"/>
        </w:rPr>
        <w:fldChar w:fldCharType="end"/>
      </w:r>
      <w:r>
        <w:rPr>
          <w:lang w:val="en-GB"/>
        </w:rPr>
        <w:t xml:space="preserve">, didalam </w:t>
      </w:r>
      <w:r w:rsidR="00574A9D" w:rsidRPr="006D40F8">
        <w:rPr>
          <w:i/>
          <w:lang w:val="en-GB"/>
        </w:rPr>
        <w:t>Signa</w:t>
      </w:r>
      <w:r w:rsidR="00751AFA" w:rsidRPr="006D40F8">
        <w:rPr>
          <w:i/>
          <w:lang w:val="en-GB"/>
        </w:rPr>
        <w:t>ling Theory</w:t>
      </w:r>
      <w:r w:rsidR="00751AFA" w:rsidRPr="006D40F8">
        <w:rPr>
          <w:lang w:val="en-GB"/>
        </w:rPr>
        <w:t xml:space="preserve"> </w:t>
      </w:r>
      <w:r>
        <w:rPr>
          <w:lang w:val="en-GB"/>
        </w:rPr>
        <w:t xml:space="preserve">dapat diketahui </w:t>
      </w:r>
      <w:r w:rsidR="002310A0">
        <w:rPr>
          <w:lang w:val="en-GB"/>
        </w:rPr>
        <w:t>seperti apa</w:t>
      </w:r>
      <w:r w:rsidR="00A91EAA">
        <w:rPr>
          <w:lang w:val="en-GB"/>
        </w:rPr>
        <w:t xml:space="preserve"> perusahaan memberi</w:t>
      </w:r>
      <w:r w:rsidR="00751AFA" w:rsidRPr="006D40F8">
        <w:rPr>
          <w:lang w:val="en-GB"/>
        </w:rPr>
        <w:t xml:space="preserve"> sinyal terhadap pengguna</w:t>
      </w:r>
      <w:r w:rsidR="002310A0">
        <w:rPr>
          <w:lang w:val="en-GB"/>
        </w:rPr>
        <w:t>an</w:t>
      </w:r>
      <w:r w:rsidR="00751AFA" w:rsidRPr="006D40F8">
        <w:rPr>
          <w:lang w:val="en-GB"/>
        </w:rPr>
        <w:t xml:space="preserve"> laporan keuangan dan juga para investor yang akan melakukan investasi. Teori ini penting karena memberikan ruang untuk investor bagaimana mengetahui cara menentukan keputusan yang be</w:t>
      </w:r>
      <w:bookmarkStart w:id="1" w:name="_Toc58332811"/>
      <w:r>
        <w:rPr>
          <w:lang w:val="en-GB"/>
        </w:rPr>
        <w:t>rkaitan dengan nilai perusahaan.</w:t>
      </w:r>
    </w:p>
    <w:p w14:paraId="0A82C505" w14:textId="77777777" w:rsidR="00751AFA" w:rsidRPr="006D40F8" w:rsidRDefault="00751AFA" w:rsidP="00751AFA">
      <w:pPr>
        <w:spacing w:before="240"/>
        <w:rPr>
          <w:b/>
          <w:lang w:val="en-GB"/>
        </w:rPr>
      </w:pPr>
      <w:r w:rsidRPr="006D40F8">
        <w:rPr>
          <w:b/>
          <w:i/>
          <w:lang w:val="en-GB"/>
        </w:rPr>
        <w:t>Bird in the Hand Theory</w:t>
      </w:r>
      <w:bookmarkEnd w:id="1"/>
    </w:p>
    <w:p w14:paraId="55CD026B" w14:textId="609FB70C" w:rsidR="00751AFA" w:rsidRPr="006D40F8" w:rsidRDefault="00751AFA" w:rsidP="00751AFA">
      <w:pPr>
        <w:rPr>
          <w:lang w:val="en-GB"/>
        </w:rPr>
      </w:pPr>
      <w:r w:rsidRPr="006D40F8">
        <w:rPr>
          <w:lang w:val="en-GB"/>
        </w:rPr>
        <w:t>Menurut Gordon (1962) dan Lintner (1956,1963)</w:t>
      </w:r>
      <w:r w:rsidR="00574A9D" w:rsidRPr="006D40F8">
        <w:rPr>
          <w:lang w:val="en-GB"/>
        </w:rPr>
        <w:t>,</w:t>
      </w:r>
      <w:r w:rsidR="00BF5ACD">
        <w:rPr>
          <w:lang w:val="en-GB"/>
        </w:rPr>
        <w:t xml:space="preserve"> investor </w:t>
      </w:r>
      <w:r w:rsidRPr="006D40F8">
        <w:rPr>
          <w:lang w:val="en-GB"/>
        </w:rPr>
        <w:t xml:space="preserve">yakin dengan penerimaan dan pembagian dividen dari pada </w:t>
      </w:r>
      <w:r w:rsidR="00BF5ACD">
        <w:rPr>
          <w:lang w:val="en-GB"/>
        </w:rPr>
        <w:t xml:space="preserve">hasil dari kenaikan modal </w:t>
      </w:r>
      <w:r w:rsidRPr="006D40F8">
        <w:rPr>
          <w:lang w:val="en-GB"/>
        </w:rPr>
        <w:t xml:space="preserve">oleh laba perusahaan. </w:t>
      </w:r>
      <w:r w:rsidR="002310A0">
        <w:rPr>
          <w:lang w:val="en-GB"/>
        </w:rPr>
        <w:t>Saat</w:t>
      </w:r>
      <w:r w:rsidRPr="006D40F8">
        <w:rPr>
          <w:lang w:val="en-GB"/>
        </w:rPr>
        <w:t xml:space="preserve"> perusahaan </w:t>
      </w:r>
      <w:r w:rsidR="00BF5ACD">
        <w:rPr>
          <w:lang w:val="en-GB"/>
        </w:rPr>
        <w:t xml:space="preserve">mampu </w:t>
      </w:r>
      <w:r w:rsidRPr="006D40F8">
        <w:rPr>
          <w:lang w:val="en-GB"/>
        </w:rPr>
        <w:t>membayar</w:t>
      </w:r>
      <w:r w:rsidR="002310A0">
        <w:rPr>
          <w:lang w:val="en-GB"/>
        </w:rPr>
        <w:t xml:space="preserve"> dan memberikan</w:t>
      </w:r>
      <w:r w:rsidRPr="006D40F8">
        <w:rPr>
          <w:lang w:val="en-GB"/>
        </w:rPr>
        <w:t xml:space="preserve"> dividen tinggi, </w:t>
      </w:r>
      <w:r w:rsidR="002310A0">
        <w:rPr>
          <w:lang w:val="en-GB"/>
        </w:rPr>
        <w:t>maka harga saham akan tinggi pula</w:t>
      </w:r>
      <w:r w:rsidRPr="006D40F8">
        <w:rPr>
          <w:lang w:val="en-GB"/>
        </w:rPr>
        <w:t xml:space="preserve"> </w:t>
      </w:r>
      <w:r w:rsidRPr="006D40F8">
        <w:rPr>
          <w:lang w:val="en-GB"/>
        </w:rPr>
        <w:fldChar w:fldCharType="begin" w:fldLock="1"/>
      </w:r>
      <w:r w:rsidRPr="006D40F8">
        <w:rPr>
          <w:lang w:val="en-GB"/>
        </w:rPr>
        <w:instrText>ADDIN CSL_CITATION {"citationItems":[{"id":"ITEM-1","itemData":{"DOI":"10.1016/0165-9936(96)00040-4","ISSN":"01659936","author":[{"dropping-particle":"","family":"Abdillah","given":"Andianto","non-dropping-particle":"","parse-names":false,"suffix":""}],"container-title":"Jurnal Ilmiah Manajemen","id":"ITEM-1","issue":"7","issued":{"date-parts":[["2013"]]},"page":"251-256","title":"Analisis Pengaruh kebijakan Dividen, Kebijakan Hutang, Profitabilitas dan Keputusan Investasi Terhadap Nilai Perusahaan Manufaktur di BEI 2009-2012","type":"article-journal","volume":"15"},"uris":["http://www.mendeley.com/documents/?uuid=53b8a449-4d93-4e1f-9b72-ea1f8aa03e48"]}],"mendeley":{"formattedCitation":"(Abdillah, 2013)","plainTextFormattedCitation":"(Abdillah, 2013)","previouslyFormattedCitation":"(Abdillah, 2013)"},"properties":{"noteIndex":0},"schema":"https://github.com/citation-style-language/schema/raw/master/csl-citation.json"}</w:instrText>
      </w:r>
      <w:r w:rsidRPr="006D40F8">
        <w:rPr>
          <w:lang w:val="en-GB"/>
        </w:rPr>
        <w:fldChar w:fldCharType="separate"/>
      </w:r>
      <w:r w:rsidRPr="006D40F8">
        <w:rPr>
          <w:noProof/>
          <w:lang w:val="en-GB"/>
        </w:rPr>
        <w:t>(Abdillah, 2013)</w:t>
      </w:r>
      <w:r w:rsidRPr="006D40F8">
        <w:rPr>
          <w:lang w:val="en-GB"/>
        </w:rPr>
        <w:fldChar w:fldCharType="end"/>
      </w:r>
      <w:r w:rsidRPr="006D40F8">
        <w:rPr>
          <w:lang w:val="en-GB"/>
        </w:rPr>
        <w:t>.</w:t>
      </w:r>
    </w:p>
    <w:p w14:paraId="34E2A627" w14:textId="77777777" w:rsidR="00751AFA" w:rsidRPr="006D40F8" w:rsidRDefault="00751AFA" w:rsidP="00751AFA">
      <w:pPr>
        <w:spacing w:before="240"/>
        <w:rPr>
          <w:b/>
          <w:lang w:val="en-GB"/>
        </w:rPr>
      </w:pPr>
      <w:r w:rsidRPr="006D40F8">
        <w:rPr>
          <w:b/>
          <w:lang w:val="en-GB"/>
        </w:rPr>
        <w:t>Nilai Perusahaan</w:t>
      </w:r>
    </w:p>
    <w:p w14:paraId="760CF37E" w14:textId="54E9CFB5" w:rsidR="00751AFA" w:rsidRPr="006D40F8" w:rsidRDefault="00751AFA" w:rsidP="00751AFA">
      <w:pPr>
        <w:rPr>
          <w:lang w:val="en-GB"/>
        </w:rPr>
      </w:pPr>
      <w:r w:rsidRPr="006D40F8">
        <w:rPr>
          <w:lang w:val="en-GB"/>
        </w:rPr>
        <w:t xml:space="preserve">Menurut </w:t>
      </w:r>
      <w:r w:rsidRPr="006D40F8">
        <w:rPr>
          <w:lang w:val="en-GB"/>
        </w:rPr>
        <w:fldChar w:fldCharType="begin" w:fldLock="1"/>
      </w:r>
      <w:r w:rsidRPr="006D40F8">
        <w:rPr>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lindar","given":"Dwi Astarani","non-dropping-particle":"","parse-names":false,"suffix":""},{"dropping-particle":"","family":"Lestari","given":"Utami Puji","non-dropping-particle":"","parse-names":false,"suffix":""}],"container-title":"Journal of Chemical Information and Modeling","id":"ITEM-1","issue":"9","issued":{"date-parts":[["2020"]]},"page":"1689-1699","title":"Pengaruh profitabilitas, likuiditas dan peluang pertumbuhan terhadap nilai perusahaan dengan struktur modal sebagai variabel intervening","type":"article-journal","volume":"110"},"uris":["http://www.mendeley.com/documents/?uuid=e20c7e3f-7a46-49d3-a736-2b7fb0cb0dfd"]}],"mendeley":{"formattedCitation":"(Aslindar &amp; Lestari, 2020)","manualFormatting":"Aslindar &amp; Lestari (2020)","plainTextFormattedCitation":"(Aslindar &amp; Lestari, 2020)","previouslyFormattedCitation":"(Aslindar &amp; Lestari, 2020)"},"properties":{"noteIndex":0},"schema":"https://github.com/citation-style-language/schema/raw/master/csl-citation.json"}</w:instrText>
      </w:r>
      <w:r w:rsidRPr="006D40F8">
        <w:rPr>
          <w:lang w:val="en-GB"/>
        </w:rPr>
        <w:fldChar w:fldCharType="separate"/>
      </w:r>
      <w:r w:rsidRPr="006D40F8">
        <w:rPr>
          <w:noProof/>
          <w:lang w:val="en-GB"/>
        </w:rPr>
        <w:t>Aslindar &amp; Lestari (2020)</w:t>
      </w:r>
      <w:r w:rsidRPr="006D40F8">
        <w:rPr>
          <w:lang w:val="en-GB"/>
        </w:rPr>
        <w:fldChar w:fldCharType="end"/>
      </w:r>
      <w:r w:rsidR="00574A9D" w:rsidRPr="006D40F8">
        <w:rPr>
          <w:lang w:val="en-GB"/>
        </w:rPr>
        <w:t>,</w:t>
      </w:r>
      <w:r w:rsidRPr="006D40F8">
        <w:rPr>
          <w:lang w:val="en-GB"/>
        </w:rPr>
        <w:t xml:space="preserve"> nilai perusahaan </w:t>
      </w:r>
      <w:r w:rsidR="00BF5ACD">
        <w:rPr>
          <w:lang w:val="en-GB"/>
        </w:rPr>
        <w:t>yaitu</w:t>
      </w:r>
      <w:r w:rsidRPr="006D40F8">
        <w:rPr>
          <w:lang w:val="en-GB"/>
        </w:rPr>
        <w:t xml:space="preserve"> keberhasilan kinerja perusahaan </w:t>
      </w:r>
      <w:r w:rsidR="00BF5ACD">
        <w:rPr>
          <w:lang w:val="en-GB"/>
        </w:rPr>
        <w:t>dapat dilihat</w:t>
      </w:r>
      <w:r w:rsidRPr="006D40F8">
        <w:rPr>
          <w:lang w:val="en-GB"/>
        </w:rPr>
        <w:t xml:space="preserve"> dari harga saham. Tingginya nilai perusahaan </w:t>
      </w:r>
      <w:r w:rsidR="00A91EAA">
        <w:rPr>
          <w:lang w:val="en-GB"/>
        </w:rPr>
        <w:t xml:space="preserve">dapat </w:t>
      </w:r>
      <w:r w:rsidRPr="006D40F8">
        <w:rPr>
          <w:lang w:val="en-GB"/>
        </w:rPr>
        <w:t xml:space="preserve">membuat pasar </w:t>
      </w:r>
      <w:r w:rsidR="00A91EAA">
        <w:rPr>
          <w:lang w:val="en-GB"/>
        </w:rPr>
        <w:t xml:space="preserve">lebih </w:t>
      </w:r>
      <w:r w:rsidRPr="006D40F8">
        <w:rPr>
          <w:lang w:val="en-GB"/>
        </w:rPr>
        <w:t xml:space="preserve">percaya terhadap </w:t>
      </w:r>
      <w:r w:rsidR="00A91EAA">
        <w:rPr>
          <w:lang w:val="en-GB"/>
        </w:rPr>
        <w:t>pola kerja</w:t>
      </w:r>
      <w:r w:rsidRPr="006D40F8">
        <w:rPr>
          <w:lang w:val="en-GB"/>
        </w:rPr>
        <w:t xml:space="preserve"> manajemen dalam mengelola perusahaan serta prospek perubahaan dimasa </w:t>
      </w:r>
      <w:r w:rsidR="009B2B42">
        <w:rPr>
          <w:lang w:val="en-GB"/>
        </w:rPr>
        <w:t>mendatang</w:t>
      </w:r>
      <w:r w:rsidRPr="006D40F8">
        <w:rPr>
          <w:lang w:val="en-GB"/>
        </w:rPr>
        <w:t xml:space="preserve">. </w:t>
      </w:r>
      <w:r w:rsidRPr="006D40F8">
        <w:rPr>
          <w:i/>
          <w:lang w:val="en-GB"/>
        </w:rPr>
        <w:t>Price</w:t>
      </w:r>
      <w:r w:rsidR="00574A9D" w:rsidRPr="006D40F8">
        <w:rPr>
          <w:i/>
          <w:lang w:val="en-GB"/>
        </w:rPr>
        <w:t xml:space="preserve"> to</w:t>
      </w:r>
      <w:r w:rsidRPr="006D40F8">
        <w:rPr>
          <w:i/>
          <w:lang w:val="en-GB"/>
        </w:rPr>
        <w:t xml:space="preserve"> Book Value </w:t>
      </w:r>
      <w:r w:rsidRPr="006D40F8">
        <w:rPr>
          <w:lang w:val="en-GB"/>
        </w:rPr>
        <w:t>(PBV) merupakan kemampuan perusahaan dalam me</w:t>
      </w:r>
      <w:r w:rsidR="006C17A4">
        <w:rPr>
          <w:lang w:val="en-GB"/>
        </w:rPr>
        <w:t>nghasilkan</w:t>
      </w:r>
      <w:r w:rsidRPr="006D40F8">
        <w:rPr>
          <w:lang w:val="en-GB"/>
        </w:rPr>
        <w:t xml:space="preserve"> nilai</w:t>
      </w:r>
      <w:r w:rsidR="006C17A4">
        <w:rPr>
          <w:lang w:val="en-GB"/>
        </w:rPr>
        <w:t xml:space="preserve"> yang</w:t>
      </w:r>
      <w:r w:rsidRPr="006D40F8">
        <w:rPr>
          <w:lang w:val="en-GB"/>
        </w:rPr>
        <w:t xml:space="preserve"> </w:t>
      </w:r>
      <w:r w:rsidR="00BF5ACD">
        <w:rPr>
          <w:lang w:val="en-GB"/>
        </w:rPr>
        <w:t>tidak pasti</w:t>
      </w:r>
      <w:r w:rsidRPr="006D40F8">
        <w:rPr>
          <w:lang w:val="en-GB"/>
        </w:rPr>
        <w:t xml:space="preserve"> </w:t>
      </w:r>
      <w:r w:rsidR="002310A0">
        <w:rPr>
          <w:lang w:val="en-GB"/>
        </w:rPr>
        <w:t>dengan</w:t>
      </w:r>
      <w:r w:rsidRPr="006D40F8">
        <w:rPr>
          <w:lang w:val="en-GB"/>
        </w:rPr>
        <w:t xml:space="preserve"> m</w:t>
      </w:r>
      <w:r w:rsidR="00FC59A8" w:rsidRPr="006D40F8">
        <w:rPr>
          <w:lang w:val="en-GB"/>
        </w:rPr>
        <w:t xml:space="preserve">odal yang telah diinvestasikan, sehingga </w:t>
      </w:r>
      <w:r w:rsidRPr="006D40F8">
        <w:rPr>
          <w:lang w:val="en-GB"/>
        </w:rPr>
        <w:t>PBV diformulasikan dengan rumus (1).</w:t>
      </w:r>
    </w:p>
    <w:p w14:paraId="69E613FE" w14:textId="77777777" w:rsidR="00751AFA" w:rsidRPr="006D40F8" w:rsidRDefault="00751AFA" w:rsidP="00751AFA">
      <w:pPr>
        <w:tabs>
          <w:tab w:val="left" w:leader="dot" w:pos="7938"/>
        </w:tabs>
        <w:spacing w:before="240"/>
        <w:rPr>
          <w:lang w:val="en-GB"/>
        </w:rPr>
      </w:pPr>
      <m:oMath>
        <m:r>
          <w:rPr>
            <w:rFonts w:ascii="Cambria Math" w:hAnsi="Cambria Math"/>
            <w:lang w:val="en-GB"/>
          </w:rPr>
          <m:t>PBV=</m:t>
        </m:r>
        <m:f>
          <m:fPr>
            <m:ctrlPr>
              <w:rPr>
                <w:rFonts w:ascii="Cambria Math" w:hAnsi="Cambria Math"/>
                <w:i/>
                <w:lang w:val="en-GB"/>
              </w:rPr>
            </m:ctrlPr>
          </m:fPr>
          <m:num>
            <m:r>
              <w:rPr>
                <w:rFonts w:ascii="Cambria Math" w:hAnsi="Cambria Math"/>
                <w:lang w:val="en-GB"/>
              </w:rPr>
              <m:t>Harga Saham</m:t>
            </m:r>
          </m:num>
          <m:den>
            <m:r>
              <w:rPr>
                <w:rFonts w:ascii="Cambria Math" w:hAnsi="Cambria Math"/>
                <w:lang w:val="en-GB"/>
              </w:rPr>
              <m:t>Nilai Buku Ekuitas</m:t>
            </m:r>
          </m:den>
        </m:f>
        <m:r>
          <w:rPr>
            <w:rFonts w:ascii="Cambria Math" w:hAnsi="Cambria Math"/>
            <w:lang w:val="en-GB"/>
          </w:rPr>
          <m:t>×100%</m:t>
        </m:r>
      </m:oMath>
      <w:r w:rsidRPr="006D40F8">
        <w:rPr>
          <w:lang w:val="en-GB"/>
        </w:rPr>
        <w:tab/>
        <w:t>(1)</w:t>
      </w:r>
    </w:p>
    <w:p w14:paraId="3A99F4C7" w14:textId="77777777" w:rsidR="00751AFA" w:rsidRPr="006D40F8" w:rsidRDefault="00751AFA" w:rsidP="00751AFA">
      <w:pPr>
        <w:spacing w:before="240"/>
        <w:rPr>
          <w:b/>
          <w:i/>
          <w:lang w:val="en-GB"/>
        </w:rPr>
      </w:pPr>
      <w:r w:rsidRPr="006D40F8">
        <w:rPr>
          <w:b/>
          <w:i/>
          <w:lang w:val="en-GB"/>
        </w:rPr>
        <w:t>Profitability</w:t>
      </w:r>
    </w:p>
    <w:p w14:paraId="3F5059A6" w14:textId="1DD7B8E1" w:rsidR="00751AFA" w:rsidRPr="006D40F8" w:rsidRDefault="00751AFA" w:rsidP="00751AFA">
      <w:pPr>
        <w:rPr>
          <w:lang w:val="en-GB"/>
        </w:rPr>
      </w:pPr>
      <w:r w:rsidRPr="006D40F8">
        <w:rPr>
          <w:lang w:val="en-GB"/>
        </w:rPr>
        <w:t xml:space="preserve">Rasio </w:t>
      </w:r>
      <w:r w:rsidRPr="006D40F8">
        <w:rPr>
          <w:i/>
          <w:lang w:val="en-GB"/>
        </w:rPr>
        <w:t>profitability</w:t>
      </w:r>
      <w:r w:rsidRPr="006D40F8">
        <w:rPr>
          <w:lang w:val="en-GB"/>
        </w:rPr>
        <w:t xml:space="preserve"> dapat menunjukkan kemampuan </w:t>
      </w:r>
      <w:r w:rsidR="00BF5ACD">
        <w:rPr>
          <w:lang w:val="en-GB"/>
        </w:rPr>
        <w:t>perolehan laba perusahaan</w:t>
      </w:r>
      <w:r w:rsidRPr="006D40F8">
        <w:rPr>
          <w:lang w:val="en-GB"/>
        </w:rPr>
        <w:t xml:space="preserve"> yang diukur menggunakan seluruh dana yang diinvestasikan </w:t>
      </w:r>
      <w:r w:rsidR="00BF5ACD">
        <w:rPr>
          <w:lang w:val="en-GB"/>
        </w:rPr>
        <w:t xml:space="preserve">atau modal sendiri dari </w:t>
      </w:r>
      <w:r w:rsidRPr="006D40F8">
        <w:rPr>
          <w:lang w:val="en-GB"/>
        </w:rPr>
        <w:t xml:space="preserve">perusahaan dan ukuran efektivitas perolehan manajemen perusahaan </w:t>
      </w:r>
      <w:r w:rsidRPr="006D40F8">
        <w:rPr>
          <w:lang w:val="en-GB"/>
        </w:rPr>
        <w:fldChar w:fldCharType="begin" w:fldLock="1"/>
      </w:r>
      <w:r w:rsidRPr="006D40F8">
        <w:rPr>
          <w:lang w:val="en-GB"/>
        </w:rPr>
        <w:instrText>ADDIN CSL_CITATION {"citationItems":[{"id":"ITEM-1","itemData":{"ISBN":"978-602-8566-82-7","author":[{"dropping-particle":"","family":"Wiagustini","given":"Ni Luh Putu","non-dropping-particle":"","parse-names":false,"suffix":""}],"editor":[{"dropping-particle":"","family":"Atmaja","given":"Jiwa","non-dropping-particle":"","parse-names":false,"suffix":""}],"id":"ITEM-1","issued":{"date-parts":[["2010"]]},"number-of-pages":"75-255","publisher":"Udayana University Press","publisher-place":"Denpasar","title":"Dasar-Dasar Keuangan Manajemen","type":"book"},"uris":["http://www.mendeley.com/documents/?uuid=f31d2916-5394-4501-af70-75e8264f2c66"]}],"mendeley":{"formattedCitation":"(Wiagustini, 2010)","plainTextFormattedCitation":"(Wiagustini, 2010)","previouslyFormattedCitation":"(Wiagustini, 2010)"},"properties":{"noteIndex":0},"schema":"https://github.com/citation-style-language/schema/raw/master/csl-citation.json"}</w:instrText>
      </w:r>
      <w:r w:rsidRPr="006D40F8">
        <w:rPr>
          <w:lang w:val="en-GB"/>
        </w:rPr>
        <w:fldChar w:fldCharType="separate"/>
      </w:r>
      <w:r w:rsidRPr="006D40F8">
        <w:rPr>
          <w:noProof/>
          <w:lang w:val="en-GB"/>
        </w:rPr>
        <w:t>(Wiagustini, 2010)</w:t>
      </w:r>
      <w:r w:rsidRPr="006D40F8">
        <w:rPr>
          <w:lang w:val="en-GB"/>
        </w:rPr>
        <w:fldChar w:fldCharType="end"/>
      </w:r>
      <w:r w:rsidRPr="006D40F8">
        <w:rPr>
          <w:lang w:val="en-GB"/>
        </w:rPr>
        <w:t xml:space="preserve">. </w:t>
      </w:r>
      <w:r w:rsidR="00FC59A8" w:rsidRPr="006D40F8">
        <w:rPr>
          <w:lang w:val="en-GB"/>
        </w:rPr>
        <w:t xml:space="preserve">Menurut </w:t>
      </w:r>
      <w:r w:rsidR="00FC59A8" w:rsidRPr="006D40F8">
        <w:rPr>
          <w:lang w:val="en-GB"/>
        </w:rPr>
        <w:fldChar w:fldCharType="begin" w:fldLock="1"/>
      </w:r>
      <w:r w:rsidR="00FC59A8" w:rsidRPr="006D40F8">
        <w:rPr>
          <w:lang w:val="en-GB"/>
        </w:rPr>
        <w:instrText>ADDIN CSL_CITATION {"citationItems":[{"id":"ITEM-1","itemData":{"ISBN":"978-979-028-135-6","author":[{"dropping-particle":"","family":"Purwohandoko","given":"","non-dropping-particle":"","parse-names":false,"suffix":""}],"container-title":"Unesa University Press","id":"ITEM-1","issued":{"date-parts":[["2009"]]},"number-of-pages":"43 - 49","publisher-place":"Surabaya","title":"DASAR - DASAR MANAJEMEN KEUANGAN (Teori, Aplikasi dan kasus)","type":"book"},"uris":["http://www.mendeley.com/documents/?uuid=192c71dc-f632-4737-a795-9cb9b96abb3e"]}],"mendeley":{"formattedCitation":"(Purwohandoko, 2009)","manualFormatting":"Purwohandoko (2009:47)","plainTextFormattedCitation":"(Purwohandoko, 2009)","previouslyFormattedCitation":"(Purwohandoko, 2009)"},"properties":{"noteIndex":0},"schema":"https://github.com/citation-style-language/schema/raw/master/csl-citation.json"}</w:instrText>
      </w:r>
      <w:r w:rsidR="00FC59A8" w:rsidRPr="006D40F8">
        <w:rPr>
          <w:lang w:val="en-GB"/>
        </w:rPr>
        <w:fldChar w:fldCharType="separate"/>
      </w:r>
      <w:r w:rsidR="00FC59A8" w:rsidRPr="006D40F8">
        <w:rPr>
          <w:noProof/>
          <w:lang w:val="en-GB"/>
        </w:rPr>
        <w:t>Purwohandoko (2009:47)</w:t>
      </w:r>
      <w:r w:rsidR="00FC59A8" w:rsidRPr="006D40F8">
        <w:rPr>
          <w:lang w:val="en-GB"/>
        </w:rPr>
        <w:fldChar w:fldCharType="end"/>
      </w:r>
      <w:r w:rsidR="00FC59A8" w:rsidRPr="006D40F8">
        <w:rPr>
          <w:lang w:val="en-GB"/>
        </w:rPr>
        <w:t xml:space="preserve">, </w:t>
      </w:r>
      <w:r w:rsidRPr="006D40F8">
        <w:rPr>
          <w:i/>
          <w:lang w:val="en-GB"/>
        </w:rPr>
        <w:t>R</w:t>
      </w:r>
      <w:r w:rsidR="00574A9D" w:rsidRPr="006D40F8">
        <w:rPr>
          <w:i/>
          <w:lang w:val="en-GB"/>
        </w:rPr>
        <w:t>eturn o</w:t>
      </w:r>
      <w:r w:rsidRPr="006D40F8">
        <w:rPr>
          <w:i/>
          <w:lang w:val="en-GB"/>
        </w:rPr>
        <w:t>n Equity</w:t>
      </w:r>
      <w:r w:rsidR="002310A0">
        <w:rPr>
          <w:lang w:val="en-GB"/>
        </w:rPr>
        <w:t xml:space="preserve"> (ROE) sebagai alat ukur </w:t>
      </w:r>
      <w:r w:rsidRPr="006D40F8">
        <w:rPr>
          <w:lang w:val="en-GB"/>
        </w:rPr>
        <w:t>tingkat pembelian</w:t>
      </w:r>
      <w:r w:rsidR="00AC2217">
        <w:rPr>
          <w:lang w:val="en-GB"/>
        </w:rPr>
        <w:t xml:space="preserve"> suatu</w:t>
      </w:r>
      <w:r w:rsidRPr="006D40F8">
        <w:rPr>
          <w:lang w:val="en-GB"/>
        </w:rPr>
        <w:t xml:space="preserve"> investasi </w:t>
      </w:r>
      <w:r w:rsidR="00AC2217">
        <w:rPr>
          <w:lang w:val="en-GB"/>
        </w:rPr>
        <w:t>untuk para investor yang memiliki</w:t>
      </w:r>
      <w:r w:rsidRPr="006D40F8">
        <w:rPr>
          <w:lang w:val="en-GB"/>
        </w:rPr>
        <w:t xml:space="preserve"> saham biasa atau</w:t>
      </w:r>
      <w:r w:rsidR="00AC2217">
        <w:rPr>
          <w:lang w:val="en-GB"/>
        </w:rPr>
        <w:t xml:space="preserve"> </w:t>
      </w:r>
      <w:r w:rsidRPr="006D40F8">
        <w:rPr>
          <w:lang w:val="en-GB"/>
        </w:rPr>
        <w:t>pemilik modal</w:t>
      </w:r>
      <w:r w:rsidR="00FC59A8" w:rsidRPr="006D40F8">
        <w:rPr>
          <w:lang w:val="en-GB"/>
        </w:rPr>
        <w:t xml:space="preserve">, sehingga </w:t>
      </w:r>
      <w:r w:rsidRPr="006D40F8">
        <w:rPr>
          <w:lang w:val="en-GB"/>
        </w:rPr>
        <w:t>ROE diformulasikan dengan rumus (2).</w:t>
      </w:r>
    </w:p>
    <w:p w14:paraId="088C099A" w14:textId="77777777" w:rsidR="00751AFA" w:rsidRPr="006D40F8" w:rsidRDefault="00751AFA" w:rsidP="00751AFA">
      <w:pPr>
        <w:pStyle w:val="ListParagraph"/>
        <w:tabs>
          <w:tab w:val="left" w:leader="dot" w:pos="7938"/>
        </w:tabs>
        <w:spacing w:before="240" w:line="240" w:lineRule="auto"/>
        <w:ind w:left="0"/>
        <w:jc w:val="both"/>
        <w:rPr>
          <w:rFonts w:ascii="Times New Roman" w:hAnsi="Times New Roman"/>
          <w:lang w:val="en-GB"/>
        </w:rPr>
      </w:pPr>
      <m:oMath>
        <m:r>
          <w:rPr>
            <w:rFonts w:ascii="Cambria Math" w:hAnsi="Cambria Math"/>
            <w:lang w:val="en-GB"/>
          </w:rPr>
          <m:t>ROE=</m:t>
        </m:r>
        <m:f>
          <m:fPr>
            <m:ctrlPr>
              <w:rPr>
                <w:rFonts w:ascii="Cambria Math" w:hAnsi="Cambria Math"/>
                <w:i/>
                <w:lang w:val="en-GB"/>
              </w:rPr>
            </m:ctrlPr>
          </m:fPr>
          <m:num>
            <m:r>
              <w:rPr>
                <w:rFonts w:ascii="Cambria Math" w:hAnsi="Cambria Math"/>
                <w:lang w:val="en-GB"/>
              </w:rPr>
              <m:t>Laba Bersih</m:t>
            </m:r>
          </m:num>
          <m:den>
            <m:r>
              <w:rPr>
                <w:rFonts w:ascii="Cambria Math" w:hAnsi="Cambria Math"/>
                <w:lang w:val="en-GB"/>
              </w:rPr>
              <m:t>Modal Sendiri</m:t>
            </m:r>
          </m:den>
        </m:f>
        <m:r>
          <w:rPr>
            <w:rFonts w:ascii="Cambria Math" w:hAnsi="Cambria Math"/>
            <w:lang w:val="en-GB"/>
          </w:rPr>
          <m:t>×100%</m:t>
        </m:r>
      </m:oMath>
      <w:r w:rsidRPr="006D40F8">
        <w:rPr>
          <w:rFonts w:ascii="Times New Roman" w:eastAsia="Times New Roman" w:hAnsi="Times New Roman"/>
          <w:lang w:val="en-GB"/>
        </w:rPr>
        <w:tab/>
        <w:t>(2)</w:t>
      </w:r>
    </w:p>
    <w:p w14:paraId="7F5919AE" w14:textId="77777777" w:rsidR="00751AFA" w:rsidRPr="006D40F8" w:rsidRDefault="00751AFA" w:rsidP="00751AFA">
      <w:pPr>
        <w:spacing w:before="240"/>
        <w:rPr>
          <w:b/>
          <w:i/>
          <w:lang w:val="en-GB"/>
        </w:rPr>
      </w:pPr>
      <w:r w:rsidRPr="006D40F8">
        <w:rPr>
          <w:b/>
          <w:i/>
          <w:lang w:val="en-GB"/>
        </w:rPr>
        <w:t>Liquidity</w:t>
      </w:r>
    </w:p>
    <w:p w14:paraId="183B2605" w14:textId="4EE871DE" w:rsidR="00751AFA" w:rsidRPr="006D40F8" w:rsidRDefault="00751AFA" w:rsidP="00751AFA">
      <w:pPr>
        <w:rPr>
          <w:lang w:val="en-GB"/>
        </w:rPr>
      </w:pPr>
      <w:r w:rsidRPr="006D40F8">
        <w:rPr>
          <w:lang w:val="en-GB"/>
        </w:rPr>
        <w:t xml:space="preserve">Menurut </w:t>
      </w:r>
      <w:r w:rsidRPr="006D40F8">
        <w:rPr>
          <w:lang w:val="en-GB"/>
        </w:rPr>
        <w:fldChar w:fldCharType="begin" w:fldLock="1"/>
      </w:r>
      <w:r w:rsidRPr="006D40F8">
        <w:rPr>
          <w:lang w:val="en-GB"/>
        </w:rPr>
        <w:instrText>ADDIN CSL_CITATION {"citationItems":[{"id":"ITEM-1","itemData":{"ISBN":"978-602-8566-82-7","author":[{"dropping-particle":"","family":"Wiagustini","given":"Ni Luh Putu","non-dropping-particle":"","parse-names":false,"suffix":""}],"editor":[{"dropping-particle":"","family":"Atmaja","given":"Jiwa","non-dropping-particle":"","parse-names":false,"suffix":""}],"id":"ITEM-1","issued":{"date-parts":[["2010"]]},"number-of-pages":"75-255","publisher":"Udayana University Press","publisher-place":"Denpasar","title":"Dasar-Dasar Keuangan Manajemen","type":"book"},"uris":["http://www.mendeley.com/documents/?uuid=f31d2916-5394-4501-af70-75e8264f2c66"]}],"mendeley":{"formattedCitation":"(Wiagustini, 2010)","manualFormatting":"Wiagustini (2010)","plainTextFormattedCitation":"(Wiagustini, 2010)","previouslyFormattedCitation":"(Wiagustini, 2010)"},"properties":{"noteIndex":0},"schema":"https://github.com/citation-style-language/schema/raw/master/csl-citation.json"}</w:instrText>
      </w:r>
      <w:r w:rsidRPr="006D40F8">
        <w:rPr>
          <w:lang w:val="en-GB"/>
        </w:rPr>
        <w:fldChar w:fldCharType="separate"/>
      </w:r>
      <w:r w:rsidRPr="006D40F8">
        <w:rPr>
          <w:noProof/>
          <w:lang w:val="en-GB"/>
        </w:rPr>
        <w:t>Wiagustini (2010)</w:t>
      </w:r>
      <w:r w:rsidRPr="006D40F8">
        <w:rPr>
          <w:lang w:val="en-GB"/>
        </w:rPr>
        <w:fldChar w:fldCharType="end"/>
      </w:r>
      <w:r w:rsidR="00B536F5">
        <w:rPr>
          <w:lang w:val="en-GB"/>
        </w:rPr>
        <w:t>,</w:t>
      </w:r>
      <w:r w:rsidRPr="006D40F8">
        <w:rPr>
          <w:lang w:val="en-GB"/>
        </w:rPr>
        <w:t xml:space="preserve"> </w:t>
      </w:r>
      <w:r w:rsidRPr="006D40F8">
        <w:rPr>
          <w:i/>
          <w:lang w:val="en-GB"/>
        </w:rPr>
        <w:t>Liquidity</w:t>
      </w:r>
      <w:r w:rsidR="00B536F5">
        <w:rPr>
          <w:lang w:val="en-GB"/>
        </w:rPr>
        <w:t xml:space="preserve"> yaitu </w:t>
      </w:r>
      <w:r w:rsidR="00AC2217">
        <w:rPr>
          <w:lang w:val="en-GB"/>
        </w:rPr>
        <w:t>mampu tidaknya</w:t>
      </w:r>
      <w:r w:rsidRPr="006D40F8">
        <w:rPr>
          <w:lang w:val="en-GB"/>
        </w:rPr>
        <w:t xml:space="preserve"> perusahaan </w:t>
      </w:r>
      <w:r w:rsidR="00AC2217">
        <w:rPr>
          <w:lang w:val="en-GB"/>
        </w:rPr>
        <w:t xml:space="preserve">dalam menggunakan aset lancar untuk </w:t>
      </w:r>
      <w:r w:rsidRPr="006D40F8">
        <w:rPr>
          <w:lang w:val="en-GB"/>
        </w:rPr>
        <w:t>mem</w:t>
      </w:r>
      <w:r w:rsidR="00B536F5">
        <w:rPr>
          <w:lang w:val="en-GB"/>
        </w:rPr>
        <w:t xml:space="preserve">bayarkan </w:t>
      </w:r>
      <w:r w:rsidRPr="006D40F8">
        <w:rPr>
          <w:lang w:val="en-GB"/>
        </w:rPr>
        <w:t xml:space="preserve">kewajiban </w:t>
      </w:r>
      <w:r w:rsidR="00B536F5">
        <w:rPr>
          <w:lang w:val="en-GB"/>
        </w:rPr>
        <w:t>keuangan</w:t>
      </w:r>
      <w:r w:rsidR="005E27C5">
        <w:rPr>
          <w:lang w:val="en-GB"/>
        </w:rPr>
        <w:t xml:space="preserve"> jangka pendek</w:t>
      </w:r>
      <w:r w:rsidR="00AC2217">
        <w:rPr>
          <w:lang w:val="en-GB"/>
        </w:rPr>
        <w:t xml:space="preserve">. </w:t>
      </w:r>
      <w:r w:rsidR="00FC59A8" w:rsidRPr="006D40F8">
        <w:rPr>
          <w:lang w:val="en-GB"/>
        </w:rPr>
        <w:t xml:space="preserve">Menurut </w:t>
      </w:r>
      <w:r w:rsidR="00FC59A8" w:rsidRPr="006D40F8">
        <w:rPr>
          <w:lang w:val="en-GB"/>
        </w:rPr>
        <w:fldChar w:fldCharType="begin" w:fldLock="1"/>
      </w:r>
      <w:r w:rsidR="00FC59A8" w:rsidRPr="006D40F8">
        <w:rPr>
          <w:lang w:val="en-GB"/>
        </w:rPr>
        <w:instrText>ADDIN CSL_CITATION {"citationItems":[{"id":"ITEM-1","itemData":{"ISBN":"978-979-028-135-6","author":[{"dropping-particle":"","family":"Purwohandoko","given":"","non-dropping-particle":"","parse-names":false,"suffix":""}],"container-title":"Unesa University Press","id":"ITEM-1","issued":{"date-parts":[["2009"]]},"number-of-pages":"43 - 49","publisher-place":"Surabaya","title":"DASAR - DASAR MANAJEMEN KEUANGAN (Teori, Aplikasi dan kasus)","type":"book"},"uris":["http://www.mendeley.com/documents/?uuid=192c71dc-f632-4737-a795-9cb9b96abb3e"]}],"mendeley":{"formattedCitation":"(Purwohandoko, 2009)","manualFormatting":"Purwohandoko (2009)","plainTextFormattedCitation":"(Purwohandoko, 2009)","previouslyFormattedCitation":"(Purwohandoko, 2009)"},"properties":{"noteIndex":0},"schema":"https://github.com/citation-style-language/schema/raw/master/csl-citation.json"}</w:instrText>
      </w:r>
      <w:r w:rsidR="00FC59A8" w:rsidRPr="006D40F8">
        <w:rPr>
          <w:lang w:val="en-GB"/>
        </w:rPr>
        <w:fldChar w:fldCharType="separate"/>
      </w:r>
      <w:r w:rsidR="00FC59A8" w:rsidRPr="006D40F8">
        <w:rPr>
          <w:noProof/>
          <w:lang w:val="en-GB"/>
        </w:rPr>
        <w:t>Purwohandoko (2009)</w:t>
      </w:r>
      <w:r w:rsidR="00FC59A8" w:rsidRPr="006D40F8">
        <w:rPr>
          <w:lang w:val="en-GB"/>
        </w:rPr>
        <w:fldChar w:fldCharType="end"/>
      </w:r>
      <w:r w:rsidR="00FC59A8" w:rsidRPr="006D40F8">
        <w:rPr>
          <w:lang w:val="en-GB"/>
        </w:rPr>
        <w:t>,</w:t>
      </w:r>
      <w:r w:rsidRPr="006D40F8">
        <w:rPr>
          <w:lang w:val="en-GB"/>
        </w:rPr>
        <w:t xml:space="preserve"> </w:t>
      </w:r>
      <w:r w:rsidRPr="006D40F8">
        <w:rPr>
          <w:i/>
          <w:lang w:val="en-GB"/>
        </w:rPr>
        <w:t xml:space="preserve">Current Ratio </w:t>
      </w:r>
      <w:r w:rsidRPr="006D40F8">
        <w:rPr>
          <w:lang w:val="en-GB"/>
        </w:rPr>
        <w:t xml:space="preserve">(CR) dapat digunakan untuk mengetahui sejauh mana para kreditor dapat dipenuhi </w:t>
      </w:r>
      <w:r w:rsidR="00921C93">
        <w:rPr>
          <w:lang w:val="en-GB"/>
        </w:rPr>
        <w:t xml:space="preserve">tagihan jangka pendek </w:t>
      </w:r>
      <w:r w:rsidRPr="006D40F8">
        <w:rPr>
          <w:lang w:val="en-GB"/>
        </w:rPr>
        <w:t>dengan aset yang diharapkan</w:t>
      </w:r>
      <w:r w:rsidR="00FC59A8" w:rsidRPr="006D40F8">
        <w:rPr>
          <w:lang w:val="en-GB"/>
        </w:rPr>
        <w:t>, sehingga</w:t>
      </w:r>
      <w:r w:rsidRPr="006D40F8">
        <w:rPr>
          <w:lang w:val="en-GB"/>
        </w:rPr>
        <w:t xml:space="preserve"> CR diformulasikan dengan rumus (3).</w:t>
      </w:r>
    </w:p>
    <w:p w14:paraId="302E4065" w14:textId="77777777" w:rsidR="00751AFA" w:rsidRPr="006D40F8" w:rsidRDefault="00751AFA" w:rsidP="00751AFA">
      <w:pPr>
        <w:pStyle w:val="ListParagraph"/>
        <w:tabs>
          <w:tab w:val="left" w:leader="dot" w:pos="7938"/>
        </w:tabs>
        <w:spacing w:before="240" w:line="240" w:lineRule="auto"/>
        <w:ind w:left="0"/>
        <w:jc w:val="both"/>
        <w:rPr>
          <w:rFonts w:ascii="Times New Roman" w:eastAsia="Times New Roman" w:hAnsi="Times New Roman"/>
          <w:lang w:val="en-GB"/>
        </w:rPr>
      </w:pPr>
      <m:oMath>
        <m:r>
          <w:rPr>
            <w:rFonts w:ascii="Cambria Math" w:hAnsi="Cambria Math"/>
            <w:lang w:val="en-GB"/>
          </w:rPr>
          <m:t>CR=</m:t>
        </m:r>
        <m:f>
          <m:fPr>
            <m:ctrlPr>
              <w:rPr>
                <w:rFonts w:ascii="Cambria Math" w:hAnsi="Cambria Math"/>
                <w:i/>
                <w:lang w:val="en-GB"/>
              </w:rPr>
            </m:ctrlPr>
          </m:fPr>
          <m:num>
            <m:r>
              <w:rPr>
                <w:rFonts w:ascii="Cambria Math" w:hAnsi="Cambria Math"/>
                <w:lang w:val="en-GB"/>
              </w:rPr>
              <m:t>Aset Lancar</m:t>
            </m:r>
          </m:num>
          <m:den>
            <m:r>
              <w:rPr>
                <w:rFonts w:ascii="Cambria Math" w:hAnsi="Cambria Math"/>
                <w:lang w:val="en-GB"/>
              </w:rPr>
              <m:t>Utang Lancar</m:t>
            </m:r>
          </m:den>
        </m:f>
        <m:r>
          <w:rPr>
            <w:rFonts w:ascii="Cambria Math" w:hAnsi="Cambria Math"/>
            <w:lang w:val="en-GB"/>
          </w:rPr>
          <m:t>×100%</m:t>
        </m:r>
      </m:oMath>
      <w:r w:rsidRPr="006D40F8">
        <w:rPr>
          <w:rFonts w:ascii="Times New Roman" w:eastAsia="Times New Roman" w:hAnsi="Times New Roman"/>
          <w:lang w:val="en-GB"/>
        </w:rPr>
        <w:tab/>
        <w:t>(3)</w:t>
      </w:r>
    </w:p>
    <w:p w14:paraId="79692D77" w14:textId="77777777" w:rsidR="00751AFA" w:rsidRPr="006D40F8" w:rsidRDefault="00751AFA" w:rsidP="00751AFA">
      <w:pPr>
        <w:spacing w:before="240"/>
        <w:rPr>
          <w:b/>
          <w:i/>
          <w:lang w:val="en-GB"/>
        </w:rPr>
      </w:pPr>
      <w:r w:rsidRPr="006D40F8">
        <w:rPr>
          <w:b/>
          <w:i/>
          <w:lang w:val="en-GB"/>
        </w:rPr>
        <w:t>Leverage</w:t>
      </w:r>
    </w:p>
    <w:p w14:paraId="53023912" w14:textId="6D0F71FE" w:rsidR="00751AFA" w:rsidRPr="006D40F8" w:rsidRDefault="00751AFA" w:rsidP="00751AFA">
      <w:pPr>
        <w:rPr>
          <w:lang w:val="en-GB"/>
        </w:rPr>
      </w:pPr>
      <w:r w:rsidRPr="006D40F8">
        <w:rPr>
          <w:i/>
          <w:lang w:val="en-GB"/>
        </w:rPr>
        <w:t>Leverage</w:t>
      </w:r>
      <w:r w:rsidRPr="006D40F8">
        <w:rPr>
          <w:lang w:val="en-GB"/>
        </w:rPr>
        <w:t xml:space="preserve"> merupakan</w:t>
      </w:r>
      <w:r w:rsidR="00574A9D" w:rsidRPr="006D40F8">
        <w:rPr>
          <w:lang w:val="en-GB"/>
        </w:rPr>
        <w:t xml:space="preserve"> kemampuan perusahaan dalam m</w:t>
      </w:r>
      <w:r w:rsidRPr="006D40F8">
        <w:rPr>
          <w:lang w:val="en-GB"/>
        </w:rPr>
        <w:t xml:space="preserve">engetahui sejauh mana perusahaan </w:t>
      </w:r>
      <w:r w:rsidR="00574A9D" w:rsidRPr="006D40F8">
        <w:rPr>
          <w:lang w:val="en-GB"/>
        </w:rPr>
        <w:t xml:space="preserve">tersebut </w:t>
      </w:r>
      <w:r w:rsidRPr="006D40F8">
        <w:rPr>
          <w:lang w:val="en-GB"/>
        </w:rPr>
        <w:t xml:space="preserve">dibiayai oleh hutang </w:t>
      </w:r>
      <w:r w:rsidRPr="006D40F8">
        <w:rPr>
          <w:lang w:val="en-GB"/>
        </w:rPr>
        <w:fldChar w:fldCharType="begin" w:fldLock="1"/>
      </w:r>
      <w:r w:rsidRPr="006D40F8">
        <w:rPr>
          <w:lang w:val="en-GB"/>
        </w:rPr>
        <w:instrText>ADDIN CSL_CITATION {"citationItems":[{"id":"ITEM-1","itemData":{"ISBN":"978-602-8566-82-7","author":[{"dropping-particle":"","family":"Wiagustini","given":"Ni Luh Putu","non-dropping-particle":"","parse-names":false,"suffix":""}],"editor":[{"dropping-particle":"","family":"Atmaja","given":"Jiwa","non-dropping-particle":"","parse-names":false,"suffix":""}],"id":"ITEM-1","issued":{"date-parts":[["2010"]]},"number-of-pages":"75-255","publisher":"Udayana University Press","publisher-place":"Denpasar","title":"Dasar-Dasar Keuangan Manajemen","type":"book"},"uris":["http://www.mendeley.com/documents/?uuid=f31d2916-5394-4501-af70-75e8264f2c66"]}],"mendeley":{"formattedCitation":"(Wiagustini, 2010)","plainTextFormattedCitation":"(Wiagustini, 2010)","previouslyFormattedCitation":"(Wiagustini, 2010)"},"properties":{"noteIndex":0},"schema":"https://github.com/citation-style-language/schema/raw/master/csl-citation.json"}</w:instrText>
      </w:r>
      <w:r w:rsidRPr="006D40F8">
        <w:rPr>
          <w:lang w:val="en-GB"/>
        </w:rPr>
        <w:fldChar w:fldCharType="separate"/>
      </w:r>
      <w:r w:rsidRPr="006D40F8">
        <w:rPr>
          <w:noProof/>
          <w:lang w:val="en-GB"/>
        </w:rPr>
        <w:t>(Wiagustini, 2010)</w:t>
      </w:r>
      <w:r w:rsidRPr="006D40F8">
        <w:rPr>
          <w:lang w:val="en-GB"/>
        </w:rPr>
        <w:fldChar w:fldCharType="end"/>
      </w:r>
      <w:r w:rsidRPr="006D40F8">
        <w:rPr>
          <w:lang w:val="en-GB"/>
        </w:rPr>
        <w:t xml:space="preserve">. </w:t>
      </w:r>
      <w:r w:rsidR="00FC59A8" w:rsidRPr="006D40F8">
        <w:rPr>
          <w:lang w:val="en-GB"/>
        </w:rPr>
        <w:t xml:space="preserve">Menurut </w:t>
      </w:r>
      <w:r w:rsidR="00FC59A8" w:rsidRPr="006D40F8">
        <w:rPr>
          <w:lang w:val="en-GB"/>
        </w:rPr>
        <w:fldChar w:fldCharType="begin" w:fldLock="1"/>
      </w:r>
      <w:r w:rsidR="00FC59A8" w:rsidRPr="006D40F8">
        <w:rPr>
          <w:lang w:val="en-GB"/>
        </w:rPr>
        <w:instrText>ADDIN CSL_CITATION {"citationItems":[{"id":"ITEM-1","itemData":{"abstract":"This study examined the influence of Profitability, Size, and Liquidity to impact Company Value in Manufacturing Company In Indonesia With Capital Structure intervening variable. The population in this research is manufacturing companies listed in Indonesia Stock Exchange. During the years 2012-2015 amounted to 204 companies. The sample in this study is a manufacturing company amounted to 51 manufacturing companies during the years 2012-2015. The results of this study indicate that profitability (NPM) a significant negative effect on the DER. Size does not significantly influence the DER, CR a significant negative effect on the DER. Profitability (NPM) positive and significant impact on the PBV, Size positive and significant impact on the PBV, CR not significant to PBV, DER positive and significant impact on the PBV. The test results indicate that the effect of intervening statistically DER NPM may mediate the effect on firm value. The test results indicate that the effect of intervening statistically DER can not mediate the effect of the PBV Size. The test results indicate that the effect of intervening statistically DER may mediate the effect of CR on PBV. Keywords:","author":[{"dropping-particle":"","family":"Anjarwati","given":"Kenti","non-dropping-particle":"","parse-names":false,"suffix":""},{"dropping-particle":"","family":"Chabachib","given":"Mochammad","non-dropping-particle":"","parse-names":false,"suffix":""},{"dropping-particle":"","family":"Demi","given":"Irene Rini","non-dropping-particle":"","parse-names":false,"suffix":""}],"container-title":"Diponegoro Journal of Finance","id":"ITEM-1","issue":"2","issued":{"date-parts":[["2016"]]},"page":"1-20","title":"Pengaruh Profitabilitas, Size, Dan Likuiditas Terhadap Nilai Perusahaan Manufaktur Di Indonesia Dengan Struktur Modal Sebagai Variabel Intervening","type":"article-journal","volume":"6"},"uris":["http://www.mendeley.com/documents/?uuid=00fc3e79-9838-425b-9c2c-e18ad72af226"]}],"mendeley":{"formattedCitation":"(Anjarwati et al., 2016)","manualFormatting":"Anjarwati et al. (2016)","plainTextFormattedCitation":"(Anjarwati et al., 2016)","previouslyFormattedCitation":"(Anjarwati et al., 2016)"},"properties":{"noteIndex":0},"schema":"https://github.com/citation-style-language/schema/raw/master/csl-citation.json"}</w:instrText>
      </w:r>
      <w:r w:rsidR="00FC59A8" w:rsidRPr="006D40F8">
        <w:rPr>
          <w:lang w:val="en-GB"/>
        </w:rPr>
        <w:fldChar w:fldCharType="separate"/>
      </w:r>
      <w:r w:rsidR="00FC59A8" w:rsidRPr="006D40F8">
        <w:rPr>
          <w:noProof/>
          <w:lang w:val="en-GB"/>
        </w:rPr>
        <w:t>Anjarwati et al. (2016)</w:t>
      </w:r>
      <w:r w:rsidR="00FC59A8" w:rsidRPr="006D40F8">
        <w:rPr>
          <w:lang w:val="en-GB"/>
        </w:rPr>
        <w:fldChar w:fldCharType="end"/>
      </w:r>
      <w:r w:rsidR="00FC59A8" w:rsidRPr="006D40F8">
        <w:rPr>
          <w:lang w:val="en-GB"/>
        </w:rPr>
        <w:t xml:space="preserve">, </w:t>
      </w:r>
      <w:r w:rsidRPr="006D40F8">
        <w:rPr>
          <w:i/>
          <w:lang w:val="en-GB"/>
        </w:rPr>
        <w:t>Debt</w:t>
      </w:r>
      <w:r w:rsidR="00574A9D" w:rsidRPr="006D40F8">
        <w:rPr>
          <w:i/>
          <w:lang w:val="en-GB"/>
        </w:rPr>
        <w:t xml:space="preserve"> to</w:t>
      </w:r>
      <w:r w:rsidRPr="006D40F8">
        <w:rPr>
          <w:i/>
          <w:lang w:val="en-GB"/>
        </w:rPr>
        <w:t xml:space="preserve"> Equity Ratio </w:t>
      </w:r>
      <w:r w:rsidRPr="006D40F8">
        <w:rPr>
          <w:lang w:val="en-GB"/>
        </w:rPr>
        <w:t xml:space="preserve">(DER) menggambarkan sumber pendanan perusahaan </w:t>
      </w:r>
      <w:r w:rsidR="00DA2EEC">
        <w:rPr>
          <w:lang w:val="en-GB"/>
        </w:rPr>
        <w:t>yang</w:t>
      </w:r>
      <w:r w:rsidRPr="006D40F8">
        <w:rPr>
          <w:lang w:val="en-GB"/>
        </w:rPr>
        <w:t xml:space="preserve"> </w:t>
      </w:r>
      <w:r w:rsidR="00B536F5">
        <w:rPr>
          <w:lang w:val="en-GB"/>
        </w:rPr>
        <w:t>membandingkan</w:t>
      </w:r>
      <w:r w:rsidRPr="006D40F8">
        <w:rPr>
          <w:lang w:val="en-GB"/>
        </w:rPr>
        <w:t xml:space="preserve"> total hutang </w:t>
      </w:r>
      <w:r w:rsidR="00B536F5">
        <w:rPr>
          <w:lang w:val="en-GB"/>
        </w:rPr>
        <w:t>dan</w:t>
      </w:r>
      <w:r w:rsidRPr="006D40F8">
        <w:rPr>
          <w:lang w:val="en-GB"/>
        </w:rPr>
        <w:t xml:space="preserve"> modal sendiri</w:t>
      </w:r>
      <w:r w:rsidR="00FC59A8" w:rsidRPr="006D40F8">
        <w:rPr>
          <w:lang w:val="en-GB"/>
        </w:rPr>
        <w:t>, sehingga</w:t>
      </w:r>
      <w:r w:rsidRPr="006D40F8">
        <w:rPr>
          <w:lang w:val="en-GB"/>
        </w:rPr>
        <w:t xml:space="preserve"> DER diformulasikan dengan rumus (4).</w:t>
      </w:r>
    </w:p>
    <w:p w14:paraId="175457B6" w14:textId="77777777" w:rsidR="00751AFA" w:rsidRPr="006D40F8" w:rsidRDefault="00751AFA" w:rsidP="00751AFA">
      <w:pPr>
        <w:pStyle w:val="ListParagraph"/>
        <w:tabs>
          <w:tab w:val="left" w:leader="dot" w:pos="7938"/>
        </w:tabs>
        <w:spacing w:before="240" w:line="240" w:lineRule="auto"/>
        <w:ind w:left="0"/>
        <w:jc w:val="both"/>
        <w:rPr>
          <w:rFonts w:ascii="Times New Roman" w:eastAsia="Times New Roman" w:hAnsi="Times New Roman"/>
          <w:lang w:val="en-GB"/>
        </w:rPr>
      </w:pPr>
      <m:oMath>
        <m:r>
          <w:rPr>
            <w:rFonts w:ascii="Cambria Math" w:hAnsi="Cambria Math"/>
            <w:lang w:val="en-GB"/>
          </w:rPr>
          <m:t>DER=</m:t>
        </m:r>
        <m:f>
          <m:fPr>
            <m:ctrlPr>
              <w:rPr>
                <w:rFonts w:ascii="Cambria Math" w:hAnsi="Cambria Math"/>
                <w:i/>
                <w:lang w:val="en-GB"/>
              </w:rPr>
            </m:ctrlPr>
          </m:fPr>
          <m:num>
            <m:r>
              <w:rPr>
                <w:rFonts w:ascii="Cambria Math" w:hAnsi="Cambria Math"/>
                <w:lang w:val="en-GB"/>
              </w:rPr>
              <m:t>Total Hutang</m:t>
            </m:r>
          </m:num>
          <m:den>
            <m:r>
              <w:rPr>
                <w:rFonts w:ascii="Cambria Math" w:hAnsi="Cambria Math"/>
                <w:lang w:val="en-GB"/>
              </w:rPr>
              <m:t>Modal Sendiri</m:t>
            </m:r>
          </m:den>
        </m:f>
        <m:r>
          <w:rPr>
            <w:rFonts w:ascii="Cambria Math" w:eastAsia="Times New Roman" w:hAnsi="Cambria Math"/>
            <w:lang w:val="en-GB"/>
          </w:rPr>
          <m:t>×100%</m:t>
        </m:r>
      </m:oMath>
      <w:r w:rsidRPr="006D40F8">
        <w:rPr>
          <w:rFonts w:ascii="Times New Roman" w:eastAsia="Times New Roman" w:hAnsi="Times New Roman"/>
          <w:lang w:val="en-GB"/>
        </w:rPr>
        <w:tab/>
        <w:t>(4)</w:t>
      </w:r>
    </w:p>
    <w:p w14:paraId="19B59160" w14:textId="77777777" w:rsidR="00751AFA" w:rsidRPr="006D40F8" w:rsidRDefault="00751AFA" w:rsidP="00751AFA">
      <w:pPr>
        <w:spacing w:before="240"/>
        <w:rPr>
          <w:b/>
          <w:i/>
          <w:lang w:val="en-GB"/>
        </w:rPr>
      </w:pPr>
      <w:r w:rsidRPr="006D40F8">
        <w:rPr>
          <w:b/>
          <w:i/>
          <w:lang w:val="en-GB"/>
        </w:rPr>
        <w:t>Dividend Policy</w:t>
      </w:r>
    </w:p>
    <w:p w14:paraId="6596C273" w14:textId="07A4D612" w:rsidR="00751AFA" w:rsidRPr="006D40F8" w:rsidRDefault="00751AFA" w:rsidP="00751AFA">
      <w:pPr>
        <w:rPr>
          <w:lang w:val="en-GB"/>
        </w:rPr>
      </w:pPr>
      <w:r w:rsidRPr="006D40F8">
        <w:rPr>
          <w:i/>
          <w:lang w:val="en-GB"/>
        </w:rPr>
        <w:lastRenderedPageBreak/>
        <w:t>Dividend Policy</w:t>
      </w:r>
      <w:r w:rsidR="00B536F5">
        <w:rPr>
          <w:lang w:val="en-GB"/>
        </w:rPr>
        <w:t xml:space="preserve">, suatu </w:t>
      </w:r>
      <w:r w:rsidRPr="006D40F8">
        <w:rPr>
          <w:lang w:val="en-GB"/>
        </w:rPr>
        <w:t>keputusan yang dilakukan perusahaan dalam membagikan laba</w:t>
      </w:r>
      <w:r w:rsidR="00B536F5">
        <w:rPr>
          <w:lang w:val="en-GB"/>
        </w:rPr>
        <w:t xml:space="preserve"> sebagai dividen</w:t>
      </w:r>
      <w:r w:rsidRPr="006D40F8">
        <w:rPr>
          <w:lang w:val="en-GB"/>
        </w:rPr>
        <w:t xml:space="preserve"> kepada pemegang saham untuk membiayai investasi di masa </w:t>
      </w:r>
      <w:r w:rsidR="00B536F5">
        <w:rPr>
          <w:lang w:val="en-GB"/>
        </w:rPr>
        <w:t>depan</w:t>
      </w:r>
      <w:r w:rsidRPr="006D40F8">
        <w:rPr>
          <w:lang w:val="en-GB"/>
        </w:rPr>
        <w:t xml:space="preserve"> </w:t>
      </w:r>
      <w:r w:rsidRPr="006D40F8">
        <w:rPr>
          <w:lang w:val="en-GB"/>
        </w:rPr>
        <w:fldChar w:fldCharType="begin" w:fldLock="1"/>
      </w:r>
      <w:r w:rsidRPr="006D40F8">
        <w:rPr>
          <w:lang w:val="en-GB"/>
        </w:rPr>
        <w:instrText>ADDIN CSL_CITATION {"citationItems":[{"id":"ITEM-1","itemData":{"ISBN":"978-602-8566-82-7","author":[{"dropping-particle":"","family":"Wiagustini","given":"Ni Luh Putu","non-dropping-particle":"","parse-names":false,"suffix":""}],"editor":[{"dropping-particle":"","family":"Atmaja","given":"Jiwa","non-dropping-particle":"","parse-names":false,"suffix":""}],"id":"ITEM-1","issued":{"date-parts":[["2010"]]},"number-of-pages":"75-255","publisher":"Udayana University Press","publisher-place":"Denpasar","title":"Dasar-Dasar Keuangan Manajemen","type":"book"},"uris":["http://www.mendeley.com/documents/?uuid=f31d2916-5394-4501-af70-75e8264f2c66"]}],"mendeley":{"formattedCitation":"(Wiagustini, 2010)","plainTextFormattedCitation":"(Wiagustini, 2010)","previouslyFormattedCitation":"(Wiagustini, 2010)"},"properties":{"noteIndex":0},"schema":"https://github.com/citation-style-language/schema/raw/master/csl-citation.json"}</w:instrText>
      </w:r>
      <w:r w:rsidRPr="006D40F8">
        <w:rPr>
          <w:lang w:val="en-GB"/>
        </w:rPr>
        <w:fldChar w:fldCharType="separate"/>
      </w:r>
      <w:r w:rsidRPr="006D40F8">
        <w:rPr>
          <w:noProof/>
          <w:lang w:val="en-GB"/>
        </w:rPr>
        <w:t>(Wiagustini, 2010)</w:t>
      </w:r>
      <w:r w:rsidRPr="006D40F8">
        <w:rPr>
          <w:lang w:val="en-GB"/>
        </w:rPr>
        <w:fldChar w:fldCharType="end"/>
      </w:r>
      <w:r w:rsidRPr="006D40F8">
        <w:rPr>
          <w:lang w:val="en-GB"/>
        </w:rPr>
        <w:t>.</w:t>
      </w:r>
      <w:r w:rsidR="00FC59A8" w:rsidRPr="006D40F8">
        <w:rPr>
          <w:lang w:val="en-GB"/>
        </w:rPr>
        <w:t xml:space="preserve"> Menurut </w:t>
      </w:r>
      <w:r w:rsidR="00FC59A8" w:rsidRPr="006D40F8">
        <w:rPr>
          <w:lang w:val="en-GB"/>
        </w:rPr>
        <w:fldChar w:fldCharType="begin" w:fldLock="1"/>
      </w:r>
      <w:r w:rsidR="00FC59A8" w:rsidRPr="006D40F8">
        <w:rPr>
          <w:lang w:val="en-GB"/>
        </w:rPr>
        <w:instrText>ADDIN CSL_CITATION {"citationItems":[{"id":"ITEM-1","itemData":{"abstract":"Penelitian ini bertujuan untuk mengetahui pengaruh Return On Asset, Size,dan Current Ratio terhadap Price Book ValueMelalui Dividend Payout RatioSebagai Variabel Intervening.Penelitian ini dilakukan pada perusahaan yang terdaftar pada Indeks Investor33yang terdaftar di BursaEfek Indonesia (BEI) Tahun 2016-2019. Jumlahsampel yang diambil sebanyak 12perusahaan dengan teknik purposive sampling.Teknik analisis yang digunakan adalah analisis jalur. Hasil pembuktian hipotesis terhadap DPR menunjukkan bahwa variabel ROA, Size, dan CRtidak berpengaruh signifikan terhadap variabel DPR. Hasil pembuktian hipotesis terhadap Price Book Valuemenunjukkan bahwa variabel ROA, CR, dan DPRtidak berpengaruh signifikan terhadapPrice Book Value, variabel Sizeberpengaruh signifikan terhadap Price Book Value. Hasil analisis dengan menggunakan analisis jalur menunjukkan bahwa variabel Size dan CRmemiliki hubungan tidak langsung terhadap Price Book Valuemelalui variabel DPR. Variabel ROAtidak terdapat pengaruh tidak langsung terhadap Price Book Valuemelalui variabel DPR.Berdasarkan nilai R2menunjukkan bahwa kontribusi antar variabel terhadap variabel DPR sebesar 7.3% dan sisanya sebesar 92.7% dipengaruhi oleh variabel lain di luar model, nilai R2antar variabel terhadap variabel Price Book Valuesebesar 30.8% dan sisanya sebesar 69.2% dipengaruhi oleh variabel lain di luar model.","author":[{"dropping-particle":"","family":"Artati","given":"Dwi","non-dropping-particle":"","parse-names":false,"suffix":""}],"container-title":"Jurnal Bisnis, Manajemen, dan Akuntansi","id":"ITEM-1","issue":"1","issued":{"date-parts":[["2020"]]},"page":"111-131","title":"Pengaruh Return on Assets , Size Dan Current Ratio Terhadap Nilai Perusahaan Melalui","type":"article-journal","volume":"VII"},"uris":["http://www.mendeley.com/documents/?uuid=d8dfbc7e-71f5-479d-828f-777645589444"]}],"mendeley":{"formattedCitation":"(Artati, 2020)","manualFormatting":"Artati (2020)","plainTextFormattedCitation":"(Artati, 2020)","previouslyFormattedCitation":"(Artati, 2020)"},"properties":{"noteIndex":0},"schema":"https://github.com/citation-style-language/schema/raw/master/csl-citation.json"}</w:instrText>
      </w:r>
      <w:r w:rsidR="00FC59A8" w:rsidRPr="006D40F8">
        <w:rPr>
          <w:lang w:val="en-GB"/>
        </w:rPr>
        <w:fldChar w:fldCharType="separate"/>
      </w:r>
      <w:r w:rsidR="00FC59A8" w:rsidRPr="006D40F8">
        <w:rPr>
          <w:noProof/>
          <w:lang w:val="en-GB"/>
        </w:rPr>
        <w:t>Artati (2020)</w:t>
      </w:r>
      <w:r w:rsidR="00FC59A8" w:rsidRPr="006D40F8">
        <w:rPr>
          <w:lang w:val="en-GB"/>
        </w:rPr>
        <w:fldChar w:fldCharType="end"/>
      </w:r>
      <w:r w:rsidR="00FC59A8" w:rsidRPr="006D40F8">
        <w:rPr>
          <w:lang w:val="en-GB"/>
        </w:rPr>
        <w:t>,</w:t>
      </w:r>
      <w:r w:rsidRPr="006D40F8">
        <w:rPr>
          <w:lang w:val="en-GB"/>
        </w:rPr>
        <w:t xml:space="preserve"> </w:t>
      </w:r>
      <w:r w:rsidR="006C17A4">
        <w:rPr>
          <w:lang w:val="en-GB"/>
        </w:rPr>
        <w:t>mem</w:t>
      </w:r>
      <w:r w:rsidR="00A91EAA">
        <w:rPr>
          <w:lang w:val="en-GB"/>
        </w:rPr>
        <w:t>banding</w:t>
      </w:r>
      <w:r w:rsidR="006C17A4">
        <w:rPr>
          <w:lang w:val="en-GB"/>
        </w:rPr>
        <w:t>k</w:t>
      </w:r>
      <w:r w:rsidR="0091642B">
        <w:rPr>
          <w:lang w:val="en-GB"/>
        </w:rPr>
        <w:t>an dividen tunai per</w:t>
      </w:r>
      <w:r w:rsidR="00A91EAA">
        <w:rPr>
          <w:lang w:val="en-GB"/>
        </w:rPr>
        <w:t xml:space="preserve"> saham dan laba per saham dapat menggunakan </w:t>
      </w:r>
      <w:r w:rsidRPr="006D40F8">
        <w:rPr>
          <w:i/>
          <w:lang w:val="en-GB"/>
        </w:rPr>
        <w:t xml:space="preserve">Dividend Payout Ratio </w:t>
      </w:r>
      <w:r w:rsidRPr="006D40F8">
        <w:rPr>
          <w:lang w:val="en-GB"/>
        </w:rPr>
        <w:t>(DPR)</w:t>
      </w:r>
      <w:r w:rsidR="00A91EAA">
        <w:rPr>
          <w:lang w:val="en-GB"/>
        </w:rPr>
        <w:t xml:space="preserve">, </w:t>
      </w:r>
      <w:r w:rsidR="00FC59A8" w:rsidRPr="006D40F8">
        <w:rPr>
          <w:lang w:val="en-GB"/>
        </w:rPr>
        <w:t>sehingga</w:t>
      </w:r>
      <w:r w:rsidRPr="006D40F8">
        <w:rPr>
          <w:lang w:val="en-GB"/>
        </w:rPr>
        <w:t xml:space="preserve"> DPR diformulasikan dengan rumus (5).</w:t>
      </w:r>
    </w:p>
    <w:p w14:paraId="63AEA6EB" w14:textId="18FD23C9" w:rsidR="00751AFA" w:rsidRPr="006D40F8" w:rsidRDefault="00751AFA" w:rsidP="00751AFA">
      <w:pPr>
        <w:pStyle w:val="ListParagraph"/>
        <w:tabs>
          <w:tab w:val="left" w:leader="dot" w:pos="7938"/>
        </w:tabs>
        <w:spacing w:before="240" w:line="240" w:lineRule="auto"/>
        <w:ind w:left="0"/>
        <w:jc w:val="both"/>
        <w:rPr>
          <w:rFonts w:ascii="Times New Roman" w:hAnsi="Times New Roman"/>
          <w:lang w:val="en-GB"/>
        </w:rPr>
      </w:pPr>
      <m:oMath>
        <m:r>
          <w:rPr>
            <w:rFonts w:ascii="Cambria Math" w:hAnsi="Cambria Math"/>
            <w:lang w:val="en-GB"/>
          </w:rPr>
          <m:t xml:space="preserve">DPR= </m:t>
        </m:r>
        <m:f>
          <m:fPr>
            <m:ctrlPr>
              <w:rPr>
                <w:rFonts w:ascii="Cambria Math" w:hAnsi="Cambria Math"/>
                <w:i/>
                <w:lang w:val="en-GB"/>
              </w:rPr>
            </m:ctrlPr>
          </m:fPr>
          <m:num>
            <m:r>
              <w:rPr>
                <w:rFonts w:ascii="Cambria Math" w:hAnsi="Cambria Math"/>
                <w:lang w:val="en-GB"/>
              </w:rPr>
              <m:t>Dividen Tunai per Saham</m:t>
            </m:r>
          </m:num>
          <m:den>
            <m:r>
              <w:rPr>
                <w:rFonts w:ascii="Cambria Math" w:hAnsi="Cambria Math"/>
                <w:lang w:val="en-GB"/>
              </w:rPr>
              <m:t>Laba per Saham</m:t>
            </m:r>
          </m:den>
        </m:f>
      </m:oMath>
      <w:r w:rsidRPr="006D40F8">
        <w:rPr>
          <w:rFonts w:ascii="Times New Roman" w:eastAsia="Times New Roman" w:hAnsi="Times New Roman"/>
          <w:lang w:val="en-GB"/>
        </w:rPr>
        <w:tab/>
        <w:t>(5)</w:t>
      </w:r>
    </w:p>
    <w:p w14:paraId="3E4669DA" w14:textId="77777777" w:rsidR="00751AFA" w:rsidRPr="006D40F8" w:rsidRDefault="00751AFA" w:rsidP="00751AFA">
      <w:pPr>
        <w:spacing w:before="240"/>
        <w:rPr>
          <w:b/>
          <w:i/>
          <w:lang w:val="en-GB"/>
        </w:rPr>
      </w:pPr>
      <w:r w:rsidRPr="006D40F8">
        <w:rPr>
          <w:b/>
          <w:i/>
          <w:lang w:val="en-GB"/>
        </w:rPr>
        <w:t>Firm Size</w:t>
      </w:r>
    </w:p>
    <w:p w14:paraId="2E5799ED" w14:textId="3CC13142" w:rsidR="00751AFA" w:rsidRPr="006D40F8" w:rsidRDefault="00751AFA" w:rsidP="00751AFA">
      <w:pPr>
        <w:rPr>
          <w:lang w:val="en-GB"/>
        </w:rPr>
      </w:pPr>
      <w:r w:rsidRPr="006D40F8">
        <w:rPr>
          <w:lang w:val="en-GB"/>
        </w:rPr>
        <w:t xml:space="preserve">Menurut </w:t>
      </w:r>
      <w:r w:rsidRPr="006D40F8">
        <w:rPr>
          <w:lang w:val="en-GB"/>
        </w:rPr>
        <w:fldChar w:fldCharType="begin" w:fldLock="1"/>
      </w:r>
      <w:r w:rsidR="00E27D5E" w:rsidRPr="006D40F8">
        <w:rPr>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6D40F8">
        <w:rPr>
          <w:lang w:val="en-GB"/>
        </w:rPr>
        <w:fldChar w:fldCharType="separate"/>
      </w:r>
      <w:r w:rsidRPr="006D40F8">
        <w:rPr>
          <w:noProof/>
          <w:lang w:val="en-GB"/>
        </w:rPr>
        <w:t>Rudangga &amp; Sudiarta (2016)</w:t>
      </w:r>
      <w:r w:rsidRPr="006D40F8">
        <w:rPr>
          <w:lang w:val="en-GB"/>
        </w:rPr>
        <w:fldChar w:fldCharType="end"/>
      </w:r>
      <w:r w:rsidRPr="006D40F8">
        <w:rPr>
          <w:lang w:val="en-GB"/>
        </w:rPr>
        <w:t xml:space="preserve"> </w:t>
      </w:r>
      <w:r w:rsidRPr="006D40F8">
        <w:rPr>
          <w:i/>
          <w:lang w:val="en-GB"/>
        </w:rPr>
        <w:t>firm size</w:t>
      </w:r>
      <w:r w:rsidRPr="006D40F8">
        <w:rPr>
          <w:lang w:val="en-GB"/>
        </w:rPr>
        <w:t xml:space="preserve"> merupakan total aset perusahaan, dengan melihat ukuran perusahaan yang semakin besar </w:t>
      </w:r>
      <w:r w:rsidR="002A5FA0">
        <w:rPr>
          <w:lang w:val="en-GB"/>
        </w:rPr>
        <w:t>akan l</w:t>
      </w:r>
      <w:r w:rsidRPr="006D40F8">
        <w:rPr>
          <w:lang w:val="en-GB"/>
        </w:rPr>
        <w:t>ebih mudah me</w:t>
      </w:r>
      <w:r w:rsidR="002A5FA0">
        <w:rPr>
          <w:lang w:val="en-GB"/>
        </w:rPr>
        <w:t>ndapatkan</w:t>
      </w:r>
      <w:r w:rsidRPr="006D40F8">
        <w:rPr>
          <w:lang w:val="en-GB"/>
        </w:rPr>
        <w:t xml:space="preserve"> sumber pendanaan. </w:t>
      </w:r>
      <w:r w:rsidRPr="006D40F8">
        <w:rPr>
          <w:i/>
          <w:lang w:val="en-GB"/>
        </w:rPr>
        <w:t>Firm Size</w:t>
      </w:r>
      <w:r w:rsidRPr="006D40F8">
        <w:rPr>
          <w:lang w:val="en-GB"/>
        </w:rPr>
        <w:t xml:space="preserve"> (LN) adalah gambaran </w:t>
      </w:r>
      <w:r w:rsidR="00675E22">
        <w:rPr>
          <w:lang w:val="en-GB"/>
        </w:rPr>
        <w:t>dari skala</w:t>
      </w:r>
      <w:r w:rsidRPr="006D40F8">
        <w:rPr>
          <w:lang w:val="en-GB"/>
        </w:rPr>
        <w:t xml:space="preserve"> perusahaan yang dapat dilihat dari </w:t>
      </w:r>
      <w:r w:rsidR="00675E22">
        <w:rPr>
          <w:lang w:val="en-GB"/>
        </w:rPr>
        <w:t>jumlah</w:t>
      </w:r>
      <w:r w:rsidRPr="006D40F8">
        <w:rPr>
          <w:lang w:val="en-GB"/>
        </w:rPr>
        <w:t xml:space="preserve"> aset </w:t>
      </w:r>
      <w:r w:rsidRPr="006D40F8">
        <w:rPr>
          <w:lang w:val="en-GB"/>
        </w:rPr>
        <w:fldChar w:fldCharType="begin" w:fldLock="1"/>
      </w:r>
      <w:r w:rsidRPr="006D40F8">
        <w:rPr>
          <w:lang w:val="en-GB"/>
        </w:rPr>
        <w:instrText>ADDIN CSL_CITATION {"citationItems":[{"id":"ITEM-1","itemData":{"DOI":"10.35130/jrimk.v3i1.48","ISSN":"2549-3477","abstract":"The company is basically established to create added value, especially in generating profits. But in general the company is not only oriented towards achieving maximum profit, but also trying to increase the value of the company and the prosperity of its owners by maximizing stock prices. High stock prices make the value of the company also high and increase market confidence in the company's prospects in the future. Company value can be influenced by several factors, including Company Size, Leverage and Profitability. The purpose of this study was to determine the effect of Company Size, Leverage and Profitability on Company Value and to determine the effect of Company Size and Leverage on Company Value through Profitability. The data analysis technique used is the Partial Least Square (PLS) model. Sampling was taken using purposive sample method. A total of 8 Food and Beverage manufacturing companies in the 2013-2017 period were sampled. The results of this study indicate that Company Size has a significant effect on Profitability but has no effect on Company Value. Leverage has no significant effect on Company Value but has a significant effect on Company Value. Profitability is able to mediate the influence of firm size on company value. But profitability is not able to mediate the influence of leverage on Company Value.","author":[{"dropping-particle":"","family":"Octaviany","given":"Ayu","non-dropping-particle":"","parse-names":false,"suffix":""},{"dropping-particle":"","family":"Hidayat","given":"Syamsul","non-dropping-particle":"","parse-names":false,"suffix":""},{"dropping-particle":"","family":"Miftahudin","given":"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a02f4ac6-4ede-4aa7-a798-8b43e46c7f71"]}],"mendeley":{"formattedCitation":"(Octaviany et al., 2019)","plainTextFormattedCitation":"(Octaviany et al., 2019)","previouslyFormattedCitation":"(Octaviany et al., 2019)"},"properties":{"noteIndex":0},"schema":"https://github.com/citation-style-language/schema/raw/master/csl-citation.json"}</w:instrText>
      </w:r>
      <w:r w:rsidRPr="006D40F8">
        <w:rPr>
          <w:lang w:val="en-GB"/>
        </w:rPr>
        <w:fldChar w:fldCharType="separate"/>
      </w:r>
      <w:r w:rsidRPr="006D40F8">
        <w:rPr>
          <w:noProof/>
          <w:lang w:val="en-GB"/>
        </w:rPr>
        <w:t>(Octaviany et al., 2019)</w:t>
      </w:r>
      <w:r w:rsidRPr="006D40F8">
        <w:rPr>
          <w:lang w:val="en-GB"/>
        </w:rPr>
        <w:fldChar w:fldCharType="end"/>
      </w:r>
      <w:r w:rsidRPr="006D40F8">
        <w:rPr>
          <w:lang w:val="en-GB"/>
        </w:rPr>
        <w:t xml:space="preserve">. </w:t>
      </w:r>
      <w:r w:rsidR="00FC59A8" w:rsidRPr="006D40F8">
        <w:rPr>
          <w:lang w:val="en-GB"/>
        </w:rPr>
        <w:t xml:space="preserve">Berdasarkan paper yang dijelaskan oleh  </w:t>
      </w:r>
      <w:r w:rsidR="00FC59A8" w:rsidRPr="006D40F8">
        <w:rPr>
          <w:lang w:val="en-GB"/>
        </w:rPr>
        <w:fldChar w:fldCharType="begin" w:fldLock="1"/>
      </w:r>
      <w:r w:rsidR="00087E50" w:rsidRPr="006D40F8">
        <w:rPr>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00FC59A8" w:rsidRPr="006D40F8">
        <w:rPr>
          <w:lang w:val="en-GB"/>
        </w:rPr>
        <w:fldChar w:fldCharType="separate"/>
      </w:r>
      <w:r w:rsidR="00FC59A8" w:rsidRPr="006D40F8">
        <w:rPr>
          <w:noProof/>
          <w:lang w:val="en-GB"/>
        </w:rPr>
        <w:t>Rudangga &amp; Sudiarta (2016)</w:t>
      </w:r>
      <w:r w:rsidR="00FC59A8" w:rsidRPr="006D40F8">
        <w:rPr>
          <w:lang w:val="en-GB"/>
        </w:rPr>
        <w:fldChar w:fldCharType="end"/>
      </w:r>
      <w:r w:rsidR="00FC59A8" w:rsidRPr="006D40F8">
        <w:rPr>
          <w:lang w:val="en-GB"/>
        </w:rPr>
        <w:t xml:space="preserve">, </w:t>
      </w:r>
      <w:r w:rsidRPr="006D40F8">
        <w:rPr>
          <w:i/>
          <w:lang w:val="en-GB"/>
        </w:rPr>
        <w:t xml:space="preserve">Firm size </w:t>
      </w:r>
      <w:r w:rsidRPr="006D40F8">
        <w:rPr>
          <w:lang w:val="en-GB"/>
        </w:rPr>
        <w:t>diformulasikan dengan rumus (6).</w:t>
      </w:r>
    </w:p>
    <w:p w14:paraId="71B8E8BE" w14:textId="77777777" w:rsidR="00751AFA" w:rsidRPr="006D40F8" w:rsidRDefault="00751AFA" w:rsidP="00751AFA">
      <w:pPr>
        <w:pStyle w:val="ListParagraph"/>
        <w:tabs>
          <w:tab w:val="left" w:leader="dot" w:pos="7938"/>
        </w:tabs>
        <w:spacing w:before="240" w:line="240" w:lineRule="auto"/>
        <w:ind w:left="0"/>
        <w:jc w:val="both"/>
        <w:rPr>
          <w:rFonts w:ascii="Times New Roman" w:eastAsia="Times New Roman" w:hAnsi="Times New Roman"/>
          <w:lang w:val="en-GB"/>
        </w:rPr>
      </w:pPr>
      <m:oMath>
        <m:r>
          <w:rPr>
            <w:rFonts w:ascii="Cambria Math" w:hAnsi="Cambria Math"/>
            <w:lang w:val="en-GB"/>
          </w:rPr>
          <m:t>Firm Size=</m:t>
        </m:r>
        <m:d>
          <m:dPr>
            <m:ctrlPr>
              <w:rPr>
                <w:rFonts w:ascii="Cambria Math" w:hAnsi="Cambria Math"/>
                <w:i/>
                <w:lang w:val="en-GB"/>
              </w:rPr>
            </m:ctrlPr>
          </m:dPr>
          <m:e>
            <m:r>
              <m:rPr>
                <m:sty m:val="p"/>
              </m:rPr>
              <w:rPr>
                <w:rFonts w:ascii="Cambria Math" w:hAnsi="Cambria Math"/>
                <w:lang w:val="en-GB"/>
              </w:rPr>
              <m:t>LN</m:t>
            </m:r>
            <m:ctrlPr>
              <w:rPr>
                <w:rFonts w:ascii="Cambria Math" w:hAnsi="Cambria Math"/>
                <w:lang w:val="en-GB"/>
              </w:rPr>
            </m:ctrlPr>
          </m:e>
        </m:d>
        <m:r>
          <w:rPr>
            <w:rFonts w:ascii="Cambria Math" w:hAnsi="Cambria Math"/>
            <w:lang w:val="en-GB"/>
          </w:rPr>
          <m:t xml:space="preserve"> Total Asset</m:t>
        </m:r>
      </m:oMath>
      <w:r w:rsidRPr="006D40F8">
        <w:rPr>
          <w:rFonts w:ascii="Times New Roman" w:eastAsia="Times New Roman" w:hAnsi="Times New Roman"/>
          <w:lang w:val="en-GB"/>
        </w:rPr>
        <w:tab/>
        <w:t>(6)</w:t>
      </w:r>
    </w:p>
    <w:p w14:paraId="5DC5C472" w14:textId="77777777" w:rsidR="00751AFA" w:rsidRPr="006D40F8" w:rsidRDefault="00751AFA" w:rsidP="00751AFA">
      <w:pPr>
        <w:spacing w:before="240"/>
        <w:rPr>
          <w:lang w:val="en-GB"/>
        </w:rPr>
      </w:pPr>
      <w:r w:rsidRPr="006D40F8">
        <w:rPr>
          <w:b/>
          <w:i/>
          <w:lang w:val="en-GB"/>
        </w:rPr>
        <w:t>Firm Growth</w:t>
      </w:r>
    </w:p>
    <w:p w14:paraId="070E3A56" w14:textId="61D4DCA0" w:rsidR="00751AFA" w:rsidRPr="006D40F8" w:rsidRDefault="00751AFA" w:rsidP="00751AFA">
      <w:pPr>
        <w:rPr>
          <w:lang w:val="en-GB"/>
        </w:rPr>
      </w:pPr>
      <w:r w:rsidRPr="006D40F8">
        <w:rPr>
          <w:i/>
          <w:lang w:val="en-GB"/>
        </w:rPr>
        <w:t>Firm Growth</w:t>
      </w:r>
      <w:r w:rsidRPr="006D40F8">
        <w:rPr>
          <w:lang w:val="en-GB"/>
        </w:rPr>
        <w:t xml:space="preserve"> merupakan kemampuan perusahaan memperoleh laba setinggi-tingginya agar sahamnya diminati oleh para investor. </w:t>
      </w:r>
      <w:r w:rsidRPr="006D40F8">
        <w:rPr>
          <w:i/>
          <w:lang w:val="en-GB"/>
        </w:rPr>
        <w:t>Assets growth</w:t>
      </w:r>
      <w:r w:rsidRPr="006D40F8">
        <w:rPr>
          <w:lang w:val="en-GB"/>
        </w:rPr>
        <w:t xml:space="preserve"> diukur menggunakan perubahan total aset </w:t>
      </w:r>
      <w:r w:rsidRPr="006D40F8">
        <w:rPr>
          <w:lang w:val="en-GB"/>
        </w:rPr>
        <w:fldChar w:fldCharType="begin" w:fldLock="1"/>
      </w:r>
      <w:r w:rsidRPr="006D40F8">
        <w:rPr>
          <w:lang w:val="en-GB"/>
        </w:rPr>
        <w:instrText>ADDIN CSL_CITATION {"citationItems":[{"id":"ITEM-1","itemData":{"abstract":"Penelitian ini bertujuan untuk menguji dan menemukan pengaruh pertumbuhan perusahaan, keputusan investasi, dan keputusan pendanaan terhadap nilai perusahaan. Penelitian ini tergolong penelitian kausatif. Populasi dalam penelitian ini adalah perusahaan manufaktur yang terdaftar di Bursa Efek Indonesia pada tahun 2010-2014. Pemilihan sampel dengan menetapkan kriteria tertentu dan sampel yang memenuhi kriteria adalah sebanyak 59 perusahaan. Analisis yang digunakan adalah regresi linear berganda dan uji t untuk melihat pengaruh pertumbuhan perusahaan, keputusan investasi, dan keputusan pendanaan terhadap nilai perusahaan. Hasil pengujian menunjukkan bahwa: 1) Pertumbuhan perusahaan berpengaruh signifikan positif terhadap nilai perusahaan, 2) Keputusan investasi tidak berpengaruh terhadap nilai perusahaan, dan 3) Keputusan pendanaan berpengaruh signifikan negatif terhadap nilai perusahaan.","author":[{"dropping-particle":"","family":"Gustian","given":"Dani","non-dropping-particle":"","parse-names":false,"suffix":""}],"container-title":"Jurnal Akuntansi","id":"ITEM-1","issue":"2","issued":{"date-parts":[["2017"]]},"page":"2635-5315","title":"Pengaruh Pertumbuhan Perusahaan, Keputusan Investasi, Dan Keputusan Pendanaan Terhadap Nilai Perusahaan","type":"article-journal","volume":"5"},"uris":["http://www.mendeley.com/documents/?uuid=6bedfcee-1731-430e-b19b-64331aa148cf"]}],"mendeley":{"formattedCitation":"(Gustian, 2017)","plainTextFormattedCitation":"(Gustian, 2017)","previouslyFormattedCitation":"(Gustian, 2017)"},"properties":{"noteIndex":0},"schema":"https://github.com/citation-style-language/schema/raw/master/csl-citation.json"}</w:instrText>
      </w:r>
      <w:r w:rsidRPr="006D40F8">
        <w:rPr>
          <w:lang w:val="en-GB"/>
        </w:rPr>
        <w:fldChar w:fldCharType="separate"/>
      </w:r>
      <w:r w:rsidRPr="006D40F8">
        <w:rPr>
          <w:noProof/>
          <w:lang w:val="en-GB"/>
        </w:rPr>
        <w:t>(Gustian, 2017)</w:t>
      </w:r>
      <w:r w:rsidRPr="006D40F8">
        <w:rPr>
          <w:lang w:val="en-GB"/>
        </w:rPr>
        <w:fldChar w:fldCharType="end"/>
      </w:r>
      <w:r w:rsidRPr="006D40F8">
        <w:rPr>
          <w:lang w:val="en-GB"/>
        </w:rPr>
        <w:t>.</w:t>
      </w:r>
      <w:r w:rsidR="00087E50" w:rsidRPr="006D40F8">
        <w:rPr>
          <w:lang w:val="en-GB"/>
        </w:rPr>
        <w:t xml:space="preserve"> </w:t>
      </w:r>
      <w:r w:rsidR="00087E50" w:rsidRPr="006D40F8">
        <w:rPr>
          <w:lang w:val="en-GB"/>
        </w:rPr>
        <w:fldChar w:fldCharType="begin" w:fldLock="1"/>
      </w:r>
      <w:r w:rsidR="00087E50" w:rsidRPr="006D40F8">
        <w:rPr>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lindar","given":"Dwi Astarani","non-dropping-particle":"","parse-names":false,"suffix":""},{"dropping-particle":"","family":"Lestari","given":"Utami Puji","non-dropping-particle":"","parse-names":false,"suffix":""}],"container-title":"Journal of Chemical Information and Modeling","id":"ITEM-1","issue":"9","issued":{"date-parts":[["2020"]]},"page":"1689-1699","title":"Pengaruh profitabilitas, likuiditas dan peluang pertumbuhan terhadap nilai perusahaan dengan struktur modal sebagai variabel intervening","type":"article-journal","volume":"110"},"uris":["http://www.mendeley.com/documents/?uuid=e20c7e3f-7a46-49d3-a736-2b7fb0cb0dfd"]}],"mendeley":{"formattedCitation":"(Aslindar &amp; Lestari, 2020)","manualFormatting":"Aslindar &amp; Lestari (2020)","plainTextFormattedCitation":"(Aslindar &amp; Lestari, 2020)"},"properties":{"noteIndex":0},"schema":"https://github.com/citation-style-language/schema/raw/master/csl-citation.json"}</w:instrText>
      </w:r>
      <w:r w:rsidR="00087E50" w:rsidRPr="006D40F8">
        <w:rPr>
          <w:lang w:val="en-GB"/>
        </w:rPr>
        <w:fldChar w:fldCharType="separate"/>
      </w:r>
      <w:r w:rsidR="00087E50" w:rsidRPr="006D40F8">
        <w:rPr>
          <w:noProof/>
          <w:lang w:val="en-GB"/>
        </w:rPr>
        <w:t>Aslindar &amp; Lestari (2020)</w:t>
      </w:r>
      <w:r w:rsidR="00087E50" w:rsidRPr="006D40F8">
        <w:rPr>
          <w:lang w:val="en-GB"/>
        </w:rPr>
        <w:fldChar w:fldCharType="end"/>
      </w:r>
      <w:r w:rsidR="00087E50" w:rsidRPr="006D40F8">
        <w:rPr>
          <w:lang w:val="en-GB"/>
        </w:rPr>
        <w:t xml:space="preserve">, dalam papernya dijelaskan </w:t>
      </w:r>
      <w:r w:rsidRPr="006D40F8">
        <w:rPr>
          <w:i/>
          <w:lang w:val="en-GB"/>
        </w:rPr>
        <w:t>Assets growth</w:t>
      </w:r>
      <w:r w:rsidRPr="006D40F8">
        <w:rPr>
          <w:lang w:val="en-GB"/>
        </w:rPr>
        <w:t xml:space="preserve"> diformulasikan dengan rumus (7).</w:t>
      </w:r>
    </w:p>
    <w:p w14:paraId="47E09E74" w14:textId="77777777" w:rsidR="00751AFA" w:rsidRPr="006D40F8" w:rsidRDefault="00751AFA" w:rsidP="00751AFA">
      <w:pPr>
        <w:pStyle w:val="ListParagraph"/>
        <w:tabs>
          <w:tab w:val="left" w:leader="dot" w:pos="7938"/>
        </w:tabs>
        <w:spacing w:before="240" w:line="240" w:lineRule="auto"/>
        <w:ind w:left="0"/>
        <w:jc w:val="both"/>
        <w:rPr>
          <w:rFonts w:ascii="Times New Roman" w:eastAsia="Times New Roman" w:hAnsi="Times New Roman"/>
          <w:lang w:val="en-GB"/>
        </w:rPr>
      </w:pPr>
      <m:oMath>
        <m:r>
          <w:rPr>
            <w:rFonts w:ascii="Cambria Math" w:hAnsi="Cambria Math"/>
            <w:lang w:val="en-GB"/>
          </w:rPr>
          <m:t xml:space="preserve">Assets Growth=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otal aset</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otal aset</m:t>
                </m:r>
              </m:e>
              <m:sub>
                <m:r>
                  <w:rPr>
                    <w:rFonts w:ascii="Cambria Math" w:hAnsi="Cambria Math"/>
                    <w:lang w:val="en-GB"/>
                  </w:rPr>
                  <m:t>t-1</m:t>
                </m:r>
              </m:sub>
            </m:sSub>
          </m:num>
          <m:den>
            <m:sSub>
              <m:sSubPr>
                <m:ctrlPr>
                  <w:rPr>
                    <w:rFonts w:ascii="Cambria Math" w:hAnsi="Cambria Math"/>
                    <w:i/>
                    <w:lang w:val="en-GB"/>
                  </w:rPr>
                </m:ctrlPr>
              </m:sSubPr>
              <m:e>
                <m:r>
                  <w:rPr>
                    <w:rFonts w:ascii="Cambria Math" w:hAnsi="Cambria Math"/>
                    <w:lang w:val="en-GB"/>
                  </w:rPr>
                  <m:t>total aset</m:t>
                </m:r>
              </m:e>
              <m:sub>
                <m:r>
                  <w:rPr>
                    <w:rFonts w:ascii="Cambria Math" w:hAnsi="Cambria Math"/>
                    <w:lang w:val="en-GB"/>
                  </w:rPr>
                  <m:t>t-1</m:t>
                </m:r>
              </m:sub>
            </m:sSub>
          </m:den>
        </m:f>
        <m:r>
          <w:rPr>
            <w:rFonts w:ascii="Cambria Math" w:hAnsi="Cambria Math"/>
            <w:lang w:val="en-GB"/>
          </w:rPr>
          <m:t>×100%</m:t>
        </m:r>
      </m:oMath>
      <w:r w:rsidRPr="006D40F8">
        <w:rPr>
          <w:rFonts w:ascii="Times New Roman" w:eastAsia="Times New Roman" w:hAnsi="Times New Roman"/>
          <w:lang w:val="en-GB"/>
        </w:rPr>
        <w:tab/>
        <w:t>(7)</w:t>
      </w:r>
    </w:p>
    <w:p w14:paraId="0F2B9E3D" w14:textId="77777777" w:rsidR="00751AFA" w:rsidRPr="006D40F8" w:rsidRDefault="00751AFA" w:rsidP="00751AFA">
      <w:pPr>
        <w:spacing w:before="240"/>
        <w:rPr>
          <w:b/>
          <w:lang w:val="en-GB"/>
        </w:rPr>
      </w:pPr>
      <w:r w:rsidRPr="006D40F8">
        <w:rPr>
          <w:b/>
          <w:lang w:val="en-GB"/>
        </w:rPr>
        <w:t>Hubungan antar Variabel</w:t>
      </w:r>
    </w:p>
    <w:p w14:paraId="17623253" w14:textId="68A9B08C" w:rsidR="00751AFA" w:rsidRPr="006D40F8" w:rsidRDefault="00751AFA" w:rsidP="00751AFA">
      <w:pPr>
        <w:rPr>
          <w:lang w:val="en-GB"/>
        </w:rPr>
      </w:pPr>
      <w:r w:rsidRPr="006D40F8">
        <w:rPr>
          <w:i/>
          <w:lang w:val="en-GB"/>
        </w:rPr>
        <w:t>Profitability</w:t>
      </w:r>
      <w:r w:rsidRPr="006D40F8">
        <w:t xml:space="preserve"> </w:t>
      </w:r>
      <w:r w:rsidR="00A4011F">
        <w:rPr>
          <w:lang w:val="en-GB"/>
        </w:rPr>
        <w:t>yaitu</w:t>
      </w:r>
      <w:r w:rsidRPr="006D40F8">
        <w:rPr>
          <w:lang w:val="en-GB"/>
        </w:rPr>
        <w:t xml:space="preserve"> sinyal yang mengambarkan prospek perusahaan secara langsung yang  m</w:t>
      </w:r>
      <w:r w:rsidR="00516653" w:rsidRPr="006D40F8">
        <w:rPr>
          <w:lang w:val="en-GB"/>
        </w:rPr>
        <w:t>em</w:t>
      </w:r>
      <w:r w:rsidRPr="006D40F8">
        <w:rPr>
          <w:lang w:val="en-GB"/>
        </w:rPr>
        <w:t xml:space="preserve">engaruhi nilai perusahaan </w:t>
      </w:r>
      <w:r w:rsidR="00A4011F">
        <w:rPr>
          <w:lang w:val="en-GB"/>
        </w:rPr>
        <w:t xml:space="preserve">yang </w:t>
      </w:r>
      <w:r w:rsidRPr="006D40F8">
        <w:rPr>
          <w:lang w:val="en-GB"/>
        </w:rPr>
        <w:t xml:space="preserve">dapat dilihat dari harga saham dipasaran </w:t>
      </w:r>
      <w:r w:rsidRPr="006D40F8">
        <w:rPr>
          <w:lang w:val="en-GB"/>
        </w:rPr>
        <w:fldChar w:fldCharType="begin" w:fldLock="1"/>
      </w:r>
      <w:r w:rsidRPr="006D40F8">
        <w:rPr>
          <w:lang w:val="en-GB"/>
        </w:rPr>
        <w:instrText>ADDIN CSL_CITATION {"citationItems":[{"id":"ITEM-1","itemData":{"abstract":"This study examined the influence of Profitability, Size, and Liquidity to impact Company Value in Manufacturing Company In Indonesia With Capital Structure intervening variable. The population in this research is manufacturing companies listed in Indonesia Stock Exchange. During the years 2012-2015 amounted to 204 companies. The sample in this study is a manufacturing company amounted to 51 manufacturing companies during the years 2012-2015. The results of this study indicate that profitability (NPM) a significant negative effect on the DER. Size does not significantly influence the DER, CR a significant negative effect on the DER. Profitability (NPM) positive and significant impact on the PBV, Size positive and significant impact on the PBV, CR not significant to PBV, DER positive and significant impact on the PBV. The test results indicate that the effect of intervening statistically DER NPM may mediate the effect on firm value. The test results indicate that the effect of intervening statistically DER can not mediate the effect of the PBV Size. The test results indicate that the effect of intervening statistically DER may mediate the effect of CR on PBV. Keywords:","author":[{"dropping-particle":"","family":"Anjarwati","given":"Kenti","non-dropping-particle":"","parse-names":false,"suffix":""},{"dropping-particle":"","family":"Chabachib","given":"Mochammad","non-dropping-particle":"","parse-names":false,"suffix":""},{"dropping-particle":"","family":"Demi","given":"Irene Rini","non-dropping-particle":"","parse-names":false,"suffix":""}],"container-title":"Diponegoro Journal of Finance","id":"ITEM-1","issue":"2","issued":{"date-parts":[["2016"]]},"page":"1-20","title":"Pengaruh Profitabilitas, Size, Dan Likuiditas Terhadap Nilai Perusahaan Manufaktur Di Indonesia Dengan Struktur Modal Sebagai Variabel Intervening","type":"article-journal","volume":"6"},"uris":["http://www.mendeley.com/documents/?uuid=00fc3e79-9838-425b-9c2c-e18ad72af226"]}],"mendeley":{"formattedCitation":"(Anjarwati et al., 2016)","plainTextFormattedCitation":"(Anjarwati et al., 2016)","previouslyFormattedCitation":"(Anjarwati et al., 2016)"},"properties":{"noteIndex":0},"schema":"https://github.com/citation-style-language/schema/raw/master/csl-citation.json"}</w:instrText>
      </w:r>
      <w:r w:rsidRPr="006D40F8">
        <w:rPr>
          <w:lang w:val="en-GB"/>
        </w:rPr>
        <w:fldChar w:fldCharType="separate"/>
      </w:r>
      <w:r w:rsidRPr="006D40F8">
        <w:rPr>
          <w:noProof/>
          <w:lang w:val="en-GB"/>
        </w:rPr>
        <w:t xml:space="preserve">(Anjarwati </w:t>
      </w:r>
      <w:r w:rsidRPr="006D40F8">
        <w:rPr>
          <w:i/>
          <w:noProof/>
          <w:lang w:val="en-GB"/>
        </w:rPr>
        <w:t>et al</w:t>
      </w:r>
      <w:r w:rsidRPr="006D40F8">
        <w:rPr>
          <w:noProof/>
          <w:lang w:val="en-GB"/>
        </w:rPr>
        <w:t>., 2016)</w:t>
      </w:r>
      <w:r w:rsidRPr="006D40F8">
        <w:rPr>
          <w:lang w:val="en-GB"/>
        </w:rPr>
        <w:fldChar w:fldCharType="end"/>
      </w:r>
      <w:r w:rsidRPr="006D40F8">
        <w:rPr>
          <w:lang w:val="en-GB"/>
        </w:rPr>
        <w:t xml:space="preserve">. Analisis </w:t>
      </w:r>
      <w:r w:rsidRPr="006D40F8">
        <w:rPr>
          <w:i/>
          <w:lang w:val="en-GB"/>
        </w:rPr>
        <w:t>Profitability</w:t>
      </w:r>
      <w:r w:rsidRPr="006D40F8">
        <w:rPr>
          <w:lang w:val="en-GB"/>
        </w:rPr>
        <w:t xml:space="preserve"> diproksikan dengan </w:t>
      </w:r>
      <w:r w:rsidRPr="006D40F8">
        <w:rPr>
          <w:i/>
          <w:lang w:val="en-GB"/>
        </w:rPr>
        <w:t>R</w:t>
      </w:r>
      <w:r w:rsidR="00516653" w:rsidRPr="006D40F8">
        <w:rPr>
          <w:i/>
          <w:lang w:val="en-GB"/>
        </w:rPr>
        <w:t>eturn o</w:t>
      </w:r>
      <w:r w:rsidRPr="006D40F8">
        <w:rPr>
          <w:i/>
          <w:lang w:val="en-GB"/>
        </w:rPr>
        <w:t xml:space="preserve">n Equity </w:t>
      </w:r>
      <w:r w:rsidRPr="006D40F8">
        <w:rPr>
          <w:lang w:val="en-GB"/>
        </w:rPr>
        <w:t xml:space="preserve">(ROE) </w:t>
      </w:r>
      <w:r w:rsidR="00A4011F">
        <w:rPr>
          <w:lang w:val="en-GB"/>
        </w:rPr>
        <w:t>ialah</w:t>
      </w:r>
      <w:r w:rsidR="00132B8E">
        <w:rPr>
          <w:lang w:val="en-GB"/>
        </w:rPr>
        <w:t xml:space="preserve"> rasio</w:t>
      </w:r>
      <w:r w:rsidR="00A4011F">
        <w:rPr>
          <w:lang w:val="en-GB"/>
        </w:rPr>
        <w:t xml:space="preserve"> yang membandingkan</w:t>
      </w:r>
      <w:r w:rsidRPr="006D40F8">
        <w:rPr>
          <w:lang w:val="en-GB"/>
        </w:rPr>
        <w:t xml:space="preserve"> </w:t>
      </w:r>
      <w:r w:rsidR="00675E22">
        <w:rPr>
          <w:lang w:val="en-GB"/>
        </w:rPr>
        <w:t>keuntungan</w:t>
      </w:r>
      <w:r w:rsidRPr="006D40F8">
        <w:rPr>
          <w:lang w:val="en-GB"/>
        </w:rPr>
        <w:t xml:space="preserve"> bersih dengan modal</w:t>
      </w:r>
      <w:r w:rsidR="00675E22">
        <w:rPr>
          <w:lang w:val="en-GB"/>
        </w:rPr>
        <w:t xml:space="preserve"> perusahaan </w:t>
      </w:r>
      <w:r w:rsidRPr="006D40F8">
        <w:rPr>
          <w:lang w:val="en-GB"/>
        </w:rPr>
        <w:t xml:space="preserve">sendiri </w:t>
      </w:r>
      <w:r w:rsidR="00095A68">
        <w:rPr>
          <w:lang w:val="en-GB"/>
        </w:rPr>
        <w:t>sebagai ukuran</w:t>
      </w:r>
      <w:r w:rsidRPr="006D40F8">
        <w:rPr>
          <w:lang w:val="en-GB"/>
        </w:rPr>
        <w:t xml:space="preserve"> </w:t>
      </w:r>
      <w:r w:rsidR="00675E22">
        <w:rPr>
          <w:lang w:val="en-GB"/>
        </w:rPr>
        <w:t>besaran</w:t>
      </w:r>
      <w:r w:rsidRPr="006D40F8">
        <w:rPr>
          <w:lang w:val="en-GB"/>
        </w:rPr>
        <w:t xml:space="preserve"> pengembalian investasi </w:t>
      </w:r>
      <w:r w:rsidR="00675E22">
        <w:rPr>
          <w:lang w:val="en-GB"/>
        </w:rPr>
        <w:t xml:space="preserve">untuk </w:t>
      </w:r>
      <w:r w:rsidRPr="006D40F8">
        <w:rPr>
          <w:lang w:val="en-GB"/>
        </w:rPr>
        <w:t xml:space="preserve">pemegang saham biasa atau pemilik modal </w:t>
      </w:r>
      <w:r w:rsidRPr="006D40F8">
        <w:rPr>
          <w:lang w:val="en-GB"/>
        </w:rPr>
        <w:fldChar w:fldCharType="begin" w:fldLock="1"/>
      </w:r>
      <w:r w:rsidRPr="006D40F8">
        <w:rPr>
          <w:lang w:val="en-GB"/>
        </w:rPr>
        <w:instrText>ADDIN CSL_CITATION {"citationItems":[{"id":"ITEM-1","itemData":{"DOI":"10.35794/emba.v6i3.20072","ISSN":"2303-1174","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Lumoly","given":"Selin","non-dropping-particle":"","parse-names":false,"suffix":""},{"dropping-particle":"","family":"Murni","given":"Sri","non-dropping-particle":"","parse-names":false,"suffix":""},{"dropping-particle":"","family":"Untu","given":"Victoria N","non-dropping-particle":"","parse-names":false,"suffix":""}],"container-title":"Jurnal EMBA: Jurnal Riset Ekonomi, Manajemen, Bisnis dan Akuntansi","id":"ITEM-1","issue":"3","issued":{"date-parts":[["2018"]]},"page":"1108-1117","title":"Pengaruh Likuiditas, Ukuran Perusahaan Dan Profitabilitas Terhadap Nilai Perusahaan (Studi pada Perusahaan Logam dan Sejenisnya yang Terdaftar di Bursa Efek Indonesia)","type":"article-journal","volume":"6"},"uris":["http://www.mendeley.com/documents/?uuid=f900c443-fc5e-4b4b-9917-ba08d1429a3e"]}],"mendeley":{"formattedCitation":"(Lumoly et al., 2018)","plainTextFormattedCitation":"(Lumoly et al., 2018)","previouslyFormattedCitation":"(Lumoly et al., 2018)"},"properties":{"noteIndex":0},"schema":"https://github.com/citation-style-language/schema/raw/master/csl-citation.json"}</w:instrText>
      </w:r>
      <w:r w:rsidRPr="006D40F8">
        <w:rPr>
          <w:lang w:val="en-GB"/>
        </w:rPr>
        <w:fldChar w:fldCharType="separate"/>
      </w:r>
      <w:r w:rsidRPr="006D40F8">
        <w:rPr>
          <w:noProof/>
          <w:lang w:val="en-GB"/>
        </w:rPr>
        <w:t xml:space="preserve">(Lumoly </w:t>
      </w:r>
      <w:r w:rsidRPr="006D40F8">
        <w:rPr>
          <w:i/>
          <w:noProof/>
          <w:lang w:val="en-GB"/>
        </w:rPr>
        <w:t>et al</w:t>
      </w:r>
      <w:r w:rsidRPr="006D40F8">
        <w:rPr>
          <w:noProof/>
          <w:lang w:val="en-GB"/>
        </w:rPr>
        <w:t>., 2018)</w:t>
      </w:r>
      <w:r w:rsidRPr="006D40F8">
        <w:rPr>
          <w:lang w:val="en-GB"/>
        </w:rPr>
        <w:fldChar w:fldCharType="end"/>
      </w:r>
      <w:r w:rsidRPr="006D40F8">
        <w:rPr>
          <w:lang w:val="en-GB"/>
        </w:rPr>
        <w:t>.</w:t>
      </w:r>
    </w:p>
    <w:p w14:paraId="2D315B6B" w14:textId="7F2EA192" w:rsidR="00751AFA" w:rsidRPr="006D40F8" w:rsidRDefault="00751AFA" w:rsidP="00751AFA">
      <w:pPr>
        <w:tabs>
          <w:tab w:val="left" w:pos="567"/>
        </w:tabs>
        <w:spacing w:before="240"/>
        <w:rPr>
          <w:lang w:val="en-GB"/>
        </w:rPr>
      </w:pPr>
      <w:r w:rsidRPr="006D40F8">
        <w:rPr>
          <w:lang w:val="en-GB"/>
        </w:rPr>
        <w:t>H1 :</w:t>
      </w:r>
      <w:r w:rsidRPr="006D40F8">
        <w:rPr>
          <w:lang w:val="en-GB"/>
        </w:rPr>
        <w:tab/>
      </w:r>
      <w:r w:rsidRPr="006D40F8">
        <w:rPr>
          <w:i/>
          <w:lang w:val="en-GB"/>
        </w:rPr>
        <w:t>Profitability</w:t>
      </w:r>
      <w:r w:rsidRPr="006D40F8">
        <w:rPr>
          <w:lang w:val="en-GB"/>
        </w:rPr>
        <w:t xml:space="preserve"> </w:t>
      </w:r>
      <w:r w:rsidR="0049201A">
        <w:rPr>
          <w:lang w:val="en-GB"/>
        </w:rPr>
        <w:t xml:space="preserve">memiliki </w:t>
      </w:r>
      <w:r w:rsidRPr="006D40F8">
        <w:rPr>
          <w:lang w:val="en-GB"/>
        </w:rPr>
        <w:t>pengaruh terhadap nilai perusahaan pada perusahaan sektor aneka industri yang ter</w:t>
      </w:r>
      <w:r w:rsidR="00E72731">
        <w:rPr>
          <w:lang w:val="en-GB"/>
        </w:rPr>
        <w:t>catat</w:t>
      </w:r>
      <w:r w:rsidRPr="006D40F8">
        <w:rPr>
          <w:lang w:val="en-GB"/>
        </w:rPr>
        <w:t xml:space="preserve"> di IDX tahun 2015-2019.</w:t>
      </w:r>
    </w:p>
    <w:p w14:paraId="598CD35D" w14:textId="5F1E8D5E" w:rsidR="00751AFA" w:rsidRPr="006C17A4" w:rsidRDefault="00751AFA" w:rsidP="00751AFA">
      <w:pPr>
        <w:spacing w:before="240"/>
        <w:rPr>
          <w:szCs w:val="22"/>
          <w:lang w:val="en-GB"/>
        </w:rPr>
      </w:pPr>
      <w:r w:rsidRPr="006D40F8">
        <w:rPr>
          <w:i/>
          <w:lang w:val="en-GB"/>
        </w:rPr>
        <w:t xml:space="preserve">Liquidity </w:t>
      </w:r>
      <w:r w:rsidR="00195F1C">
        <w:rPr>
          <w:lang w:val="en-GB"/>
        </w:rPr>
        <w:t xml:space="preserve">akan mendapat respon yang baik oleh pasar jika mampu memenuhi kewajiban jangka pendeknya. Saat </w:t>
      </w:r>
      <w:r w:rsidRPr="006D40F8">
        <w:rPr>
          <w:lang w:val="en-GB"/>
        </w:rPr>
        <w:t xml:space="preserve">likuiditas tinggi pasar akan percaya </w:t>
      </w:r>
      <w:r w:rsidR="00675E22">
        <w:rPr>
          <w:lang w:val="en-GB"/>
        </w:rPr>
        <w:t>pada</w:t>
      </w:r>
      <w:r w:rsidRPr="006D40F8">
        <w:rPr>
          <w:lang w:val="en-GB"/>
        </w:rPr>
        <w:t xml:space="preserve"> perusahaan, </w:t>
      </w:r>
      <w:r w:rsidR="00195F1C">
        <w:rPr>
          <w:lang w:val="en-GB"/>
        </w:rPr>
        <w:t>karena</w:t>
      </w:r>
      <w:r w:rsidRPr="006D40F8">
        <w:rPr>
          <w:lang w:val="en-GB"/>
        </w:rPr>
        <w:t xml:space="preserve"> </w:t>
      </w:r>
      <w:r w:rsidR="00675E22">
        <w:rPr>
          <w:lang w:val="en-GB"/>
        </w:rPr>
        <w:t>tingkat likuiditas dapat dijaga oleh perusahaan</w:t>
      </w:r>
      <w:r w:rsidRPr="006D40F8">
        <w:rPr>
          <w:lang w:val="en-GB"/>
        </w:rPr>
        <w:t xml:space="preserve">, yang </w:t>
      </w:r>
      <w:r w:rsidR="00195F1C">
        <w:rPr>
          <w:lang w:val="en-GB"/>
        </w:rPr>
        <w:t xml:space="preserve">berarti kinerja yang </w:t>
      </w:r>
      <w:r w:rsidRPr="006D40F8">
        <w:rPr>
          <w:lang w:val="en-GB"/>
        </w:rPr>
        <w:t>baik</w:t>
      </w:r>
      <w:r w:rsidR="00195F1C">
        <w:rPr>
          <w:lang w:val="en-GB"/>
        </w:rPr>
        <w:t xml:space="preserve"> dimiliki oleh perusahaan tersebut </w:t>
      </w:r>
      <w:r w:rsidRPr="006D40F8">
        <w:rPr>
          <w:lang w:val="en-GB"/>
        </w:rPr>
        <w:fldChar w:fldCharType="begin" w:fldLock="1"/>
      </w:r>
      <w:r w:rsidRPr="006D40F8">
        <w:rPr>
          <w:lang w:val="en-GB"/>
        </w:rPr>
        <w:instrText>ADDIN CSL_CITATION {"citationItems":[{"id":"ITEM-1","itemData":{"DOI":"10.15294/aaj.v2i4.4172","ISSN":"2252-6765","abstract":"Abstrak ___________________________________________________________________ Penelitian ini bertujuan untuk menguji pengaruh profitabilitas, operating leverage, dan likuiditas terhadap nilai perusahaan, dengan menggunakan struktur modal sebagai variabel intervening. Populasi dalam penelitian ini adalah perusahaan manufaktur yang terdaftar di Bursa Efek Indonesia selama tahun 2011, dengan 56 sampel yang dipilih menggunakan purposive sampling. Hasil analisis data menunjukkan bahwa profitabilitas yang diproksikan oleh return on assets (ROA), memiliki hubungan dengan nilai perusahaan sebagai variabel dependen dan struktur modal sebagai variabel intervening. Operating leverage yang diproksikan dengan degree of operating leverage (DOL) memiliki hubungan dengan nilai perusahaan sebagai variabel dependen dan struktur modal sebagai variabel intervening, tetapi likuiditas yang diproksikan oleh current ratio (CR) tidak memiliki hubungan dengan nilai perusahaan sebagai variabel dependen dan struktur modal sebagai variabel intervening. Penelitian ini menemukan bahwa tidak ada pengaruh profitabilitas, operating leverage, dan likuiditas terhadap nilai perusahaan melalui struktur modal sebagai variabel intervening. Abstract ___________________________________________________________________ This study aims to examine the influence of profitability, operating leverage, and liquidity on firm value, which using capital structure as an intervening variable. The population of this study is manufacturing firms listed on the Indonesia Stock Exchange during 2011, with 56 sample selected by using purposive sampling. The results of data analysis can be concluded that the profitability proxied by return on Assets (ROA), has relationship with firm value as a dependen variable and capital structure as an intervening variabel. Operating leverage proxied by degree of operating leverage (DOL) has relationship with firm value as a dependen variable and capital structure as an intervening variabel, but liquidity proxied by current ratio (CR) has no relationship with firm value as a dependen variable and capital structure as an intervening variable. This study found that there is no influence of profitability, operating leverage, and liquidity on firm value through capital structure as an intervening variable.","author":[{"dropping-particle":"","family":"Wulandari","given":"Dwi Retno","non-dropping-particle":"","parse-names":false,"suffix":""}],"container-title":"Accounting Analysis Journal","id":"ITEM-1","issue":"4","issued":{"date-parts":[["2013"]]},"page":"455-463","title":"Pengaruh Profitabilitas, Operating Leverage, Likuiditas Terhadap Nilai Perusahaan Dengan Struktur Modal Sebagai Intervening","type":"article-journal","volume":"2"},"uris":["http://www.mendeley.com/documents/?uuid=1e42f338-f024-4dcf-8ef2-2bef95b70e6a"]}],"mendeley":{"formattedCitation":"(Wulandari, 2013)","plainTextFormattedCitation":"(Wulandari, 2013)","previouslyFormattedCitation":"(Wulandari, 2013)"},"properties":{"noteIndex":0},"schema":"https://github.com/citation-style-language/schema/raw/master/csl-citation.json"}</w:instrText>
      </w:r>
      <w:r w:rsidRPr="006D40F8">
        <w:rPr>
          <w:lang w:val="en-GB"/>
        </w:rPr>
        <w:fldChar w:fldCharType="separate"/>
      </w:r>
      <w:r w:rsidRPr="006D40F8">
        <w:rPr>
          <w:noProof/>
          <w:lang w:val="en-GB"/>
        </w:rPr>
        <w:t>(Wulandari, 2013)</w:t>
      </w:r>
      <w:r w:rsidRPr="006D40F8">
        <w:rPr>
          <w:lang w:val="en-GB"/>
        </w:rPr>
        <w:fldChar w:fldCharType="end"/>
      </w:r>
      <w:r w:rsidRPr="006D40F8">
        <w:rPr>
          <w:lang w:val="en-GB"/>
        </w:rPr>
        <w:t xml:space="preserve">. Analisis </w:t>
      </w:r>
      <w:r w:rsidRPr="006D40F8">
        <w:rPr>
          <w:i/>
          <w:lang w:val="en-GB"/>
        </w:rPr>
        <w:t>Liquidity</w:t>
      </w:r>
      <w:r w:rsidRPr="006D40F8">
        <w:rPr>
          <w:lang w:val="en-GB"/>
        </w:rPr>
        <w:t xml:space="preserve"> dijelaskan menggunakan Proksi </w:t>
      </w:r>
      <w:r w:rsidRPr="006D40F8">
        <w:rPr>
          <w:i/>
          <w:lang w:val="en-GB"/>
        </w:rPr>
        <w:t>Current Ratio</w:t>
      </w:r>
      <w:r w:rsidR="00712114">
        <w:rPr>
          <w:lang w:val="en-GB"/>
        </w:rPr>
        <w:t xml:space="preserve"> (CR) yang</w:t>
      </w:r>
      <w:r w:rsidRPr="006D40F8">
        <w:rPr>
          <w:lang w:val="en-GB"/>
        </w:rPr>
        <w:t xml:space="preserve"> mana </w:t>
      </w:r>
      <w:r w:rsidR="00712114" w:rsidRPr="006C17A4">
        <w:rPr>
          <w:szCs w:val="22"/>
          <w:lang w:val="en-GB"/>
        </w:rPr>
        <w:t>tinggginnya kemampuan suatu kas</w:t>
      </w:r>
      <w:r w:rsidRPr="006C17A4">
        <w:rPr>
          <w:szCs w:val="22"/>
          <w:lang w:val="en-GB"/>
        </w:rPr>
        <w:t xml:space="preserve"> akan </w:t>
      </w:r>
      <w:r w:rsidR="006C17A4">
        <w:rPr>
          <w:szCs w:val="22"/>
          <w:lang w:val="en-GB"/>
        </w:rPr>
        <w:t>berpengaruh</w:t>
      </w:r>
      <w:r w:rsidRPr="006C17A4">
        <w:rPr>
          <w:szCs w:val="22"/>
          <w:lang w:val="en-GB"/>
        </w:rPr>
        <w:t xml:space="preserve"> pada kemampuan </w:t>
      </w:r>
      <w:r w:rsidR="007A79CC">
        <w:rPr>
          <w:szCs w:val="22"/>
          <w:lang w:val="en-GB"/>
        </w:rPr>
        <w:t>membayar hutang</w:t>
      </w:r>
      <w:r w:rsidRPr="006C17A4">
        <w:rPr>
          <w:szCs w:val="22"/>
          <w:lang w:val="en-GB"/>
        </w:rPr>
        <w:t xml:space="preserve"> </w:t>
      </w:r>
      <w:r w:rsidR="00712114" w:rsidRPr="006C17A4">
        <w:rPr>
          <w:szCs w:val="22"/>
          <w:lang w:val="en-GB"/>
        </w:rPr>
        <w:t xml:space="preserve">jangka pendek perusahaan dan ada </w:t>
      </w:r>
      <w:r w:rsidR="00095A68">
        <w:rPr>
          <w:szCs w:val="22"/>
          <w:lang w:val="en-GB"/>
        </w:rPr>
        <w:t>pengaruh</w:t>
      </w:r>
      <w:r w:rsidRPr="006C17A4">
        <w:rPr>
          <w:szCs w:val="22"/>
          <w:lang w:val="en-GB"/>
        </w:rPr>
        <w:t xml:space="preserve"> positif terhadap nilai perusahaan </w:t>
      </w:r>
      <w:r w:rsidRPr="006C17A4">
        <w:rPr>
          <w:szCs w:val="22"/>
          <w:lang w:val="en-GB"/>
        </w:rPr>
        <w:fldChar w:fldCharType="begin" w:fldLock="1"/>
      </w:r>
      <w:r w:rsidRPr="006C17A4">
        <w:rPr>
          <w:szCs w:val="22"/>
          <w:lang w:val="en-GB"/>
        </w:rPr>
        <w:instrText>ADDIN CSL_CITATION {"citationItems":[{"id":"ITEM-1","itemData":{"DOI":"10.37751/parameter.v4i1.31","ISSN":"1979-8865","abstract":"The aim of this research is to examined the influence of money financial to firm value of manufacture companies listed one the Indonesia Stock Exchange. Money financial looks from financial ratios are ROA (Return on Asset) dan ROE (Return on Equity). This research object is manufacture companies listed on Indonesia Stock Exchange since 2009 – 2011. After sample has taken to observated by using method of purposive sampling, there are 74 manufacture companies.The result of this research show that ROA (Return on Asset) and ROE (Return on Equity) have influence to the firm value simultaneously. Partial, only ROE (Return on Equity) has influence to the firm value.","author":[{"dropping-particle":"","family":"Mahendra","given":"Alfredo","non-dropping-particle":"","parse-names":false,"suffix":""},{"dropping-particle":"","family":"Artini","given":"Luh Gede Sri","non-dropping-particle":"","parse-names":false,"suffix":""},{"dropping-particle":"","family":"Suarjaya","given":"A.A Gede","non-dropping-particle":"","parse-names":false,"suffix":""}],"container-title":"Jurnal Manajemen, Strategi Bisnis, dan Kewirausahaan","id":"ITEM-1","issue":"2","issued":{"date-parts":[["2012"]]},"page":"130-138","title":"Pengaruh Kinerja Keuangan Terhadap Nilai Perusahaan Pada Perusahaan Manufaktur Yang Terdaftar Di Bursa Efek Indonesia","type":"article-journal","volume":"6"},"uris":["http://www.mendeley.com/documents/?uuid=5eadea5d-4492-4cf9-b36a-3fd76b7aa382"]}],"mendeley":{"formattedCitation":"(Mahendra et al., 2012)","plainTextFormattedCitation":"(Mahendra et al., 2012)","previouslyFormattedCitation":"(Mahendra et al., 2012)"},"properties":{"noteIndex":0},"schema":"https://github.com/citation-style-language/schema/raw/master/csl-citation.json"}</w:instrText>
      </w:r>
      <w:r w:rsidRPr="006C17A4">
        <w:rPr>
          <w:szCs w:val="22"/>
          <w:lang w:val="en-GB"/>
        </w:rPr>
        <w:fldChar w:fldCharType="separate"/>
      </w:r>
      <w:r w:rsidRPr="006C17A4">
        <w:rPr>
          <w:noProof/>
          <w:szCs w:val="22"/>
          <w:lang w:val="en-GB"/>
        </w:rPr>
        <w:t xml:space="preserve">(Mahendra </w:t>
      </w:r>
      <w:r w:rsidRPr="006C17A4">
        <w:rPr>
          <w:i/>
          <w:noProof/>
          <w:szCs w:val="22"/>
          <w:lang w:val="en-GB"/>
        </w:rPr>
        <w:t>et al</w:t>
      </w:r>
      <w:r w:rsidRPr="006C17A4">
        <w:rPr>
          <w:noProof/>
          <w:szCs w:val="22"/>
          <w:lang w:val="en-GB"/>
        </w:rPr>
        <w:t>., 2012)</w:t>
      </w:r>
      <w:r w:rsidRPr="006C17A4">
        <w:rPr>
          <w:szCs w:val="22"/>
          <w:lang w:val="en-GB"/>
        </w:rPr>
        <w:fldChar w:fldCharType="end"/>
      </w:r>
      <w:r w:rsidRPr="006C17A4">
        <w:rPr>
          <w:szCs w:val="22"/>
          <w:lang w:val="en-GB"/>
        </w:rPr>
        <w:t>.</w:t>
      </w:r>
    </w:p>
    <w:p w14:paraId="0A95792B" w14:textId="0BD22000" w:rsidR="00751AFA" w:rsidRPr="006D40F8" w:rsidRDefault="00751AFA" w:rsidP="00751AFA">
      <w:pPr>
        <w:tabs>
          <w:tab w:val="left" w:pos="567"/>
        </w:tabs>
        <w:spacing w:before="240"/>
        <w:rPr>
          <w:lang w:val="en-GB"/>
        </w:rPr>
      </w:pPr>
      <w:r w:rsidRPr="006D40F8">
        <w:rPr>
          <w:szCs w:val="22"/>
          <w:lang w:val="en-GB"/>
        </w:rPr>
        <w:t>H2 :</w:t>
      </w:r>
      <w:r w:rsidRPr="006D40F8">
        <w:rPr>
          <w:szCs w:val="22"/>
          <w:lang w:val="en-GB"/>
        </w:rPr>
        <w:tab/>
      </w:r>
      <w:r w:rsidRPr="006D40F8">
        <w:rPr>
          <w:i/>
          <w:szCs w:val="22"/>
          <w:lang w:val="en-GB"/>
        </w:rPr>
        <w:t>Liquidity</w:t>
      </w:r>
      <w:r w:rsidR="0049201A">
        <w:rPr>
          <w:szCs w:val="22"/>
          <w:lang w:val="en-GB"/>
        </w:rPr>
        <w:t xml:space="preserve"> memiliki </w:t>
      </w:r>
      <w:r w:rsidRPr="006D40F8">
        <w:rPr>
          <w:szCs w:val="22"/>
          <w:lang w:val="en-GB"/>
        </w:rPr>
        <w:t>pengaruh terhadap nilai perusahaan pada perusahaan sektor aneka industri yang te</w:t>
      </w:r>
      <w:r w:rsidR="00E72731">
        <w:rPr>
          <w:szCs w:val="22"/>
          <w:lang w:val="en-GB"/>
        </w:rPr>
        <w:t>catat</w:t>
      </w:r>
      <w:r w:rsidRPr="006D40F8">
        <w:rPr>
          <w:szCs w:val="22"/>
          <w:lang w:val="en-GB"/>
        </w:rPr>
        <w:t xml:space="preserve"> di IDX tahun 2015-2019.</w:t>
      </w:r>
    </w:p>
    <w:p w14:paraId="23562D0E" w14:textId="4A94C92A" w:rsidR="00751AFA" w:rsidRPr="006D40F8" w:rsidRDefault="00751AFA" w:rsidP="00751AFA">
      <w:pPr>
        <w:spacing w:before="240"/>
      </w:pPr>
      <w:r w:rsidRPr="006D40F8">
        <w:rPr>
          <w:i/>
        </w:rPr>
        <w:t xml:space="preserve">Leverage </w:t>
      </w:r>
      <w:r w:rsidRPr="006D40F8">
        <w:t xml:space="preserve"> yang dimana sebuah perusahaan baik dapat mengelola hutangnya untuk pendanaan investasi dengan tingkat ukuran yang pas, maka perusahaan semakin mendapat kepercayaan dari para investor untuk menanamkan modalnya </w:t>
      </w:r>
      <w:r w:rsidRPr="006D40F8">
        <w:fldChar w:fldCharType="begin" w:fldLock="1"/>
      </w:r>
      <w:r w:rsidR="00E27D5E" w:rsidRPr="006D40F8">
        <w:instrText>ADDIN CSL_CITATION {"citationItems":[{"id":"ITEM-1","itemData":{"author":[{"dropping-particle":"","family":"Rachman","given":"Arief Nour","non-dropping-particle":"","parse-names":false,"suffix":""},{"dropping-particle":"","family":"Rahayu","given":"Sri Mangesti","non-dropping-particle":"","parse-names":false,"suffix":""}],"container-title":"Jurnal Administrasi Bisnis","id":"ITEM-1","issue":"1","issued":{"date-parts":[["2015"]]},"page":"1-10","title":"Pengaruh Good Corporate dan Financial Leverage Terhadap Kinerja keuangan dan Nilai Perusahaan ( Studi Pada Perusahaan Yang Terdaftar Di Indeks Sri Kehati Selama","type":"article-journal","volume":"27"},"uris":["http://www.mendeley.com/documents/?uuid=08ae152c-5283-4183-86f8-11cbce18f79e"]}],"mendeley":{"formattedCitation":"(Rachman &amp; Rahayu, 2015)","plainTextFormattedCitation":"(Rachman &amp; Rahayu, 2015)","previouslyFormattedCitation":"(Rachman &amp; Rahayu, 2015)"},"properties":{"noteIndex":0},"schema":"https://github.com/citation-style-language/schema/raw/master/csl-citation.json"}</w:instrText>
      </w:r>
      <w:r w:rsidRPr="006D40F8">
        <w:fldChar w:fldCharType="separate"/>
      </w:r>
      <w:r w:rsidRPr="006D40F8">
        <w:rPr>
          <w:noProof/>
        </w:rPr>
        <w:t>(Rachman &amp; Rahayu, 2015)</w:t>
      </w:r>
      <w:r w:rsidRPr="006D40F8">
        <w:fldChar w:fldCharType="end"/>
      </w:r>
      <w:r w:rsidRPr="006D40F8">
        <w:t xml:space="preserve">. Analisis </w:t>
      </w:r>
      <w:r w:rsidRPr="006D40F8">
        <w:rPr>
          <w:i/>
        </w:rPr>
        <w:t>Leverage</w:t>
      </w:r>
      <w:r w:rsidRPr="006D40F8">
        <w:t xml:space="preserve"> dijelaskan menggunakan proksi </w:t>
      </w:r>
      <w:r w:rsidRPr="006D40F8">
        <w:rPr>
          <w:i/>
        </w:rPr>
        <w:t>Debt</w:t>
      </w:r>
      <w:r w:rsidR="00516653" w:rsidRPr="006D40F8">
        <w:rPr>
          <w:i/>
        </w:rPr>
        <w:t xml:space="preserve"> to</w:t>
      </w:r>
      <w:r w:rsidRPr="006D40F8">
        <w:rPr>
          <w:i/>
        </w:rPr>
        <w:t xml:space="preserve"> Equity Ratio </w:t>
      </w:r>
      <w:r w:rsidRPr="006D40F8">
        <w:t xml:space="preserve">(DER) </w:t>
      </w:r>
      <w:r w:rsidR="00921C93">
        <w:t xml:space="preserve">yaitu </w:t>
      </w:r>
      <w:r w:rsidRPr="006D40F8">
        <w:t xml:space="preserve">rasio yang dapat mengukur seberapa jauh perusahaan menggunakan hutang dalam pendanaannya </w:t>
      </w:r>
      <w:r w:rsidRPr="006D40F8">
        <w:fldChar w:fldCharType="begin" w:fldLock="1"/>
      </w:r>
      <w:r w:rsidRPr="006D40F8">
        <w:instrText>ADDIN CSL_CITATION {"citationItems":[{"id":"ITEM-1","itemData":{"ISSN":"2337-3792","abstract":"Price to book value is one of the variables used by investors to make investment decisions. Judging from the information value of book value per year and also the ratio of the previous year in the independent variable so that investors can determine the pace of further investment. This study aimed to analyze the influence of Current Ratio, Debt to Equity Ratio, Return on Assets to Price to Book Value by using the Dividend Payout Ratio as an intervening variable in the manufacturing industry sector companies listed on the Stock Exchange 2011-2014 period. This study uses 24 manufacturing companies listed in Indonesia Stock Exchange (BEI) during the period 2011-2014 as the sample. Determination of the samples was done by purposive sampling method. The analysis technique used is regression analysis and path analysis. Furthermore, Sobel test is used to test the strength in the interest of the indirect effect of independent variables on the dependent variable by an intervening variable. The results showed that CR has negative effect and not significant on PBV, while DER has significant positive effect on PBV. ROA has significant positive effect on PBV and DPR has significant positive effect on the DER. Furthermore, Sobel test results show that DPR cannot mediate the effect of CR on PBV and also DPR cannot mediate the effect of DER on PBV while DPR can mediate the effect of ROA on PBV","author":[{"dropping-particle":"","family":"Annisa","given":"Rizka","non-dropping-particle":"","parse-names":false,"suffix":""},{"dropping-particle":"","family":"Chabachib","given":"Mochammad","non-dropping-particle":"","parse-names":false,"suffix":""}],"container-title":"Diponegoro Journal of Management","id":"ITEM-1","issue":"1","issued":{"date-parts":[["2017"]]},"page":"1-15","title":"Analisis Pengaruh Current Ratio (CR), Debt To Equity Ratio (DER), Return on Assets (ROA) Terhadap Price To Book Value (PBV), Dengan Dividend Payout Ratio Sebagai Variabel Intervening (Studi Kasus pada perusahaan industri manufaktur yang terdaftar di BEI P","type":"article-journal","volume":"6"},"uris":["http://www.mendeley.com/documents/?uuid=8a36db02-bb39-44d5-9303-4f022aca5358"]}],"mendeley":{"formattedCitation":"(Annisa &amp; Chabachib, 2017)","plainTextFormattedCitation":"(Annisa &amp; Chabachib, 2017)","previouslyFormattedCitation":"(Annisa &amp; Chabachib, 2017)"},"properties":{"noteIndex":0},"schema":"https://github.com/citation-style-language/schema/raw/master/csl-citation.json"}</w:instrText>
      </w:r>
      <w:r w:rsidRPr="006D40F8">
        <w:fldChar w:fldCharType="separate"/>
      </w:r>
      <w:r w:rsidRPr="006D40F8">
        <w:rPr>
          <w:noProof/>
        </w:rPr>
        <w:t>(Annisa &amp; Chabachib, 2017)</w:t>
      </w:r>
      <w:r w:rsidRPr="006D40F8">
        <w:fldChar w:fldCharType="end"/>
      </w:r>
      <w:r w:rsidRPr="006D40F8">
        <w:t>.</w:t>
      </w:r>
    </w:p>
    <w:p w14:paraId="3C0B4209" w14:textId="1BD7D643" w:rsidR="00751AFA" w:rsidRPr="006D40F8" w:rsidRDefault="00751AFA" w:rsidP="00751AFA">
      <w:pPr>
        <w:tabs>
          <w:tab w:val="left" w:pos="567"/>
        </w:tabs>
        <w:spacing w:before="240"/>
      </w:pPr>
      <w:r w:rsidRPr="006D40F8">
        <w:t>H3 :</w:t>
      </w:r>
      <w:r w:rsidRPr="006D40F8">
        <w:tab/>
      </w:r>
      <w:r w:rsidRPr="006D40F8">
        <w:rPr>
          <w:i/>
        </w:rPr>
        <w:t xml:space="preserve">Leverage </w:t>
      </w:r>
      <w:r w:rsidR="0049201A">
        <w:t xml:space="preserve">memiliki </w:t>
      </w:r>
      <w:r w:rsidRPr="006D40F8">
        <w:t>pengaruh terhadap nilai perusahaan pada perusahaan sektor aneka industri yang ter</w:t>
      </w:r>
      <w:r w:rsidR="00E72731">
        <w:t>catat</w:t>
      </w:r>
      <w:r w:rsidRPr="006D40F8">
        <w:t xml:space="preserve"> di IDX tahun 2015-2019.</w:t>
      </w:r>
    </w:p>
    <w:p w14:paraId="16F125D8" w14:textId="1883CBDE" w:rsidR="00751AFA" w:rsidRPr="006D40F8" w:rsidRDefault="00751AFA" w:rsidP="00751AFA">
      <w:pPr>
        <w:tabs>
          <w:tab w:val="left" w:pos="567"/>
        </w:tabs>
        <w:spacing w:before="240"/>
      </w:pPr>
      <w:r w:rsidRPr="006D40F8">
        <w:rPr>
          <w:i/>
        </w:rPr>
        <w:lastRenderedPageBreak/>
        <w:t>Dividen Policy</w:t>
      </w:r>
      <w:r w:rsidRPr="006D40F8">
        <w:t xml:space="preserve"> merupakan kebijakan yang </w:t>
      </w:r>
      <w:r w:rsidR="00712114">
        <w:t xml:space="preserve">berhubungan dengan hak pemegang saham dalam keputusan untuk menggunakan keuntungannya </w:t>
      </w:r>
      <w:r w:rsidRPr="006D40F8">
        <w:fldChar w:fldCharType="begin" w:fldLock="1"/>
      </w:r>
      <w:r w:rsidRPr="006D40F8">
        <w:instrText>ADDIN CSL_CITATION {"citationItems":[{"id":"ITEM-1","itemData":{"ISSN":"2303-162X","abstract":"This study aims to see the effect of dividend policy; ownership structures includes managerial and institutional ownership, and debt policy towards value of the firm. This study uses secondary data of 33 indexes LQ 45 companies listed on the Indonesia Stock Exchange during the three-year period 2009-2011 as samples and have met certain criteria. The results shows that the ownership structures both managerial and institutional ownership, and debt policy do not affect the value of the firm. Only dividend policy that positive significantly affects to the value of the firm.","author":[{"dropping-particle":"","family":"Wongso","given":"Amanda","non-dropping-particle":"","parse-names":false,"suffix":""}],"container-title":"Jurnal Ilmiah Mahasiswa Manajemen","id":"ITEM-1","issue":"5","issued":{"date-parts":[["2013"]]},"page":"1-6","title":"Pengaruh Kebijakan Dividen, Struktur Kepemilikan, dan Kebijakan Hutang terhadap Nilai Perusahaan dalam Perspektif Teori Agensi dan Teori Agensi dan Teori Signaling","type":"article-journal","volume":"1"},"uris":["http://www.mendeley.com/documents/?uuid=8b1e222b-09af-4514-b132-4b96cb527e69"]}],"mendeley":{"formattedCitation":"(Wongso, 2013)","plainTextFormattedCitation":"(Wongso, 2013)","previouslyFormattedCitation":"(Wongso, 2013)"},"properties":{"noteIndex":0},"schema":"https://github.com/citation-style-language/schema/raw/master/csl-citation.json"}</w:instrText>
      </w:r>
      <w:r w:rsidRPr="006D40F8">
        <w:fldChar w:fldCharType="separate"/>
      </w:r>
      <w:r w:rsidRPr="006D40F8">
        <w:rPr>
          <w:noProof/>
        </w:rPr>
        <w:t>(Wongso, 2013)</w:t>
      </w:r>
      <w:r w:rsidRPr="006D40F8">
        <w:fldChar w:fldCharType="end"/>
      </w:r>
      <w:r w:rsidRPr="006D40F8">
        <w:t xml:space="preserve">. Analisis </w:t>
      </w:r>
      <w:r w:rsidRPr="006D40F8">
        <w:rPr>
          <w:i/>
        </w:rPr>
        <w:t>Dividend Policy</w:t>
      </w:r>
      <w:r w:rsidRPr="006D40F8">
        <w:t xml:space="preserve"> diukur menggunakan </w:t>
      </w:r>
      <w:r w:rsidRPr="006D40F8">
        <w:rPr>
          <w:i/>
        </w:rPr>
        <w:t xml:space="preserve">Dividend Payout Ratio </w:t>
      </w:r>
      <w:r w:rsidRPr="006D40F8">
        <w:t xml:space="preserve">(DPR) dimana </w:t>
      </w:r>
      <w:r w:rsidR="00712114">
        <w:t>tingginya nilai DPR akan memengaruhi</w:t>
      </w:r>
      <w:r w:rsidRPr="006D40F8">
        <w:t xml:space="preserve"> </w:t>
      </w:r>
      <w:r w:rsidR="00712114">
        <w:t xml:space="preserve">nilai perusahaan menjadi semakin tinggi </w:t>
      </w:r>
      <w:r w:rsidRPr="006D40F8">
        <w:t xml:space="preserve"> </w:t>
      </w:r>
      <w:r w:rsidRPr="006D40F8">
        <w:fldChar w:fldCharType="begin" w:fldLock="1"/>
      </w:r>
      <w:r w:rsidRPr="006D40F8">
        <w:instrText>ADDIN CSL_CITATION {"citationItems":[{"id":"ITEM-1","itemData":{"abstract":"The affect of funding decision and dividend policy on firm value had been studied before. However, there was a mix finding of those researches. The aim of this research was to examine the affect funding decision and dividend policy on firm value in manufacturing sector in Indonesia using firm size and profitability. The data in this study were processed using SPSS version 20. The samples used in this study were 475 observations in the manufacturing sector that were listed in Indonesian Stock Exchange in the period of 2010-2014. This study use purposive sampling method. The analysis of the data used in this study was the classical assumption and the hypotheses tested by using multiple regression analysis. The results of this study indicated that funding decisions, firm size and profitability had positive significant affect on firm value while dividend policy did not have influence on firm value Keywords:","author":[{"dropping-particle":"","family":"Himawan","given":"Mey Rianaputri","non-dropping-particle":"","parse-names":false,"suffix":""},{"dropping-particle":"","family":"Christiawan","given":"Yulius Jogi","non-dropping-particle":"","parse-names":false,"suffix":""}],"container-title":"Business Accounting Review","id":"ITEM-1","issue":"1","issued":{"date-parts":[["2016"]]},"page":"193-204","title":"Pengaruh Keputusan Pendanaan Dan Kebijakan Dividen Terhadap Nilai Perusahaan Pada Sektor Manufaktur Di Indonesia","type":"article-journal","volume":"4"},"uris":["http://www.mendeley.com/documents/?uuid=8ceca66d-eb95-4f96-94bf-725ef4c6a49a"]}],"mendeley":{"formattedCitation":"(Himawan &amp; Christiawan, 2016)","plainTextFormattedCitation":"(Himawan &amp; Christiawan, 2016)","previouslyFormattedCitation":"(Himawan &amp; Christiawan, 2016)"},"properties":{"noteIndex":0},"schema":"https://github.com/citation-style-language/schema/raw/master/csl-citation.json"}</w:instrText>
      </w:r>
      <w:r w:rsidRPr="006D40F8">
        <w:fldChar w:fldCharType="separate"/>
      </w:r>
      <w:r w:rsidRPr="006D40F8">
        <w:rPr>
          <w:noProof/>
        </w:rPr>
        <w:t>(Himawan &amp; Christiawan, 2016)</w:t>
      </w:r>
      <w:r w:rsidRPr="006D40F8">
        <w:fldChar w:fldCharType="end"/>
      </w:r>
    </w:p>
    <w:p w14:paraId="3C458964" w14:textId="15565EEE" w:rsidR="00751AFA" w:rsidRPr="006D40F8" w:rsidRDefault="00751AFA" w:rsidP="00751AFA">
      <w:pPr>
        <w:tabs>
          <w:tab w:val="left" w:pos="567"/>
        </w:tabs>
        <w:spacing w:before="240"/>
      </w:pPr>
      <w:r w:rsidRPr="006D40F8">
        <w:t>H4 :</w:t>
      </w:r>
      <w:r w:rsidRPr="006D40F8">
        <w:tab/>
      </w:r>
      <w:r w:rsidRPr="006D40F8">
        <w:rPr>
          <w:i/>
        </w:rPr>
        <w:t xml:space="preserve">Dividen Policy </w:t>
      </w:r>
      <w:r w:rsidR="0049201A">
        <w:t xml:space="preserve">memiliki </w:t>
      </w:r>
      <w:r w:rsidRPr="006D40F8">
        <w:t>pengaruh terhadap nilai perusahaan pada perusahaan sektor aneka industri yang ter</w:t>
      </w:r>
      <w:r w:rsidR="00E72731">
        <w:t>catat</w:t>
      </w:r>
      <w:r w:rsidRPr="006D40F8">
        <w:t xml:space="preserve"> di IDX tahun 2015-2019.</w:t>
      </w:r>
    </w:p>
    <w:p w14:paraId="52B48477" w14:textId="623AC3CE" w:rsidR="00751AFA" w:rsidRPr="006D40F8" w:rsidRDefault="00751AFA" w:rsidP="00751AFA">
      <w:pPr>
        <w:tabs>
          <w:tab w:val="left" w:pos="567"/>
        </w:tabs>
        <w:spacing w:before="240"/>
      </w:pPr>
      <w:r w:rsidRPr="006D40F8">
        <w:rPr>
          <w:i/>
        </w:rPr>
        <w:t>Firm Size</w:t>
      </w:r>
      <w:r w:rsidRPr="006D40F8">
        <w:t xml:space="preserve"> </w:t>
      </w:r>
      <w:r w:rsidR="006D47CD">
        <w:t>dapat memberikan informasi</w:t>
      </w:r>
      <w:r w:rsidRPr="006D40F8">
        <w:t xml:space="preserve"> seberapa besar </w:t>
      </w:r>
      <w:r w:rsidR="006D47CD">
        <w:t>kegiatan</w:t>
      </w:r>
      <w:r w:rsidRPr="006D40F8">
        <w:t xml:space="preserve"> yang ada </w:t>
      </w:r>
      <w:r w:rsidR="006D47CD">
        <w:t>pada</w:t>
      </w:r>
      <w:r w:rsidRPr="006D40F8">
        <w:t xml:space="preserve"> perusahaan</w:t>
      </w:r>
      <w:r w:rsidR="006D47CD">
        <w:t>,</w:t>
      </w:r>
      <w:r w:rsidRPr="006D40F8">
        <w:t xml:space="preserve"> umumnya </w:t>
      </w:r>
      <w:r w:rsidR="006D47CD">
        <w:t>juka</w:t>
      </w:r>
      <w:r w:rsidRPr="006D40F8">
        <w:t xml:space="preserve"> ukuran perusahaan</w:t>
      </w:r>
      <w:r w:rsidR="006D47CD">
        <w:t xml:space="preserve"> besar,</w:t>
      </w:r>
      <w:r w:rsidRPr="006D40F8">
        <w:t xml:space="preserve"> maka besar pula aktivitasnya. </w:t>
      </w:r>
      <w:r w:rsidR="00516653" w:rsidRPr="006D40F8">
        <w:t>Dapat diartikan</w:t>
      </w:r>
      <w:r w:rsidRPr="006D40F8">
        <w:t xml:space="preserve"> semakin m</w:t>
      </w:r>
      <w:r w:rsidR="00516653" w:rsidRPr="006D40F8">
        <w:t>eningkat</w:t>
      </w:r>
      <w:r w:rsidRPr="006D40F8">
        <w:t xml:space="preserve"> ukura</w:t>
      </w:r>
      <w:r w:rsidR="00516653" w:rsidRPr="006D40F8">
        <w:t>n</w:t>
      </w:r>
      <w:r w:rsidRPr="006D40F8">
        <w:t xml:space="preserve"> perusahaan</w:t>
      </w:r>
      <w:r w:rsidR="00516653" w:rsidRPr="006D40F8">
        <w:t>,</w:t>
      </w:r>
      <w:r w:rsidR="00D91408">
        <w:t xml:space="preserve"> </w:t>
      </w:r>
      <w:r w:rsidRPr="006D40F8">
        <w:t xml:space="preserve">semakin meningkat pula nilai perusahaan </w:t>
      </w:r>
      <w:r w:rsidRPr="006D40F8">
        <w:fldChar w:fldCharType="begin" w:fldLock="1"/>
      </w:r>
      <w:r w:rsidRPr="006D40F8">
        <w:instrText>ADDIN CSL_CITATION {"citationItems":[{"id":"ITEM-1","itemData":{"abstract":"This study examined the influence of Profitability, Size, and Liquidity to impact Company Value in Manufacturing Company In Indonesia With Capital Structure intervening variable. The population in this research is manufacturing companies listed in Indonesia Stock Exchange. During the years 2012-2015 amounted to 204 companies. The sample in this study is a manufacturing company amounted to 51 manufacturing companies during the years 2012-2015. The results of this study indicate that profitability (NPM) a significant negative effect on the DER. Size does not significantly influence the DER, CR a significant negative effect on the DER. Profitability (NPM) positive and significant impact on the PBV, Size positive and significant impact on the PBV, CR not significant to PBV, DER positive and significant impact on the PBV. The test results indicate that the effect of intervening statistically DER NPM may mediate the effect on firm value. The test results indicate that the effect of intervening statistically DER can not mediate the effect of the PBV Size. The test results indicate that the effect of intervening statistically DER may mediate the effect of CR on PBV. Keywords:","author":[{"dropping-particle":"","family":"Anjarwati","given":"Kenti","non-dropping-particle":"","parse-names":false,"suffix":""},{"dropping-particle":"","family":"Chabachib","given":"Mochammad","non-dropping-particle":"","parse-names":false,"suffix":""},{"dropping-particle":"","family":"Demi","given":"Irene Rini","non-dropping-particle":"","parse-names":false,"suffix":""}],"container-title":"Diponegoro Journal of Finance","id":"ITEM-1","issue":"2","issued":{"date-parts":[["2016"]]},"page":"1-20","title":"Pengaruh Profitabilitas, Size, Dan Likuiditas Terhadap Nilai Perusahaan Manufaktur Di Indonesia Dengan Struktur Modal Sebagai Variabel Intervening","type":"article-journal","volume":"6"},"uris":["http://www.mendeley.com/documents/?uuid=00fc3e79-9838-425b-9c2c-e18ad72af226"]}],"mendeley":{"formattedCitation":"(Anjarwati et al., 2016)","plainTextFormattedCitation":"(Anjarwati et al., 2016)","previouslyFormattedCitation":"(Anjarwati et al., 2016)"},"properties":{"noteIndex":0},"schema":"https://github.com/citation-style-language/schema/raw/master/csl-citation.json"}</w:instrText>
      </w:r>
      <w:r w:rsidRPr="006D40F8">
        <w:fldChar w:fldCharType="separate"/>
      </w:r>
      <w:r w:rsidRPr="006D40F8">
        <w:rPr>
          <w:noProof/>
        </w:rPr>
        <w:t xml:space="preserve">(Anjarwati </w:t>
      </w:r>
      <w:r w:rsidRPr="006D40F8">
        <w:rPr>
          <w:i/>
          <w:noProof/>
        </w:rPr>
        <w:t>et al</w:t>
      </w:r>
      <w:r w:rsidRPr="006D40F8">
        <w:rPr>
          <w:noProof/>
        </w:rPr>
        <w:t>., 2016)</w:t>
      </w:r>
      <w:r w:rsidRPr="006D40F8">
        <w:fldChar w:fldCharType="end"/>
      </w:r>
      <w:r w:rsidR="009B2B42">
        <w:t xml:space="preserve">. Analisis ini </w:t>
      </w:r>
      <w:r w:rsidRPr="006D40F8">
        <w:t>menggunakan Log Total Aset</w:t>
      </w:r>
      <w:r w:rsidR="00D20789">
        <w:t xml:space="preserve"> sebagai </w:t>
      </w:r>
      <w:r w:rsidR="009B2B42">
        <w:t xml:space="preserve">alat ukur dari </w:t>
      </w:r>
      <w:r w:rsidR="009B2B42" w:rsidRPr="006D40F8">
        <w:rPr>
          <w:i/>
        </w:rPr>
        <w:t>Firm Size</w:t>
      </w:r>
      <w:r w:rsidRPr="006D40F8">
        <w:t>.</w:t>
      </w:r>
    </w:p>
    <w:p w14:paraId="724A997A" w14:textId="501C9BFB" w:rsidR="00751AFA" w:rsidRPr="006D40F8" w:rsidRDefault="00751AFA" w:rsidP="00751AFA">
      <w:pPr>
        <w:tabs>
          <w:tab w:val="left" w:pos="567"/>
        </w:tabs>
        <w:spacing w:before="240"/>
      </w:pPr>
      <w:r w:rsidRPr="006D40F8">
        <w:t>H5 :</w:t>
      </w:r>
      <w:r w:rsidRPr="006D40F8">
        <w:tab/>
      </w:r>
      <w:r w:rsidRPr="006D40F8">
        <w:rPr>
          <w:i/>
        </w:rPr>
        <w:t xml:space="preserve">Firm Size </w:t>
      </w:r>
      <w:r w:rsidR="0049201A">
        <w:t xml:space="preserve">memiliki </w:t>
      </w:r>
      <w:r w:rsidRPr="006D40F8">
        <w:t>pengaruh terhadap nilai perusahaan pada perusahaan sektor aneka industri yang ter</w:t>
      </w:r>
      <w:r w:rsidR="00E72731">
        <w:t>catat</w:t>
      </w:r>
      <w:r w:rsidRPr="006D40F8">
        <w:t xml:space="preserve"> di IDX tahun 2015-2019.</w:t>
      </w:r>
    </w:p>
    <w:p w14:paraId="32EECBC4" w14:textId="5FAB9259" w:rsidR="00751AFA" w:rsidRPr="006D40F8" w:rsidRDefault="00751AFA" w:rsidP="00751AFA">
      <w:pPr>
        <w:spacing w:before="240"/>
      </w:pPr>
      <w:r w:rsidRPr="006D40F8">
        <w:rPr>
          <w:i/>
        </w:rPr>
        <w:t>Firm Growth</w:t>
      </w:r>
      <w:r w:rsidRPr="006D40F8">
        <w:t xml:space="preserve"> </w:t>
      </w:r>
      <w:r w:rsidR="007446F7">
        <w:t>ialah</w:t>
      </w:r>
      <w:r w:rsidRPr="006D40F8">
        <w:t xml:space="preserve"> kemampuan perusahaan untuk memperoleh laba tinggi </w:t>
      </w:r>
      <w:r w:rsidR="00516653" w:rsidRPr="006D40F8">
        <w:t xml:space="preserve">yang </w:t>
      </w:r>
      <w:r w:rsidRPr="006D40F8">
        <w:t xml:space="preserve">mencerminkan </w:t>
      </w:r>
      <w:r w:rsidR="00516653" w:rsidRPr="006D40F8">
        <w:t xml:space="preserve">baiknya nilai perusahaan, sehingga akan lebih </w:t>
      </w:r>
      <w:r w:rsidRPr="006D40F8">
        <w:t xml:space="preserve">tinggi </w:t>
      </w:r>
      <w:r w:rsidRPr="006D40F8">
        <w:rPr>
          <w:i/>
        </w:rPr>
        <w:t>return</w:t>
      </w:r>
      <w:r w:rsidRPr="006D40F8">
        <w:t xml:space="preserve"> yang diharapkan oleh para investor </w:t>
      </w:r>
      <w:r w:rsidRPr="006D40F8">
        <w:fldChar w:fldCharType="begin" w:fldLock="1"/>
      </w:r>
      <w:r w:rsidRPr="006D40F8">
        <w:instrText>ADDIN CSL_CITATION {"citationItems":[{"id":"ITEM-1","itemData":{"abstract":"Penelitian ini bertujuan untuk menguji dan menemukan pengaruh pertumbuhan perusahaan, keputusan investasi, dan keputusan pendanaan terhadap nilai perusahaan. Penelitian ini tergolong penelitian kausatif. Populasi dalam penelitian ini adalah perusahaan manufaktur yang terdaftar di Bursa Efek Indonesia pada tahun 2010-2014. Pemilihan sampel dengan menetapkan kriteria tertentu dan sampel yang memenuhi kriteria adalah sebanyak 59 perusahaan. Analisis yang digunakan adalah regresi linear berganda dan uji t untuk melihat pengaruh pertumbuhan perusahaan, keputusan investasi, dan keputusan pendanaan terhadap nilai perusahaan. Hasil pengujian menunjukkan bahwa: 1) Pertumbuhan perusahaan berpengaruh signifikan positif terhadap nilai perusahaan, 2) Keputusan investasi tidak berpengaruh terhadap nilai perusahaan, dan 3) Keputusan pendanaan berpengaruh signifikan negatif terhadap nilai perusahaan.","author":[{"dropping-particle":"","family":"Gustian","given":"Dani","non-dropping-particle":"","parse-names":false,"suffix":""}],"container-title":"Jurnal Akuntansi","id":"ITEM-1","issue":"2","issued":{"date-parts":[["2017"]]},"page":"2635-5315","title":"Pengaruh Pertumbuhan Perusahaan, Keputusan Investasi, Dan Keputusan Pendanaan Terhadap Nilai Perusahaan","type":"article-journal","volume":"5"},"uris":["http://www.mendeley.com/documents/?uuid=6bedfcee-1731-430e-b19b-64331aa148cf"]}],"mendeley":{"formattedCitation":"(Gustian, 2017)","plainTextFormattedCitation":"(Gustian, 2017)","previouslyFormattedCitation":"(Gustian, 2017)"},"properties":{"noteIndex":0},"schema":"https://github.com/citation-style-language/schema/raw/master/csl-citation.json"}</w:instrText>
      </w:r>
      <w:r w:rsidRPr="006D40F8">
        <w:fldChar w:fldCharType="separate"/>
      </w:r>
      <w:r w:rsidRPr="006D40F8">
        <w:rPr>
          <w:noProof/>
        </w:rPr>
        <w:t>(Gustian, 2017)</w:t>
      </w:r>
      <w:r w:rsidRPr="006D40F8">
        <w:fldChar w:fldCharType="end"/>
      </w:r>
      <w:r w:rsidRPr="006D40F8">
        <w:t xml:space="preserve">. Pertumbuhan perusahaan di ukur menggunakan perubahan total aset. </w:t>
      </w:r>
    </w:p>
    <w:p w14:paraId="0E0BEE28" w14:textId="2298B55F" w:rsidR="00751AFA" w:rsidRPr="006D40F8" w:rsidRDefault="00751AFA" w:rsidP="00751AFA">
      <w:pPr>
        <w:tabs>
          <w:tab w:val="left" w:pos="567"/>
        </w:tabs>
        <w:spacing w:before="240"/>
      </w:pPr>
      <w:r w:rsidRPr="006D40F8">
        <w:t>H6 :</w:t>
      </w:r>
      <w:r w:rsidRPr="006D40F8">
        <w:tab/>
      </w:r>
      <w:r w:rsidRPr="006D40F8">
        <w:rPr>
          <w:i/>
        </w:rPr>
        <w:t xml:space="preserve">Firm Growth </w:t>
      </w:r>
      <w:r w:rsidR="0049201A">
        <w:t xml:space="preserve">memiliki </w:t>
      </w:r>
      <w:r w:rsidRPr="006D40F8">
        <w:t>pengaruh terhadap nilai perusahaan pada perusahaan sektor aneka industri yang ter</w:t>
      </w:r>
      <w:r w:rsidR="00E72731">
        <w:t>catat</w:t>
      </w:r>
      <w:r w:rsidRPr="006D40F8">
        <w:t xml:space="preserve"> di IDX tahun 2015-2019.</w:t>
      </w:r>
    </w:p>
    <w:p w14:paraId="7ABC20BC" w14:textId="77777777" w:rsidR="00751AFA" w:rsidRPr="006D40F8" w:rsidRDefault="00751AFA" w:rsidP="00751AFA">
      <w:pPr>
        <w:spacing w:before="240" w:after="240"/>
        <w:rPr>
          <w:b/>
          <w:sz w:val="24"/>
          <w:szCs w:val="24"/>
          <w:lang w:val="id-ID"/>
        </w:rPr>
      </w:pPr>
      <w:r w:rsidRPr="006D40F8">
        <w:rPr>
          <w:b/>
          <w:sz w:val="24"/>
          <w:szCs w:val="24"/>
          <w:lang w:val="id-ID"/>
        </w:rPr>
        <w:t>METODE PENELITIAN</w:t>
      </w:r>
    </w:p>
    <w:p w14:paraId="1E40D2F2" w14:textId="09E4E69D" w:rsidR="00751AFA" w:rsidRPr="006D40F8" w:rsidRDefault="00E72731" w:rsidP="00751AFA">
      <w:pPr>
        <w:spacing w:before="240" w:after="240"/>
        <w:rPr>
          <w:lang w:val="en-GB"/>
        </w:rPr>
      </w:pPr>
      <w:r>
        <w:rPr>
          <w:lang w:val="en-GB"/>
        </w:rPr>
        <w:t>Dalam</w:t>
      </w:r>
      <w:r w:rsidR="00901CEF">
        <w:rPr>
          <w:lang w:val="en-GB"/>
        </w:rPr>
        <w:t xml:space="preserve"> penelitian ini </w:t>
      </w:r>
      <w:r w:rsidR="00066BE2">
        <w:rPr>
          <w:lang w:val="en-GB"/>
        </w:rPr>
        <w:t>macam</w:t>
      </w:r>
      <w:r w:rsidR="00901CEF">
        <w:rPr>
          <w:lang w:val="en-GB"/>
        </w:rPr>
        <w:t xml:space="preserve"> data yang d</w:t>
      </w:r>
      <w:r w:rsidR="008F564E">
        <w:rPr>
          <w:lang w:val="en-GB"/>
        </w:rPr>
        <w:t>i</w:t>
      </w:r>
      <w:r w:rsidR="00901CEF">
        <w:rPr>
          <w:lang w:val="en-GB"/>
        </w:rPr>
        <w:t xml:space="preserve">gunakan adalah kuantitatif berupa data </w:t>
      </w:r>
      <w:r w:rsidR="00751AFA" w:rsidRPr="006D40F8">
        <w:rPr>
          <w:lang w:val="en-GB"/>
        </w:rPr>
        <w:t xml:space="preserve">sekunder yang </w:t>
      </w:r>
      <w:r w:rsidR="00901CEF">
        <w:rPr>
          <w:lang w:val="en-GB"/>
        </w:rPr>
        <w:t>di</w:t>
      </w:r>
      <w:r>
        <w:rPr>
          <w:lang w:val="en-GB"/>
        </w:rPr>
        <w:t>peroleh</w:t>
      </w:r>
      <w:r w:rsidR="00901CEF">
        <w:rPr>
          <w:lang w:val="en-GB"/>
        </w:rPr>
        <w:t xml:space="preserve"> </w:t>
      </w:r>
      <w:r w:rsidR="00612CD3">
        <w:rPr>
          <w:lang w:val="en-GB"/>
        </w:rPr>
        <w:t>dari laman</w:t>
      </w:r>
      <w:r w:rsidR="00751AFA" w:rsidRPr="006D40F8">
        <w:rPr>
          <w:lang w:val="en-GB"/>
        </w:rPr>
        <w:t xml:space="preserve"> B</w:t>
      </w:r>
      <w:r w:rsidR="00901CEF">
        <w:rPr>
          <w:lang w:val="en-GB"/>
        </w:rPr>
        <w:t xml:space="preserve">ursa Efek Indonesia dan </w:t>
      </w:r>
      <w:r w:rsidR="00612CD3">
        <w:rPr>
          <w:lang w:val="en-GB"/>
        </w:rPr>
        <w:t>laman</w:t>
      </w:r>
      <w:r w:rsidR="00901CEF">
        <w:rPr>
          <w:lang w:val="en-GB"/>
        </w:rPr>
        <w:t xml:space="preserve"> </w:t>
      </w:r>
      <w:r w:rsidR="00120A7D">
        <w:rPr>
          <w:lang w:val="en-GB"/>
        </w:rPr>
        <w:t>masing-masing</w:t>
      </w:r>
      <w:r w:rsidR="00751AFA" w:rsidRPr="006D40F8">
        <w:rPr>
          <w:lang w:val="en-GB"/>
        </w:rPr>
        <w:t xml:space="preserve"> perusahaan. </w:t>
      </w:r>
      <w:r w:rsidR="00675E22">
        <w:rPr>
          <w:lang w:val="en-GB"/>
        </w:rPr>
        <w:t>Perusahaan</w:t>
      </w:r>
      <w:r w:rsidR="00751AFA" w:rsidRPr="006D40F8">
        <w:rPr>
          <w:lang w:val="en-GB"/>
        </w:rPr>
        <w:t xml:space="preserve"> aneka industri yang ter</w:t>
      </w:r>
      <w:r w:rsidR="00675E22">
        <w:rPr>
          <w:lang w:val="en-GB"/>
        </w:rPr>
        <w:t>catat</w:t>
      </w:r>
      <w:r w:rsidR="00751AFA" w:rsidRPr="006D40F8">
        <w:rPr>
          <w:lang w:val="en-GB"/>
        </w:rPr>
        <w:t xml:space="preserve"> di Bursa Efek Indonesai tahun 2015-2019</w:t>
      </w:r>
      <w:r w:rsidR="00901CEF">
        <w:rPr>
          <w:lang w:val="en-GB"/>
        </w:rPr>
        <w:t xml:space="preserve"> menjadi populasi </w:t>
      </w:r>
      <w:r w:rsidR="007446F7">
        <w:rPr>
          <w:lang w:val="en-GB"/>
        </w:rPr>
        <w:t>dalam</w:t>
      </w:r>
      <w:r w:rsidR="00901CEF">
        <w:rPr>
          <w:lang w:val="en-GB"/>
        </w:rPr>
        <w:t xml:space="preserve"> penelitian ini</w:t>
      </w:r>
      <w:r w:rsidR="00751AFA" w:rsidRPr="006D40F8">
        <w:rPr>
          <w:lang w:val="en-GB"/>
        </w:rPr>
        <w:t xml:space="preserve">. </w:t>
      </w:r>
      <w:r w:rsidR="00901CEF">
        <w:rPr>
          <w:i/>
          <w:lang w:val="en-GB"/>
        </w:rPr>
        <w:t>P</w:t>
      </w:r>
      <w:r w:rsidR="00751AFA" w:rsidRPr="006D40F8">
        <w:rPr>
          <w:i/>
          <w:lang w:val="en-GB"/>
        </w:rPr>
        <w:t>urpos</w:t>
      </w:r>
      <w:r w:rsidR="00516653" w:rsidRPr="006D40F8">
        <w:rPr>
          <w:i/>
          <w:lang w:val="en-GB"/>
        </w:rPr>
        <w:t>ive</w:t>
      </w:r>
      <w:r w:rsidR="00751AFA" w:rsidRPr="006D40F8">
        <w:rPr>
          <w:i/>
          <w:lang w:val="en-GB"/>
        </w:rPr>
        <w:t xml:space="preserve"> sampling</w:t>
      </w:r>
      <w:r w:rsidR="00751AFA" w:rsidRPr="006D40F8">
        <w:rPr>
          <w:lang w:val="en-GB"/>
        </w:rPr>
        <w:t xml:space="preserve"> </w:t>
      </w:r>
      <w:r w:rsidR="00901CEF">
        <w:rPr>
          <w:lang w:val="en-GB"/>
        </w:rPr>
        <w:t xml:space="preserve">dipilih sebagai metode pengambilan sampel </w:t>
      </w:r>
      <w:r w:rsidR="00751AFA" w:rsidRPr="006D40F8">
        <w:rPr>
          <w:lang w:val="en-GB"/>
        </w:rPr>
        <w:t xml:space="preserve">dengan kriteria perusahaan dalam kondisi laba dan menerbitkan kebijakan dividen secara </w:t>
      </w:r>
      <w:r w:rsidR="00120A7D">
        <w:rPr>
          <w:lang w:val="en-GB"/>
        </w:rPr>
        <w:t>terus menerus pada</w:t>
      </w:r>
      <w:r w:rsidR="00751AFA" w:rsidRPr="006D40F8">
        <w:rPr>
          <w:lang w:val="en-GB"/>
        </w:rPr>
        <w:t xml:space="preserve"> tahun 2015-2019. Jumlah sampel yang memenuhi kriteria sebanyak 12 perusahaan. Penggunakan uji asumsi klasik </w:t>
      </w:r>
      <w:r w:rsidR="00247093">
        <w:rPr>
          <w:lang w:val="en-GB"/>
        </w:rPr>
        <w:t>untuk</w:t>
      </w:r>
      <w:r w:rsidR="00751AFA" w:rsidRPr="006D40F8">
        <w:rPr>
          <w:lang w:val="en-GB"/>
        </w:rPr>
        <w:t xml:space="preserve"> teknik analisis data </w:t>
      </w:r>
      <w:r w:rsidR="00247093">
        <w:rPr>
          <w:lang w:val="en-GB"/>
        </w:rPr>
        <w:t xml:space="preserve">ialah </w:t>
      </w:r>
      <w:r w:rsidR="00751AFA" w:rsidRPr="006D40F8">
        <w:rPr>
          <w:lang w:val="en-GB"/>
        </w:rPr>
        <w:t>uji normalitas, uji multikolonieritas, uji autokorelasi, dan u</w:t>
      </w:r>
      <w:r w:rsidR="00901CEF">
        <w:rPr>
          <w:lang w:val="en-GB"/>
        </w:rPr>
        <w:t>ji heteroke</w:t>
      </w:r>
      <w:r w:rsidR="006D47CD">
        <w:rPr>
          <w:lang w:val="en-GB"/>
        </w:rPr>
        <w:t>dastisitas. Berikutnya pengujian</w:t>
      </w:r>
      <w:r w:rsidR="00901CEF">
        <w:rPr>
          <w:lang w:val="en-GB"/>
        </w:rPr>
        <w:t xml:space="preserve"> hipotesis meliputi</w:t>
      </w:r>
      <w:r w:rsidR="00751AFA" w:rsidRPr="006D40F8">
        <w:rPr>
          <w:lang w:val="en-GB"/>
        </w:rPr>
        <w:t xml:space="preserve"> uji determinasi R</w:t>
      </w:r>
      <w:r w:rsidR="00751AFA" w:rsidRPr="006D40F8">
        <w:rPr>
          <w:vertAlign w:val="superscript"/>
          <w:lang w:val="en-GB"/>
        </w:rPr>
        <w:t>2</w:t>
      </w:r>
      <w:r w:rsidR="00751AFA" w:rsidRPr="006D40F8">
        <w:rPr>
          <w:lang w:val="en-GB"/>
        </w:rPr>
        <w:t>, uji statistik F, uji statistik t, dan uji regresi linier berganda.</w:t>
      </w:r>
    </w:p>
    <w:p w14:paraId="37E95120" w14:textId="77777777" w:rsidR="00751AFA" w:rsidRPr="006D40F8" w:rsidRDefault="00751AFA" w:rsidP="00751AFA">
      <w:pPr>
        <w:spacing w:after="240"/>
        <w:rPr>
          <w:b/>
          <w:sz w:val="24"/>
          <w:lang w:val="id-ID"/>
        </w:rPr>
      </w:pPr>
      <w:r w:rsidRPr="006D40F8">
        <w:rPr>
          <w:b/>
          <w:sz w:val="24"/>
          <w:lang w:val="id-ID"/>
        </w:rPr>
        <w:t>HASIL DAN PEMBAHASAN</w:t>
      </w:r>
    </w:p>
    <w:p w14:paraId="0CDA0FD8" w14:textId="77777777" w:rsidR="00751AFA" w:rsidRPr="006D40F8" w:rsidRDefault="00751AFA" w:rsidP="00751AFA">
      <w:pPr>
        <w:spacing w:before="240"/>
        <w:rPr>
          <w:b/>
          <w:lang w:val="en-GB"/>
        </w:rPr>
      </w:pPr>
      <w:r w:rsidRPr="006D40F8">
        <w:rPr>
          <w:b/>
          <w:lang w:val="en-GB"/>
        </w:rPr>
        <w:t>Uji Asumsi Klasik</w:t>
      </w:r>
    </w:p>
    <w:p w14:paraId="249E956E" w14:textId="095B606E" w:rsidR="00751AFA" w:rsidRPr="006D40F8" w:rsidRDefault="00901CEF" w:rsidP="00CB754A">
      <w:pPr>
        <w:spacing w:after="240"/>
        <w:rPr>
          <w:lang w:val="en-GB"/>
        </w:rPr>
      </w:pPr>
      <w:r>
        <w:rPr>
          <w:lang w:val="en-GB"/>
        </w:rPr>
        <w:t>Berdasarkan t</w:t>
      </w:r>
      <w:r w:rsidR="00751AFA" w:rsidRPr="006D40F8">
        <w:rPr>
          <w:lang w:val="en-GB"/>
        </w:rPr>
        <w:t>abel 1</w:t>
      </w:r>
      <w:r>
        <w:rPr>
          <w:lang w:val="en-GB"/>
        </w:rPr>
        <w:t>,</w:t>
      </w:r>
      <w:r w:rsidR="00751AFA" w:rsidRPr="006D40F8">
        <w:rPr>
          <w:lang w:val="en-GB"/>
        </w:rPr>
        <w:t xml:space="preserve"> </w:t>
      </w:r>
      <w:r>
        <w:rPr>
          <w:lang w:val="en-GB"/>
        </w:rPr>
        <w:t xml:space="preserve">diketahui pengujian normalitas </w:t>
      </w:r>
      <w:r w:rsidR="00B01841">
        <w:rPr>
          <w:lang w:val="en-GB"/>
        </w:rPr>
        <w:t xml:space="preserve">dengan metode </w:t>
      </w:r>
      <w:r w:rsidR="00751AFA" w:rsidRPr="006D40F8">
        <w:rPr>
          <w:i/>
          <w:lang w:val="en-GB"/>
        </w:rPr>
        <w:t>Kolmogorov-Smirnov</w:t>
      </w:r>
      <w:r w:rsidR="00B01841">
        <w:rPr>
          <w:lang w:val="en-GB"/>
        </w:rPr>
        <w:t xml:space="preserve"> </w:t>
      </w:r>
      <w:r w:rsidR="006D47CD">
        <w:rPr>
          <w:lang w:val="en-GB"/>
        </w:rPr>
        <w:t>mendapat hasil</w:t>
      </w:r>
      <w:r w:rsidR="00B01841">
        <w:rPr>
          <w:lang w:val="en-GB"/>
        </w:rPr>
        <w:t xml:space="preserve"> signifikansi</w:t>
      </w:r>
      <w:r w:rsidR="00751AFA" w:rsidRPr="006D40F8">
        <w:rPr>
          <w:lang w:val="en-GB"/>
        </w:rPr>
        <w:t xml:space="preserve"> 0,200 &gt;0,05, </w:t>
      </w:r>
      <w:r w:rsidR="00B01841">
        <w:rPr>
          <w:lang w:val="en-GB"/>
        </w:rPr>
        <w:t xml:space="preserve">hal tersebut menjelaskan </w:t>
      </w:r>
      <w:r w:rsidR="00751AFA" w:rsidRPr="006D40F8">
        <w:rPr>
          <w:lang w:val="en-GB"/>
        </w:rPr>
        <w:t xml:space="preserve">data berdistribusi normal. </w:t>
      </w:r>
      <w:r w:rsidR="00B01841">
        <w:rPr>
          <w:lang w:val="en-GB"/>
        </w:rPr>
        <w:t>Berikutnya,</w:t>
      </w:r>
      <w:r w:rsidR="00751AFA" w:rsidRPr="006D40F8">
        <w:rPr>
          <w:lang w:val="en-GB"/>
        </w:rPr>
        <w:t xml:space="preserve"> uji autokorelasi </w:t>
      </w:r>
      <w:r w:rsidR="00751AFA" w:rsidRPr="006D40F8">
        <w:rPr>
          <w:i/>
          <w:lang w:val="en-GB"/>
        </w:rPr>
        <w:t>run test</w:t>
      </w:r>
      <w:r w:rsidR="00B01841">
        <w:rPr>
          <w:lang w:val="en-GB"/>
        </w:rPr>
        <w:t xml:space="preserve"> </w:t>
      </w:r>
      <w:r w:rsidR="00247093">
        <w:rPr>
          <w:lang w:val="en-GB"/>
        </w:rPr>
        <w:t>dengan</w:t>
      </w:r>
      <w:r w:rsidR="00B01841">
        <w:rPr>
          <w:lang w:val="en-GB"/>
        </w:rPr>
        <w:t xml:space="preserve"> hasil signifikansi</w:t>
      </w:r>
      <w:r w:rsidR="00751AFA" w:rsidRPr="006D40F8">
        <w:rPr>
          <w:lang w:val="en-GB"/>
        </w:rPr>
        <w:t xml:space="preserve"> 1,000 &gt; 0,005 yang artinya autokorelasi</w:t>
      </w:r>
      <w:r w:rsidR="00247093">
        <w:rPr>
          <w:lang w:val="en-GB"/>
        </w:rPr>
        <w:t xml:space="preserve"> pada data tidak terjadi</w:t>
      </w:r>
      <w:r w:rsidR="00751AFA" w:rsidRPr="006D40F8">
        <w:rPr>
          <w:lang w:val="en-GB"/>
        </w:rPr>
        <w:t xml:space="preserve">. Hasil </w:t>
      </w:r>
      <w:r w:rsidR="00B01841">
        <w:rPr>
          <w:lang w:val="en-GB"/>
        </w:rPr>
        <w:t xml:space="preserve">dari pengujian </w:t>
      </w:r>
      <w:r w:rsidR="00751AFA" w:rsidRPr="006D40F8">
        <w:rPr>
          <w:lang w:val="en-GB"/>
        </w:rPr>
        <w:t xml:space="preserve">multikolonieritas </w:t>
      </w:r>
      <w:r w:rsidR="00B01841">
        <w:rPr>
          <w:lang w:val="en-GB"/>
        </w:rPr>
        <w:t>mendapat hasil bahwa</w:t>
      </w:r>
      <w:r w:rsidR="00751AFA" w:rsidRPr="006D40F8">
        <w:rPr>
          <w:lang w:val="en-GB"/>
        </w:rPr>
        <w:t xml:space="preserve"> semua variabel independen mendapat nilai &gt; 0</w:t>
      </w:r>
      <w:r w:rsidR="00B01841">
        <w:rPr>
          <w:lang w:val="en-GB"/>
        </w:rPr>
        <w:t xml:space="preserve">,1 dan nilai VIF &lt; 10, maka tidak terdapat </w:t>
      </w:r>
      <w:r w:rsidR="00751AFA" w:rsidRPr="006D40F8">
        <w:rPr>
          <w:lang w:val="en-GB"/>
        </w:rPr>
        <w:t xml:space="preserve">multikolonieritas. </w:t>
      </w:r>
      <w:r w:rsidR="00B01841">
        <w:rPr>
          <w:lang w:val="en-GB"/>
        </w:rPr>
        <w:t xml:space="preserve">Kemudian pengujian </w:t>
      </w:r>
      <w:r w:rsidR="00751AFA" w:rsidRPr="006D40F8">
        <w:rPr>
          <w:lang w:val="en-GB"/>
        </w:rPr>
        <w:t xml:space="preserve">terakhir adalah uji heterokedastisitas </w:t>
      </w:r>
      <w:r w:rsidR="00CA6F87">
        <w:rPr>
          <w:lang w:val="en-GB"/>
        </w:rPr>
        <w:t>dengan hasil</w:t>
      </w:r>
      <w:r w:rsidR="00751AFA" w:rsidRPr="006D40F8">
        <w:rPr>
          <w:lang w:val="en-GB"/>
        </w:rPr>
        <w:t xml:space="preserve"> semua variabe</w:t>
      </w:r>
      <w:r w:rsidR="00B01841">
        <w:rPr>
          <w:lang w:val="en-GB"/>
        </w:rPr>
        <w:t>l independen memiliki signifikansi</w:t>
      </w:r>
      <w:r w:rsidR="00751AFA" w:rsidRPr="006D40F8">
        <w:rPr>
          <w:lang w:val="en-GB"/>
        </w:rPr>
        <w:t xml:space="preserve"> &gt; 0,05 </w:t>
      </w:r>
      <w:r w:rsidR="00CA6F87">
        <w:rPr>
          <w:lang w:val="en-GB"/>
        </w:rPr>
        <w:t xml:space="preserve">dengan </w:t>
      </w:r>
      <w:r w:rsidR="00CA6F87" w:rsidRPr="006D40F8">
        <w:rPr>
          <w:lang w:val="en-GB"/>
        </w:rPr>
        <w:t xml:space="preserve">menggunakan uji </w:t>
      </w:r>
      <w:r w:rsidR="00CA6F87" w:rsidRPr="006D40F8">
        <w:rPr>
          <w:i/>
          <w:lang w:val="en-GB"/>
        </w:rPr>
        <w:t>spea</w:t>
      </w:r>
      <w:r w:rsidR="00CA6F87">
        <w:rPr>
          <w:i/>
          <w:lang w:val="en-GB"/>
        </w:rPr>
        <w:t xml:space="preserve">rman, </w:t>
      </w:r>
      <w:r w:rsidR="00751AFA" w:rsidRPr="006D40F8">
        <w:rPr>
          <w:lang w:val="en-GB"/>
        </w:rPr>
        <w:t xml:space="preserve">yang </w:t>
      </w:r>
      <w:r w:rsidR="00B01841">
        <w:rPr>
          <w:lang w:val="en-GB"/>
        </w:rPr>
        <w:t>berarti</w:t>
      </w:r>
      <w:r w:rsidR="00751AFA" w:rsidRPr="006D40F8">
        <w:rPr>
          <w:lang w:val="en-GB"/>
        </w:rPr>
        <w:t xml:space="preserve"> </w:t>
      </w:r>
      <w:r w:rsidR="00120A7D">
        <w:rPr>
          <w:lang w:val="en-GB"/>
        </w:rPr>
        <w:t xml:space="preserve">tidak memiliki </w:t>
      </w:r>
      <w:r w:rsidR="00751AFA" w:rsidRPr="006D40F8">
        <w:rPr>
          <w:lang w:val="en-GB"/>
        </w:rPr>
        <w:t xml:space="preserve">gejala heterokedastisitas. </w:t>
      </w:r>
    </w:p>
    <w:p w14:paraId="72D76D22" w14:textId="77777777" w:rsidR="00751AFA" w:rsidRPr="006D40F8" w:rsidRDefault="00751AFA" w:rsidP="00751AFA">
      <w:pPr>
        <w:jc w:val="center"/>
        <w:rPr>
          <w:b/>
          <w:lang w:val="en-GB"/>
        </w:rPr>
      </w:pPr>
      <w:r w:rsidRPr="006D40F8">
        <w:rPr>
          <w:b/>
          <w:lang w:val="en-GB"/>
        </w:rPr>
        <w:t>Tabel 1.</w:t>
      </w:r>
    </w:p>
    <w:p w14:paraId="4D8298D4" w14:textId="77777777" w:rsidR="00751AFA" w:rsidRPr="006D40F8" w:rsidRDefault="00751AFA" w:rsidP="00751AFA">
      <w:pPr>
        <w:spacing w:after="240"/>
        <w:jc w:val="center"/>
        <w:rPr>
          <w:b/>
          <w:lang w:val="en-GB"/>
        </w:rPr>
      </w:pPr>
      <w:r w:rsidRPr="006D40F8">
        <w:rPr>
          <w:b/>
          <w:lang w:val="en-GB"/>
        </w:rPr>
        <w:t>HASIL UJI ASUMSI KLASIK</w:t>
      </w:r>
    </w:p>
    <w:tbl>
      <w:tblPr>
        <w:tblW w:w="0" w:type="auto"/>
        <w:jc w:val="center"/>
        <w:tblLook w:val="04A0" w:firstRow="1" w:lastRow="0" w:firstColumn="1" w:lastColumn="0" w:noHBand="0" w:noVBand="1"/>
      </w:tblPr>
      <w:tblGrid>
        <w:gridCol w:w="1660"/>
        <w:gridCol w:w="1317"/>
        <w:gridCol w:w="1483"/>
        <w:gridCol w:w="1352"/>
        <w:gridCol w:w="981"/>
        <w:gridCol w:w="1952"/>
      </w:tblGrid>
      <w:tr w:rsidR="00751AFA" w:rsidRPr="006D40F8" w14:paraId="74464F0C" w14:textId="77777777" w:rsidTr="001465EA">
        <w:trPr>
          <w:jc w:val="center"/>
        </w:trPr>
        <w:tc>
          <w:tcPr>
            <w:tcW w:w="1660" w:type="dxa"/>
            <w:vMerge w:val="restart"/>
            <w:tcBorders>
              <w:top w:val="single" w:sz="4" w:space="0" w:color="auto"/>
            </w:tcBorders>
            <w:shd w:val="clear" w:color="auto" w:fill="auto"/>
            <w:vAlign w:val="center"/>
          </w:tcPr>
          <w:p w14:paraId="262DD103" w14:textId="77777777" w:rsidR="00751AFA" w:rsidRPr="006D40F8" w:rsidRDefault="00751AFA" w:rsidP="001465EA">
            <w:pPr>
              <w:jc w:val="center"/>
              <w:rPr>
                <w:b/>
                <w:szCs w:val="22"/>
                <w:lang w:val="en-GB"/>
              </w:rPr>
            </w:pPr>
            <w:r w:rsidRPr="006D40F8">
              <w:rPr>
                <w:b/>
                <w:szCs w:val="22"/>
                <w:lang w:val="en-GB"/>
              </w:rPr>
              <w:t>Variabel</w:t>
            </w:r>
          </w:p>
        </w:tc>
        <w:tc>
          <w:tcPr>
            <w:tcW w:w="1317" w:type="dxa"/>
            <w:vMerge w:val="restart"/>
            <w:tcBorders>
              <w:top w:val="single" w:sz="4" w:space="0" w:color="auto"/>
            </w:tcBorders>
            <w:shd w:val="clear" w:color="auto" w:fill="auto"/>
            <w:vAlign w:val="center"/>
          </w:tcPr>
          <w:p w14:paraId="46B82B51" w14:textId="77777777" w:rsidR="00751AFA" w:rsidRPr="006D40F8" w:rsidRDefault="00751AFA" w:rsidP="001465EA">
            <w:pPr>
              <w:jc w:val="center"/>
              <w:rPr>
                <w:b/>
                <w:szCs w:val="22"/>
                <w:lang w:val="en-GB"/>
              </w:rPr>
            </w:pPr>
            <w:r w:rsidRPr="006D40F8">
              <w:rPr>
                <w:b/>
                <w:szCs w:val="22"/>
                <w:lang w:val="en-GB"/>
              </w:rPr>
              <w:t xml:space="preserve">Normalitas  </w:t>
            </w:r>
            <w:r w:rsidRPr="006D40F8">
              <w:rPr>
                <w:b/>
                <w:i/>
                <w:szCs w:val="22"/>
                <w:lang w:val="en-GB"/>
              </w:rPr>
              <w:t>Sig.</w:t>
            </w:r>
          </w:p>
        </w:tc>
        <w:tc>
          <w:tcPr>
            <w:tcW w:w="1483" w:type="dxa"/>
            <w:vMerge w:val="restart"/>
            <w:tcBorders>
              <w:top w:val="single" w:sz="4" w:space="0" w:color="auto"/>
            </w:tcBorders>
            <w:shd w:val="clear" w:color="auto" w:fill="auto"/>
            <w:vAlign w:val="center"/>
          </w:tcPr>
          <w:p w14:paraId="2262AA5A" w14:textId="77777777" w:rsidR="00751AFA" w:rsidRPr="006D40F8" w:rsidRDefault="00751AFA" w:rsidP="001465EA">
            <w:pPr>
              <w:jc w:val="center"/>
              <w:rPr>
                <w:b/>
                <w:szCs w:val="22"/>
                <w:lang w:val="en-GB"/>
              </w:rPr>
            </w:pPr>
            <w:r w:rsidRPr="006D40F8">
              <w:rPr>
                <w:b/>
                <w:szCs w:val="22"/>
                <w:lang w:val="en-GB"/>
              </w:rPr>
              <w:t xml:space="preserve">Autokorelasi </w:t>
            </w:r>
            <w:r w:rsidRPr="006D40F8">
              <w:rPr>
                <w:b/>
                <w:i/>
                <w:szCs w:val="22"/>
                <w:lang w:val="en-GB"/>
              </w:rPr>
              <w:t>Run Test</w:t>
            </w:r>
          </w:p>
        </w:tc>
        <w:tc>
          <w:tcPr>
            <w:tcW w:w="2333" w:type="dxa"/>
            <w:gridSpan w:val="2"/>
            <w:tcBorders>
              <w:top w:val="single" w:sz="4" w:space="0" w:color="auto"/>
            </w:tcBorders>
            <w:shd w:val="clear" w:color="auto" w:fill="auto"/>
            <w:vAlign w:val="center"/>
          </w:tcPr>
          <w:p w14:paraId="3E2E1610" w14:textId="77777777" w:rsidR="00751AFA" w:rsidRPr="006D40F8" w:rsidRDefault="00751AFA" w:rsidP="001465EA">
            <w:pPr>
              <w:jc w:val="center"/>
              <w:rPr>
                <w:b/>
                <w:szCs w:val="22"/>
                <w:lang w:val="en-GB"/>
              </w:rPr>
            </w:pPr>
            <w:r w:rsidRPr="006D40F8">
              <w:rPr>
                <w:b/>
                <w:szCs w:val="22"/>
                <w:lang w:val="en-GB"/>
              </w:rPr>
              <w:t>Multikolonieritas</w:t>
            </w:r>
          </w:p>
        </w:tc>
        <w:tc>
          <w:tcPr>
            <w:tcW w:w="1952" w:type="dxa"/>
            <w:vMerge w:val="restart"/>
            <w:tcBorders>
              <w:top w:val="single" w:sz="4" w:space="0" w:color="auto"/>
            </w:tcBorders>
            <w:shd w:val="clear" w:color="auto" w:fill="auto"/>
            <w:vAlign w:val="center"/>
          </w:tcPr>
          <w:p w14:paraId="091135B6" w14:textId="77777777" w:rsidR="00751AFA" w:rsidRPr="006D40F8" w:rsidRDefault="00751AFA" w:rsidP="001465EA">
            <w:pPr>
              <w:jc w:val="center"/>
              <w:rPr>
                <w:b/>
                <w:i/>
                <w:szCs w:val="22"/>
                <w:lang w:val="en-GB"/>
              </w:rPr>
            </w:pPr>
            <w:r w:rsidRPr="006D40F8">
              <w:rPr>
                <w:b/>
                <w:szCs w:val="22"/>
                <w:lang w:val="en-GB"/>
              </w:rPr>
              <w:t xml:space="preserve">Heterokedastisitas </w:t>
            </w:r>
            <w:r w:rsidRPr="006D40F8">
              <w:rPr>
                <w:b/>
                <w:i/>
                <w:szCs w:val="22"/>
                <w:lang w:val="en-GB"/>
              </w:rPr>
              <w:t>Sig.</w:t>
            </w:r>
          </w:p>
        </w:tc>
      </w:tr>
      <w:tr w:rsidR="00751AFA" w:rsidRPr="006D40F8" w14:paraId="07E58ECB" w14:textId="77777777" w:rsidTr="001465EA">
        <w:trPr>
          <w:trHeight w:val="80"/>
          <w:jc w:val="center"/>
        </w:trPr>
        <w:tc>
          <w:tcPr>
            <w:tcW w:w="1660" w:type="dxa"/>
            <w:vMerge/>
            <w:tcBorders>
              <w:bottom w:val="single" w:sz="4" w:space="0" w:color="auto"/>
            </w:tcBorders>
            <w:shd w:val="clear" w:color="auto" w:fill="auto"/>
            <w:vAlign w:val="center"/>
          </w:tcPr>
          <w:p w14:paraId="48536796" w14:textId="77777777" w:rsidR="00751AFA" w:rsidRPr="006D40F8" w:rsidRDefault="00751AFA" w:rsidP="001465EA">
            <w:pPr>
              <w:jc w:val="center"/>
              <w:rPr>
                <w:szCs w:val="22"/>
                <w:lang w:val="en-GB"/>
              </w:rPr>
            </w:pPr>
          </w:p>
        </w:tc>
        <w:tc>
          <w:tcPr>
            <w:tcW w:w="1317" w:type="dxa"/>
            <w:vMerge/>
            <w:tcBorders>
              <w:bottom w:val="single" w:sz="4" w:space="0" w:color="auto"/>
            </w:tcBorders>
            <w:shd w:val="clear" w:color="auto" w:fill="auto"/>
            <w:vAlign w:val="center"/>
          </w:tcPr>
          <w:p w14:paraId="42B9B272" w14:textId="77777777" w:rsidR="00751AFA" w:rsidRPr="006D40F8" w:rsidRDefault="00751AFA" w:rsidP="001465EA">
            <w:pPr>
              <w:jc w:val="center"/>
              <w:rPr>
                <w:szCs w:val="22"/>
                <w:lang w:val="en-GB"/>
              </w:rPr>
            </w:pPr>
          </w:p>
        </w:tc>
        <w:tc>
          <w:tcPr>
            <w:tcW w:w="1483" w:type="dxa"/>
            <w:vMerge/>
            <w:tcBorders>
              <w:bottom w:val="single" w:sz="4" w:space="0" w:color="auto"/>
            </w:tcBorders>
            <w:shd w:val="clear" w:color="auto" w:fill="auto"/>
            <w:vAlign w:val="center"/>
          </w:tcPr>
          <w:p w14:paraId="68FF87CB" w14:textId="77777777" w:rsidR="00751AFA" w:rsidRPr="006D40F8" w:rsidRDefault="00751AFA" w:rsidP="001465EA">
            <w:pPr>
              <w:jc w:val="center"/>
              <w:rPr>
                <w:szCs w:val="22"/>
                <w:lang w:val="en-GB"/>
              </w:rPr>
            </w:pPr>
          </w:p>
        </w:tc>
        <w:tc>
          <w:tcPr>
            <w:tcW w:w="1352" w:type="dxa"/>
            <w:tcBorders>
              <w:bottom w:val="single" w:sz="4" w:space="0" w:color="auto"/>
            </w:tcBorders>
            <w:shd w:val="clear" w:color="auto" w:fill="auto"/>
            <w:vAlign w:val="center"/>
          </w:tcPr>
          <w:p w14:paraId="2E09626B" w14:textId="77777777" w:rsidR="00751AFA" w:rsidRPr="006D40F8" w:rsidRDefault="00751AFA" w:rsidP="001465EA">
            <w:pPr>
              <w:jc w:val="center"/>
              <w:rPr>
                <w:b/>
                <w:i/>
                <w:szCs w:val="22"/>
                <w:lang w:val="en-GB"/>
              </w:rPr>
            </w:pPr>
            <w:r w:rsidRPr="006D40F8">
              <w:rPr>
                <w:b/>
                <w:i/>
                <w:szCs w:val="22"/>
                <w:lang w:val="en-GB"/>
              </w:rPr>
              <w:t>Tolerance</w:t>
            </w:r>
          </w:p>
        </w:tc>
        <w:tc>
          <w:tcPr>
            <w:tcW w:w="981" w:type="dxa"/>
            <w:tcBorders>
              <w:bottom w:val="single" w:sz="4" w:space="0" w:color="auto"/>
            </w:tcBorders>
            <w:shd w:val="clear" w:color="auto" w:fill="auto"/>
            <w:vAlign w:val="center"/>
          </w:tcPr>
          <w:p w14:paraId="39117D63" w14:textId="77777777" w:rsidR="00751AFA" w:rsidRPr="006D40F8" w:rsidRDefault="00751AFA" w:rsidP="001465EA">
            <w:pPr>
              <w:jc w:val="center"/>
              <w:rPr>
                <w:b/>
                <w:i/>
                <w:szCs w:val="22"/>
                <w:lang w:val="en-GB"/>
              </w:rPr>
            </w:pPr>
            <w:r w:rsidRPr="006D40F8">
              <w:rPr>
                <w:b/>
                <w:i/>
                <w:szCs w:val="22"/>
                <w:lang w:val="en-GB"/>
              </w:rPr>
              <w:t>VIF</w:t>
            </w:r>
          </w:p>
        </w:tc>
        <w:tc>
          <w:tcPr>
            <w:tcW w:w="1952" w:type="dxa"/>
            <w:vMerge/>
            <w:tcBorders>
              <w:bottom w:val="single" w:sz="4" w:space="0" w:color="auto"/>
            </w:tcBorders>
            <w:shd w:val="clear" w:color="auto" w:fill="auto"/>
            <w:vAlign w:val="center"/>
          </w:tcPr>
          <w:p w14:paraId="6F04029F" w14:textId="77777777" w:rsidR="00751AFA" w:rsidRPr="006D40F8" w:rsidRDefault="00751AFA" w:rsidP="001465EA">
            <w:pPr>
              <w:jc w:val="center"/>
              <w:rPr>
                <w:szCs w:val="22"/>
                <w:lang w:val="en-GB"/>
              </w:rPr>
            </w:pPr>
          </w:p>
        </w:tc>
      </w:tr>
      <w:tr w:rsidR="00751AFA" w:rsidRPr="006D40F8" w14:paraId="027CB43A" w14:textId="77777777" w:rsidTr="001465EA">
        <w:trPr>
          <w:jc w:val="center"/>
        </w:trPr>
        <w:tc>
          <w:tcPr>
            <w:tcW w:w="1660" w:type="dxa"/>
            <w:tcBorders>
              <w:top w:val="single" w:sz="4" w:space="0" w:color="auto"/>
            </w:tcBorders>
            <w:shd w:val="clear" w:color="auto" w:fill="auto"/>
            <w:vAlign w:val="center"/>
          </w:tcPr>
          <w:p w14:paraId="0CA3AD22" w14:textId="77777777" w:rsidR="00751AFA" w:rsidRPr="006D40F8" w:rsidRDefault="00751AFA" w:rsidP="001465EA">
            <w:pPr>
              <w:rPr>
                <w:szCs w:val="22"/>
                <w:lang w:val="en-GB"/>
              </w:rPr>
            </w:pPr>
            <w:r w:rsidRPr="006D40F8">
              <w:rPr>
                <w:szCs w:val="22"/>
                <w:lang w:val="en-GB"/>
              </w:rPr>
              <w:t>(Constant)</w:t>
            </w:r>
          </w:p>
        </w:tc>
        <w:tc>
          <w:tcPr>
            <w:tcW w:w="1317" w:type="dxa"/>
            <w:vMerge w:val="restart"/>
            <w:tcBorders>
              <w:top w:val="single" w:sz="4" w:space="0" w:color="auto"/>
            </w:tcBorders>
            <w:shd w:val="clear" w:color="auto" w:fill="auto"/>
          </w:tcPr>
          <w:p w14:paraId="7E35AB58" w14:textId="77777777" w:rsidR="00751AFA" w:rsidRPr="006D40F8" w:rsidRDefault="00751AFA" w:rsidP="001465EA">
            <w:pPr>
              <w:jc w:val="center"/>
              <w:rPr>
                <w:szCs w:val="22"/>
                <w:lang w:val="en-GB"/>
              </w:rPr>
            </w:pPr>
            <w:r w:rsidRPr="006D40F8">
              <w:rPr>
                <w:szCs w:val="22"/>
                <w:lang w:val="en-GB"/>
              </w:rPr>
              <w:t>.200</w:t>
            </w:r>
          </w:p>
        </w:tc>
        <w:tc>
          <w:tcPr>
            <w:tcW w:w="1483" w:type="dxa"/>
            <w:vMerge w:val="restart"/>
            <w:tcBorders>
              <w:top w:val="single" w:sz="4" w:space="0" w:color="auto"/>
            </w:tcBorders>
            <w:shd w:val="clear" w:color="auto" w:fill="auto"/>
          </w:tcPr>
          <w:p w14:paraId="6BFB3F6F" w14:textId="77777777" w:rsidR="00751AFA" w:rsidRPr="006D40F8" w:rsidRDefault="00751AFA" w:rsidP="001465EA">
            <w:pPr>
              <w:jc w:val="center"/>
              <w:rPr>
                <w:szCs w:val="22"/>
                <w:lang w:val="en-GB"/>
              </w:rPr>
            </w:pPr>
            <w:r w:rsidRPr="006D40F8">
              <w:rPr>
                <w:szCs w:val="22"/>
                <w:lang w:val="en-GB"/>
              </w:rPr>
              <w:t>1.000</w:t>
            </w:r>
          </w:p>
        </w:tc>
        <w:tc>
          <w:tcPr>
            <w:tcW w:w="1352" w:type="dxa"/>
            <w:tcBorders>
              <w:top w:val="single" w:sz="4" w:space="0" w:color="auto"/>
            </w:tcBorders>
            <w:shd w:val="clear" w:color="auto" w:fill="auto"/>
            <w:vAlign w:val="center"/>
          </w:tcPr>
          <w:p w14:paraId="20BD77E4" w14:textId="77777777" w:rsidR="00751AFA" w:rsidRPr="006D40F8" w:rsidRDefault="00751AFA" w:rsidP="001465EA">
            <w:pPr>
              <w:jc w:val="center"/>
              <w:rPr>
                <w:szCs w:val="22"/>
                <w:lang w:val="en-GB"/>
              </w:rPr>
            </w:pPr>
          </w:p>
        </w:tc>
        <w:tc>
          <w:tcPr>
            <w:tcW w:w="981" w:type="dxa"/>
            <w:tcBorders>
              <w:top w:val="single" w:sz="4" w:space="0" w:color="auto"/>
            </w:tcBorders>
            <w:shd w:val="clear" w:color="auto" w:fill="auto"/>
            <w:vAlign w:val="center"/>
          </w:tcPr>
          <w:p w14:paraId="1FAD3554" w14:textId="77777777" w:rsidR="00751AFA" w:rsidRPr="006D40F8" w:rsidRDefault="00751AFA" w:rsidP="001465EA">
            <w:pPr>
              <w:jc w:val="center"/>
              <w:rPr>
                <w:szCs w:val="22"/>
                <w:lang w:val="en-GB"/>
              </w:rPr>
            </w:pPr>
          </w:p>
        </w:tc>
        <w:tc>
          <w:tcPr>
            <w:tcW w:w="1952" w:type="dxa"/>
            <w:tcBorders>
              <w:top w:val="single" w:sz="4" w:space="0" w:color="auto"/>
            </w:tcBorders>
            <w:shd w:val="clear" w:color="auto" w:fill="auto"/>
            <w:vAlign w:val="center"/>
          </w:tcPr>
          <w:p w14:paraId="52E3A6A4" w14:textId="77777777" w:rsidR="00751AFA" w:rsidRPr="006D40F8" w:rsidRDefault="00751AFA" w:rsidP="001465EA">
            <w:pPr>
              <w:jc w:val="center"/>
              <w:rPr>
                <w:szCs w:val="22"/>
                <w:lang w:val="en-GB"/>
              </w:rPr>
            </w:pPr>
          </w:p>
        </w:tc>
      </w:tr>
      <w:tr w:rsidR="00751AFA" w:rsidRPr="006D40F8" w14:paraId="62BE970D" w14:textId="77777777" w:rsidTr="001465EA">
        <w:trPr>
          <w:jc w:val="center"/>
        </w:trPr>
        <w:tc>
          <w:tcPr>
            <w:tcW w:w="1660" w:type="dxa"/>
            <w:shd w:val="clear" w:color="auto" w:fill="auto"/>
            <w:vAlign w:val="center"/>
          </w:tcPr>
          <w:p w14:paraId="051AD5F6" w14:textId="77777777" w:rsidR="00751AFA" w:rsidRPr="006D40F8" w:rsidRDefault="00751AFA" w:rsidP="001465EA">
            <w:pPr>
              <w:rPr>
                <w:szCs w:val="22"/>
                <w:lang w:val="en-GB"/>
              </w:rPr>
            </w:pPr>
            <w:r w:rsidRPr="006D40F8">
              <w:rPr>
                <w:szCs w:val="22"/>
                <w:lang w:val="en-GB"/>
              </w:rPr>
              <w:t>Sqrt_ROE</w:t>
            </w:r>
          </w:p>
        </w:tc>
        <w:tc>
          <w:tcPr>
            <w:tcW w:w="1317" w:type="dxa"/>
            <w:vMerge/>
            <w:shd w:val="clear" w:color="auto" w:fill="auto"/>
            <w:vAlign w:val="center"/>
          </w:tcPr>
          <w:p w14:paraId="718EFD62" w14:textId="77777777" w:rsidR="00751AFA" w:rsidRPr="006D40F8" w:rsidRDefault="00751AFA" w:rsidP="001465EA">
            <w:pPr>
              <w:jc w:val="center"/>
              <w:rPr>
                <w:szCs w:val="22"/>
                <w:lang w:val="en-GB"/>
              </w:rPr>
            </w:pPr>
          </w:p>
        </w:tc>
        <w:tc>
          <w:tcPr>
            <w:tcW w:w="1483" w:type="dxa"/>
            <w:vMerge/>
            <w:shd w:val="clear" w:color="auto" w:fill="auto"/>
            <w:vAlign w:val="center"/>
          </w:tcPr>
          <w:p w14:paraId="159B8039" w14:textId="77777777" w:rsidR="00751AFA" w:rsidRPr="006D40F8" w:rsidRDefault="00751AFA" w:rsidP="001465EA">
            <w:pPr>
              <w:jc w:val="center"/>
              <w:rPr>
                <w:szCs w:val="22"/>
                <w:lang w:val="en-GB"/>
              </w:rPr>
            </w:pPr>
          </w:p>
        </w:tc>
        <w:tc>
          <w:tcPr>
            <w:tcW w:w="1352" w:type="dxa"/>
            <w:shd w:val="clear" w:color="auto" w:fill="auto"/>
            <w:vAlign w:val="center"/>
          </w:tcPr>
          <w:p w14:paraId="0992B6FE" w14:textId="77777777" w:rsidR="00751AFA" w:rsidRPr="006D40F8" w:rsidRDefault="00751AFA" w:rsidP="001465EA">
            <w:pPr>
              <w:jc w:val="center"/>
              <w:rPr>
                <w:szCs w:val="22"/>
                <w:lang w:val="en-GB"/>
              </w:rPr>
            </w:pPr>
            <w:r w:rsidRPr="006D40F8">
              <w:rPr>
                <w:szCs w:val="22"/>
                <w:lang w:val="en-GB"/>
              </w:rPr>
              <w:t>.768</w:t>
            </w:r>
          </w:p>
        </w:tc>
        <w:tc>
          <w:tcPr>
            <w:tcW w:w="981" w:type="dxa"/>
            <w:shd w:val="clear" w:color="auto" w:fill="auto"/>
            <w:vAlign w:val="center"/>
          </w:tcPr>
          <w:p w14:paraId="5C82EF29" w14:textId="77777777" w:rsidR="00751AFA" w:rsidRPr="006D40F8" w:rsidRDefault="00751AFA" w:rsidP="001465EA">
            <w:pPr>
              <w:jc w:val="center"/>
              <w:rPr>
                <w:szCs w:val="22"/>
                <w:lang w:val="en-GB"/>
              </w:rPr>
            </w:pPr>
            <w:r w:rsidRPr="006D40F8">
              <w:rPr>
                <w:szCs w:val="22"/>
                <w:lang w:val="en-GB"/>
              </w:rPr>
              <w:t>1.302</w:t>
            </w:r>
          </w:p>
        </w:tc>
        <w:tc>
          <w:tcPr>
            <w:tcW w:w="1952" w:type="dxa"/>
            <w:shd w:val="clear" w:color="auto" w:fill="auto"/>
            <w:vAlign w:val="center"/>
          </w:tcPr>
          <w:p w14:paraId="261DDD46" w14:textId="77777777" w:rsidR="00751AFA" w:rsidRPr="006D40F8" w:rsidRDefault="00751AFA" w:rsidP="001465EA">
            <w:pPr>
              <w:jc w:val="center"/>
              <w:rPr>
                <w:szCs w:val="22"/>
                <w:lang w:val="en-GB"/>
              </w:rPr>
            </w:pPr>
            <w:r w:rsidRPr="006D40F8">
              <w:rPr>
                <w:szCs w:val="22"/>
                <w:lang w:val="en-GB"/>
              </w:rPr>
              <w:t>.278</w:t>
            </w:r>
          </w:p>
        </w:tc>
      </w:tr>
      <w:tr w:rsidR="00751AFA" w:rsidRPr="006D40F8" w14:paraId="660088AC" w14:textId="77777777" w:rsidTr="001465EA">
        <w:trPr>
          <w:jc w:val="center"/>
        </w:trPr>
        <w:tc>
          <w:tcPr>
            <w:tcW w:w="1660" w:type="dxa"/>
            <w:shd w:val="clear" w:color="auto" w:fill="auto"/>
            <w:vAlign w:val="center"/>
          </w:tcPr>
          <w:p w14:paraId="44B5B8A5" w14:textId="77777777" w:rsidR="00751AFA" w:rsidRPr="006D40F8" w:rsidRDefault="00751AFA" w:rsidP="001465EA">
            <w:pPr>
              <w:rPr>
                <w:szCs w:val="22"/>
                <w:lang w:val="en-GB"/>
              </w:rPr>
            </w:pPr>
            <w:r w:rsidRPr="006D40F8">
              <w:rPr>
                <w:szCs w:val="22"/>
                <w:lang w:val="en-GB"/>
              </w:rPr>
              <w:t>CR</w:t>
            </w:r>
          </w:p>
        </w:tc>
        <w:tc>
          <w:tcPr>
            <w:tcW w:w="1317" w:type="dxa"/>
            <w:vMerge/>
            <w:shd w:val="clear" w:color="auto" w:fill="auto"/>
            <w:vAlign w:val="center"/>
          </w:tcPr>
          <w:p w14:paraId="0A797380" w14:textId="77777777" w:rsidR="00751AFA" w:rsidRPr="006D40F8" w:rsidRDefault="00751AFA" w:rsidP="001465EA">
            <w:pPr>
              <w:jc w:val="center"/>
              <w:rPr>
                <w:szCs w:val="22"/>
                <w:lang w:val="en-GB"/>
              </w:rPr>
            </w:pPr>
          </w:p>
        </w:tc>
        <w:tc>
          <w:tcPr>
            <w:tcW w:w="1483" w:type="dxa"/>
            <w:vMerge/>
            <w:shd w:val="clear" w:color="auto" w:fill="auto"/>
            <w:vAlign w:val="center"/>
          </w:tcPr>
          <w:p w14:paraId="7050BC01" w14:textId="77777777" w:rsidR="00751AFA" w:rsidRPr="006D40F8" w:rsidRDefault="00751AFA" w:rsidP="001465EA">
            <w:pPr>
              <w:jc w:val="center"/>
              <w:rPr>
                <w:szCs w:val="22"/>
                <w:lang w:val="en-GB"/>
              </w:rPr>
            </w:pPr>
          </w:p>
        </w:tc>
        <w:tc>
          <w:tcPr>
            <w:tcW w:w="1352" w:type="dxa"/>
            <w:shd w:val="clear" w:color="auto" w:fill="auto"/>
            <w:vAlign w:val="center"/>
          </w:tcPr>
          <w:p w14:paraId="64496FA4" w14:textId="77777777" w:rsidR="00751AFA" w:rsidRPr="006D40F8" w:rsidRDefault="00751AFA" w:rsidP="001465EA">
            <w:pPr>
              <w:jc w:val="center"/>
              <w:rPr>
                <w:szCs w:val="22"/>
                <w:lang w:val="en-GB"/>
              </w:rPr>
            </w:pPr>
            <w:r w:rsidRPr="006D40F8">
              <w:rPr>
                <w:szCs w:val="22"/>
                <w:lang w:val="en-GB"/>
              </w:rPr>
              <w:t>.280</w:t>
            </w:r>
          </w:p>
        </w:tc>
        <w:tc>
          <w:tcPr>
            <w:tcW w:w="981" w:type="dxa"/>
            <w:shd w:val="clear" w:color="auto" w:fill="auto"/>
            <w:vAlign w:val="center"/>
          </w:tcPr>
          <w:p w14:paraId="704CDB64" w14:textId="77777777" w:rsidR="00751AFA" w:rsidRPr="006D40F8" w:rsidRDefault="00751AFA" w:rsidP="001465EA">
            <w:pPr>
              <w:jc w:val="center"/>
              <w:rPr>
                <w:szCs w:val="22"/>
                <w:lang w:val="en-GB"/>
              </w:rPr>
            </w:pPr>
            <w:r w:rsidRPr="006D40F8">
              <w:rPr>
                <w:szCs w:val="22"/>
                <w:lang w:val="en-GB"/>
              </w:rPr>
              <w:t>3.574</w:t>
            </w:r>
          </w:p>
        </w:tc>
        <w:tc>
          <w:tcPr>
            <w:tcW w:w="1952" w:type="dxa"/>
            <w:shd w:val="clear" w:color="auto" w:fill="auto"/>
            <w:vAlign w:val="center"/>
          </w:tcPr>
          <w:p w14:paraId="4F896BFC" w14:textId="77777777" w:rsidR="00751AFA" w:rsidRPr="006D40F8" w:rsidRDefault="00751AFA" w:rsidP="001465EA">
            <w:pPr>
              <w:jc w:val="center"/>
              <w:rPr>
                <w:szCs w:val="22"/>
                <w:lang w:val="en-GB"/>
              </w:rPr>
            </w:pPr>
            <w:r w:rsidRPr="006D40F8">
              <w:rPr>
                <w:szCs w:val="22"/>
                <w:lang w:val="en-GB"/>
              </w:rPr>
              <w:t>.019</w:t>
            </w:r>
          </w:p>
        </w:tc>
      </w:tr>
      <w:tr w:rsidR="00751AFA" w:rsidRPr="006D40F8" w14:paraId="6F2E1FCE" w14:textId="77777777" w:rsidTr="001465EA">
        <w:trPr>
          <w:jc w:val="center"/>
        </w:trPr>
        <w:tc>
          <w:tcPr>
            <w:tcW w:w="1660" w:type="dxa"/>
            <w:shd w:val="clear" w:color="auto" w:fill="auto"/>
            <w:vAlign w:val="center"/>
          </w:tcPr>
          <w:p w14:paraId="3D881E6D" w14:textId="77777777" w:rsidR="00751AFA" w:rsidRPr="006D40F8" w:rsidRDefault="00751AFA" w:rsidP="001465EA">
            <w:pPr>
              <w:rPr>
                <w:szCs w:val="22"/>
                <w:lang w:val="en-GB"/>
              </w:rPr>
            </w:pPr>
            <w:r w:rsidRPr="006D40F8">
              <w:rPr>
                <w:szCs w:val="22"/>
                <w:lang w:val="en-GB"/>
              </w:rPr>
              <w:t>DER</w:t>
            </w:r>
          </w:p>
        </w:tc>
        <w:tc>
          <w:tcPr>
            <w:tcW w:w="1317" w:type="dxa"/>
            <w:vMerge/>
            <w:shd w:val="clear" w:color="auto" w:fill="auto"/>
            <w:vAlign w:val="center"/>
          </w:tcPr>
          <w:p w14:paraId="2A0423AD" w14:textId="77777777" w:rsidR="00751AFA" w:rsidRPr="006D40F8" w:rsidRDefault="00751AFA" w:rsidP="001465EA">
            <w:pPr>
              <w:jc w:val="center"/>
              <w:rPr>
                <w:szCs w:val="22"/>
                <w:lang w:val="en-GB"/>
              </w:rPr>
            </w:pPr>
          </w:p>
        </w:tc>
        <w:tc>
          <w:tcPr>
            <w:tcW w:w="1483" w:type="dxa"/>
            <w:vMerge/>
            <w:shd w:val="clear" w:color="auto" w:fill="auto"/>
            <w:vAlign w:val="center"/>
          </w:tcPr>
          <w:p w14:paraId="7BD962C9" w14:textId="77777777" w:rsidR="00751AFA" w:rsidRPr="006D40F8" w:rsidRDefault="00751AFA" w:rsidP="001465EA">
            <w:pPr>
              <w:jc w:val="center"/>
              <w:rPr>
                <w:szCs w:val="22"/>
                <w:lang w:val="en-GB"/>
              </w:rPr>
            </w:pPr>
          </w:p>
        </w:tc>
        <w:tc>
          <w:tcPr>
            <w:tcW w:w="1352" w:type="dxa"/>
            <w:shd w:val="clear" w:color="auto" w:fill="auto"/>
            <w:vAlign w:val="center"/>
          </w:tcPr>
          <w:p w14:paraId="5DAFA909" w14:textId="77777777" w:rsidR="00751AFA" w:rsidRPr="006D40F8" w:rsidRDefault="00751AFA" w:rsidP="001465EA">
            <w:pPr>
              <w:jc w:val="center"/>
              <w:rPr>
                <w:szCs w:val="22"/>
                <w:lang w:val="en-GB"/>
              </w:rPr>
            </w:pPr>
            <w:r w:rsidRPr="006D40F8">
              <w:rPr>
                <w:szCs w:val="22"/>
                <w:lang w:val="en-GB"/>
              </w:rPr>
              <w:t>.283</w:t>
            </w:r>
          </w:p>
        </w:tc>
        <w:tc>
          <w:tcPr>
            <w:tcW w:w="981" w:type="dxa"/>
            <w:shd w:val="clear" w:color="auto" w:fill="auto"/>
            <w:vAlign w:val="center"/>
          </w:tcPr>
          <w:p w14:paraId="36F4AD64" w14:textId="77777777" w:rsidR="00751AFA" w:rsidRPr="006D40F8" w:rsidRDefault="00751AFA" w:rsidP="001465EA">
            <w:pPr>
              <w:jc w:val="center"/>
              <w:rPr>
                <w:szCs w:val="22"/>
                <w:lang w:val="en-GB"/>
              </w:rPr>
            </w:pPr>
            <w:r w:rsidRPr="006D40F8">
              <w:rPr>
                <w:szCs w:val="22"/>
                <w:lang w:val="en-GB"/>
              </w:rPr>
              <w:t>2.536</w:t>
            </w:r>
          </w:p>
        </w:tc>
        <w:tc>
          <w:tcPr>
            <w:tcW w:w="1952" w:type="dxa"/>
            <w:shd w:val="clear" w:color="auto" w:fill="auto"/>
            <w:vAlign w:val="center"/>
          </w:tcPr>
          <w:p w14:paraId="63AC971D" w14:textId="77777777" w:rsidR="00751AFA" w:rsidRPr="006D40F8" w:rsidRDefault="00751AFA" w:rsidP="001465EA">
            <w:pPr>
              <w:jc w:val="center"/>
              <w:rPr>
                <w:szCs w:val="22"/>
                <w:lang w:val="en-GB"/>
              </w:rPr>
            </w:pPr>
            <w:r w:rsidRPr="006D40F8">
              <w:rPr>
                <w:szCs w:val="22"/>
                <w:lang w:val="en-GB"/>
              </w:rPr>
              <w:t>.064</w:t>
            </w:r>
          </w:p>
        </w:tc>
      </w:tr>
      <w:tr w:rsidR="00751AFA" w:rsidRPr="006D40F8" w14:paraId="6680B1C5" w14:textId="77777777" w:rsidTr="001465EA">
        <w:trPr>
          <w:jc w:val="center"/>
        </w:trPr>
        <w:tc>
          <w:tcPr>
            <w:tcW w:w="1660" w:type="dxa"/>
            <w:shd w:val="clear" w:color="auto" w:fill="auto"/>
            <w:vAlign w:val="center"/>
          </w:tcPr>
          <w:p w14:paraId="57870DBB" w14:textId="77777777" w:rsidR="00751AFA" w:rsidRPr="006D40F8" w:rsidRDefault="00751AFA" w:rsidP="001465EA">
            <w:pPr>
              <w:rPr>
                <w:szCs w:val="22"/>
                <w:lang w:val="en-GB"/>
              </w:rPr>
            </w:pPr>
            <w:r w:rsidRPr="006D40F8">
              <w:rPr>
                <w:szCs w:val="22"/>
                <w:lang w:val="en-GB"/>
              </w:rPr>
              <w:lastRenderedPageBreak/>
              <w:t>Sqrt_DPR</w:t>
            </w:r>
          </w:p>
        </w:tc>
        <w:tc>
          <w:tcPr>
            <w:tcW w:w="1317" w:type="dxa"/>
            <w:vMerge/>
            <w:shd w:val="clear" w:color="auto" w:fill="auto"/>
            <w:vAlign w:val="center"/>
          </w:tcPr>
          <w:p w14:paraId="7326AE59" w14:textId="77777777" w:rsidR="00751AFA" w:rsidRPr="006D40F8" w:rsidRDefault="00751AFA" w:rsidP="001465EA">
            <w:pPr>
              <w:jc w:val="center"/>
              <w:rPr>
                <w:szCs w:val="22"/>
                <w:lang w:val="en-GB"/>
              </w:rPr>
            </w:pPr>
          </w:p>
        </w:tc>
        <w:tc>
          <w:tcPr>
            <w:tcW w:w="1483" w:type="dxa"/>
            <w:vMerge/>
            <w:shd w:val="clear" w:color="auto" w:fill="auto"/>
            <w:vAlign w:val="center"/>
          </w:tcPr>
          <w:p w14:paraId="2DFB905B" w14:textId="77777777" w:rsidR="00751AFA" w:rsidRPr="006D40F8" w:rsidRDefault="00751AFA" w:rsidP="001465EA">
            <w:pPr>
              <w:jc w:val="center"/>
              <w:rPr>
                <w:szCs w:val="22"/>
                <w:lang w:val="en-GB"/>
              </w:rPr>
            </w:pPr>
          </w:p>
        </w:tc>
        <w:tc>
          <w:tcPr>
            <w:tcW w:w="1352" w:type="dxa"/>
            <w:shd w:val="clear" w:color="auto" w:fill="auto"/>
            <w:vAlign w:val="center"/>
          </w:tcPr>
          <w:p w14:paraId="26DDCEFF" w14:textId="77777777" w:rsidR="00751AFA" w:rsidRPr="006D40F8" w:rsidRDefault="00751AFA" w:rsidP="001465EA">
            <w:pPr>
              <w:jc w:val="center"/>
              <w:rPr>
                <w:szCs w:val="22"/>
                <w:lang w:val="en-GB"/>
              </w:rPr>
            </w:pPr>
            <w:r w:rsidRPr="006D40F8">
              <w:rPr>
                <w:szCs w:val="22"/>
                <w:lang w:val="en-GB"/>
              </w:rPr>
              <w:t>.703</w:t>
            </w:r>
          </w:p>
        </w:tc>
        <w:tc>
          <w:tcPr>
            <w:tcW w:w="981" w:type="dxa"/>
            <w:shd w:val="clear" w:color="auto" w:fill="auto"/>
            <w:vAlign w:val="center"/>
          </w:tcPr>
          <w:p w14:paraId="265AE19B" w14:textId="77777777" w:rsidR="00751AFA" w:rsidRPr="006D40F8" w:rsidRDefault="00751AFA" w:rsidP="001465EA">
            <w:pPr>
              <w:jc w:val="center"/>
              <w:rPr>
                <w:szCs w:val="22"/>
                <w:lang w:val="en-GB"/>
              </w:rPr>
            </w:pPr>
            <w:r w:rsidRPr="006D40F8">
              <w:rPr>
                <w:szCs w:val="22"/>
                <w:lang w:val="en-GB"/>
              </w:rPr>
              <w:t>1.442</w:t>
            </w:r>
          </w:p>
        </w:tc>
        <w:tc>
          <w:tcPr>
            <w:tcW w:w="1952" w:type="dxa"/>
            <w:shd w:val="clear" w:color="auto" w:fill="auto"/>
            <w:vAlign w:val="center"/>
          </w:tcPr>
          <w:p w14:paraId="078DD067" w14:textId="77777777" w:rsidR="00751AFA" w:rsidRPr="006D40F8" w:rsidRDefault="00751AFA" w:rsidP="001465EA">
            <w:pPr>
              <w:jc w:val="center"/>
              <w:rPr>
                <w:szCs w:val="22"/>
                <w:lang w:val="en-GB"/>
              </w:rPr>
            </w:pPr>
            <w:r w:rsidRPr="006D40F8">
              <w:rPr>
                <w:szCs w:val="22"/>
                <w:lang w:val="en-GB"/>
              </w:rPr>
              <w:t>.066</w:t>
            </w:r>
          </w:p>
        </w:tc>
      </w:tr>
      <w:tr w:rsidR="00751AFA" w:rsidRPr="006D40F8" w14:paraId="408CF1F4" w14:textId="77777777" w:rsidTr="001465EA">
        <w:trPr>
          <w:jc w:val="center"/>
        </w:trPr>
        <w:tc>
          <w:tcPr>
            <w:tcW w:w="1660" w:type="dxa"/>
            <w:shd w:val="clear" w:color="auto" w:fill="auto"/>
            <w:vAlign w:val="center"/>
          </w:tcPr>
          <w:p w14:paraId="7230AECD" w14:textId="77777777" w:rsidR="00751AFA" w:rsidRPr="006D40F8" w:rsidRDefault="00751AFA" w:rsidP="001465EA">
            <w:pPr>
              <w:rPr>
                <w:szCs w:val="22"/>
                <w:lang w:val="en-GB"/>
              </w:rPr>
            </w:pPr>
            <w:r w:rsidRPr="006D40F8">
              <w:rPr>
                <w:szCs w:val="22"/>
                <w:lang w:val="en-GB"/>
              </w:rPr>
              <w:t>SIZE</w:t>
            </w:r>
          </w:p>
        </w:tc>
        <w:tc>
          <w:tcPr>
            <w:tcW w:w="1317" w:type="dxa"/>
            <w:vMerge/>
            <w:shd w:val="clear" w:color="auto" w:fill="auto"/>
            <w:vAlign w:val="center"/>
          </w:tcPr>
          <w:p w14:paraId="50AEDF50" w14:textId="77777777" w:rsidR="00751AFA" w:rsidRPr="006D40F8" w:rsidRDefault="00751AFA" w:rsidP="001465EA">
            <w:pPr>
              <w:jc w:val="center"/>
              <w:rPr>
                <w:szCs w:val="22"/>
                <w:lang w:val="en-GB"/>
              </w:rPr>
            </w:pPr>
          </w:p>
        </w:tc>
        <w:tc>
          <w:tcPr>
            <w:tcW w:w="1483" w:type="dxa"/>
            <w:vMerge/>
            <w:shd w:val="clear" w:color="auto" w:fill="auto"/>
            <w:vAlign w:val="center"/>
          </w:tcPr>
          <w:p w14:paraId="5FB9EF2E" w14:textId="77777777" w:rsidR="00751AFA" w:rsidRPr="006D40F8" w:rsidRDefault="00751AFA" w:rsidP="001465EA">
            <w:pPr>
              <w:jc w:val="center"/>
              <w:rPr>
                <w:szCs w:val="22"/>
                <w:lang w:val="en-GB"/>
              </w:rPr>
            </w:pPr>
          </w:p>
        </w:tc>
        <w:tc>
          <w:tcPr>
            <w:tcW w:w="1352" w:type="dxa"/>
            <w:shd w:val="clear" w:color="auto" w:fill="auto"/>
            <w:vAlign w:val="center"/>
          </w:tcPr>
          <w:p w14:paraId="7B199FDC" w14:textId="77777777" w:rsidR="00751AFA" w:rsidRPr="006D40F8" w:rsidRDefault="00751AFA" w:rsidP="001465EA">
            <w:pPr>
              <w:jc w:val="center"/>
              <w:rPr>
                <w:szCs w:val="22"/>
                <w:lang w:val="en-GB"/>
              </w:rPr>
            </w:pPr>
            <w:r w:rsidRPr="006D40F8">
              <w:rPr>
                <w:szCs w:val="22"/>
                <w:lang w:val="en-GB"/>
              </w:rPr>
              <w:t>.597</w:t>
            </w:r>
          </w:p>
        </w:tc>
        <w:tc>
          <w:tcPr>
            <w:tcW w:w="981" w:type="dxa"/>
            <w:shd w:val="clear" w:color="auto" w:fill="auto"/>
            <w:vAlign w:val="center"/>
          </w:tcPr>
          <w:p w14:paraId="2116A732" w14:textId="77777777" w:rsidR="00751AFA" w:rsidRPr="006D40F8" w:rsidRDefault="00751AFA" w:rsidP="001465EA">
            <w:pPr>
              <w:jc w:val="center"/>
              <w:rPr>
                <w:szCs w:val="22"/>
                <w:lang w:val="en-GB"/>
              </w:rPr>
            </w:pPr>
            <w:r w:rsidRPr="006D40F8">
              <w:rPr>
                <w:szCs w:val="22"/>
                <w:lang w:val="en-GB"/>
              </w:rPr>
              <w:t>1.675</w:t>
            </w:r>
          </w:p>
        </w:tc>
        <w:tc>
          <w:tcPr>
            <w:tcW w:w="1952" w:type="dxa"/>
            <w:shd w:val="clear" w:color="auto" w:fill="auto"/>
            <w:vAlign w:val="center"/>
          </w:tcPr>
          <w:p w14:paraId="7D18EEC5" w14:textId="77777777" w:rsidR="00751AFA" w:rsidRPr="006D40F8" w:rsidRDefault="00751AFA" w:rsidP="001465EA">
            <w:pPr>
              <w:jc w:val="center"/>
              <w:rPr>
                <w:szCs w:val="22"/>
                <w:lang w:val="en-GB"/>
              </w:rPr>
            </w:pPr>
            <w:r w:rsidRPr="006D40F8">
              <w:rPr>
                <w:szCs w:val="22"/>
                <w:lang w:val="en-GB"/>
              </w:rPr>
              <w:t>.983</w:t>
            </w:r>
          </w:p>
        </w:tc>
      </w:tr>
      <w:tr w:rsidR="00751AFA" w:rsidRPr="006D40F8" w14:paraId="3AF1B140" w14:textId="77777777" w:rsidTr="001465EA">
        <w:trPr>
          <w:jc w:val="center"/>
        </w:trPr>
        <w:tc>
          <w:tcPr>
            <w:tcW w:w="1660" w:type="dxa"/>
            <w:tcBorders>
              <w:bottom w:val="single" w:sz="4" w:space="0" w:color="auto"/>
            </w:tcBorders>
            <w:shd w:val="clear" w:color="auto" w:fill="auto"/>
            <w:vAlign w:val="center"/>
          </w:tcPr>
          <w:p w14:paraId="7A2AF72D" w14:textId="77777777" w:rsidR="00751AFA" w:rsidRPr="006D40F8" w:rsidRDefault="00751AFA" w:rsidP="001465EA">
            <w:pPr>
              <w:rPr>
                <w:szCs w:val="22"/>
                <w:lang w:val="en-GB"/>
              </w:rPr>
            </w:pPr>
            <w:r w:rsidRPr="006D40F8">
              <w:rPr>
                <w:szCs w:val="22"/>
                <w:lang w:val="en-GB"/>
              </w:rPr>
              <w:t>Sqrt_GROWTH</w:t>
            </w:r>
          </w:p>
        </w:tc>
        <w:tc>
          <w:tcPr>
            <w:tcW w:w="1317" w:type="dxa"/>
            <w:vMerge/>
            <w:tcBorders>
              <w:bottom w:val="single" w:sz="4" w:space="0" w:color="auto"/>
            </w:tcBorders>
            <w:shd w:val="clear" w:color="auto" w:fill="auto"/>
            <w:vAlign w:val="center"/>
          </w:tcPr>
          <w:p w14:paraId="5D597BDF" w14:textId="77777777" w:rsidR="00751AFA" w:rsidRPr="006D40F8" w:rsidRDefault="00751AFA" w:rsidP="001465EA">
            <w:pPr>
              <w:jc w:val="center"/>
              <w:rPr>
                <w:szCs w:val="22"/>
                <w:lang w:val="en-GB"/>
              </w:rPr>
            </w:pPr>
          </w:p>
        </w:tc>
        <w:tc>
          <w:tcPr>
            <w:tcW w:w="1483" w:type="dxa"/>
            <w:vMerge/>
            <w:tcBorders>
              <w:bottom w:val="single" w:sz="4" w:space="0" w:color="auto"/>
            </w:tcBorders>
            <w:shd w:val="clear" w:color="auto" w:fill="auto"/>
            <w:vAlign w:val="center"/>
          </w:tcPr>
          <w:p w14:paraId="4CF20409" w14:textId="77777777" w:rsidR="00751AFA" w:rsidRPr="006D40F8" w:rsidRDefault="00751AFA" w:rsidP="001465EA">
            <w:pPr>
              <w:jc w:val="center"/>
              <w:rPr>
                <w:szCs w:val="22"/>
                <w:lang w:val="en-GB"/>
              </w:rPr>
            </w:pPr>
          </w:p>
        </w:tc>
        <w:tc>
          <w:tcPr>
            <w:tcW w:w="1352" w:type="dxa"/>
            <w:tcBorders>
              <w:bottom w:val="single" w:sz="4" w:space="0" w:color="auto"/>
            </w:tcBorders>
            <w:shd w:val="clear" w:color="auto" w:fill="auto"/>
            <w:vAlign w:val="center"/>
          </w:tcPr>
          <w:p w14:paraId="7B91A7EE" w14:textId="77777777" w:rsidR="00751AFA" w:rsidRPr="006D40F8" w:rsidRDefault="00751AFA" w:rsidP="001465EA">
            <w:pPr>
              <w:jc w:val="center"/>
              <w:rPr>
                <w:szCs w:val="22"/>
                <w:lang w:val="en-GB"/>
              </w:rPr>
            </w:pPr>
            <w:r w:rsidRPr="006D40F8">
              <w:rPr>
                <w:szCs w:val="22"/>
                <w:lang w:val="en-GB"/>
              </w:rPr>
              <w:t>.766</w:t>
            </w:r>
          </w:p>
        </w:tc>
        <w:tc>
          <w:tcPr>
            <w:tcW w:w="981" w:type="dxa"/>
            <w:tcBorders>
              <w:bottom w:val="single" w:sz="4" w:space="0" w:color="auto"/>
            </w:tcBorders>
            <w:shd w:val="clear" w:color="auto" w:fill="auto"/>
            <w:vAlign w:val="center"/>
          </w:tcPr>
          <w:p w14:paraId="1DE44D6C" w14:textId="77777777" w:rsidR="00751AFA" w:rsidRPr="006D40F8" w:rsidRDefault="00751AFA" w:rsidP="001465EA">
            <w:pPr>
              <w:jc w:val="center"/>
              <w:rPr>
                <w:szCs w:val="22"/>
                <w:lang w:val="en-GB"/>
              </w:rPr>
            </w:pPr>
            <w:r w:rsidRPr="006D40F8">
              <w:rPr>
                <w:szCs w:val="22"/>
                <w:lang w:val="en-GB"/>
              </w:rPr>
              <w:t>1.306</w:t>
            </w:r>
          </w:p>
        </w:tc>
        <w:tc>
          <w:tcPr>
            <w:tcW w:w="1952" w:type="dxa"/>
            <w:tcBorders>
              <w:bottom w:val="single" w:sz="4" w:space="0" w:color="auto"/>
            </w:tcBorders>
            <w:shd w:val="clear" w:color="auto" w:fill="auto"/>
            <w:vAlign w:val="center"/>
          </w:tcPr>
          <w:p w14:paraId="5A7AFABB" w14:textId="77777777" w:rsidR="00751AFA" w:rsidRPr="006D40F8" w:rsidRDefault="00751AFA" w:rsidP="001465EA">
            <w:pPr>
              <w:jc w:val="center"/>
              <w:rPr>
                <w:szCs w:val="22"/>
                <w:lang w:val="en-GB"/>
              </w:rPr>
            </w:pPr>
            <w:r w:rsidRPr="006D40F8">
              <w:rPr>
                <w:szCs w:val="22"/>
                <w:lang w:val="en-GB"/>
              </w:rPr>
              <w:t>.584</w:t>
            </w:r>
          </w:p>
        </w:tc>
      </w:tr>
    </w:tbl>
    <w:p w14:paraId="6529AB81" w14:textId="77777777" w:rsidR="00751AFA" w:rsidRPr="006D40F8" w:rsidRDefault="00751AFA" w:rsidP="00751AFA">
      <w:pPr>
        <w:jc w:val="center"/>
        <w:rPr>
          <w:lang w:val="en-GB"/>
        </w:rPr>
      </w:pPr>
      <w:r w:rsidRPr="006D40F8">
        <w:rPr>
          <w:lang w:val="en-GB"/>
        </w:rPr>
        <w:t>Sumber: Output SPSS (2021, data diolah)</w:t>
      </w:r>
    </w:p>
    <w:p w14:paraId="0AA56A1B" w14:textId="77777777" w:rsidR="00751AFA" w:rsidRPr="006D40F8" w:rsidRDefault="00751AFA" w:rsidP="00751AFA">
      <w:pPr>
        <w:spacing w:before="240"/>
        <w:rPr>
          <w:b/>
          <w:lang w:val="en-GB"/>
        </w:rPr>
      </w:pPr>
      <w:r w:rsidRPr="006D40F8">
        <w:rPr>
          <w:b/>
          <w:lang w:val="en-GB"/>
        </w:rPr>
        <w:t>Uji determinasi (R</w:t>
      </w:r>
      <w:r w:rsidRPr="006D40F8">
        <w:rPr>
          <w:b/>
          <w:vertAlign w:val="superscript"/>
          <w:lang w:val="en-GB"/>
        </w:rPr>
        <w:t>2</w:t>
      </w:r>
      <w:r w:rsidRPr="006D40F8">
        <w:rPr>
          <w:b/>
          <w:lang w:val="en-GB"/>
        </w:rPr>
        <w:t>)</w:t>
      </w:r>
    </w:p>
    <w:p w14:paraId="06E4330D" w14:textId="58E3588D" w:rsidR="00751AFA" w:rsidRPr="006D40F8" w:rsidRDefault="00D91408" w:rsidP="00751AFA">
      <w:pPr>
        <w:rPr>
          <w:lang w:val="en-GB"/>
        </w:rPr>
      </w:pPr>
      <w:r>
        <w:rPr>
          <w:lang w:val="en-GB"/>
        </w:rPr>
        <w:t>Dari</w:t>
      </w:r>
      <w:r w:rsidR="00751AFA" w:rsidRPr="006D40F8">
        <w:rPr>
          <w:lang w:val="en-GB"/>
        </w:rPr>
        <w:t xml:space="preserve"> tabel 2</w:t>
      </w:r>
      <w:r>
        <w:rPr>
          <w:lang w:val="en-GB"/>
        </w:rPr>
        <w:t xml:space="preserve"> dapat dilihat,</w:t>
      </w:r>
      <w:r w:rsidR="00751AFA" w:rsidRPr="006D40F8">
        <w:rPr>
          <w:lang w:val="en-GB"/>
        </w:rPr>
        <w:t xml:space="preserve"> uji determinasi (R</w:t>
      </w:r>
      <w:r w:rsidR="00751AFA" w:rsidRPr="006D40F8">
        <w:rPr>
          <w:vertAlign w:val="superscript"/>
          <w:lang w:val="en-GB"/>
        </w:rPr>
        <w:t>2</w:t>
      </w:r>
      <w:r w:rsidR="00751AFA" w:rsidRPr="006D40F8">
        <w:rPr>
          <w:lang w:val="en-GB"/>
        </w:rPr>
        <w:t xml:space="preserve">) </w:t>
      </w:r>
      <w:r w:rsidR="00B01841">
        <w:rPr>
          <w:lang w:val="en-GB"/>
        </w:rPr>
        <w:t>diketahui mendapatkan hasil</w:t>
      </w:r>
      <w:r w:rsidR="00751AFA" w:rsidRPr="006D40F8">
        <w:rPr>
          <w:lang w:val="en-GB"/>
        </w:rPr>
        <w:t xml:space="preserve"> sebesar 0.643 atau 64,3%. Hal ini berarti kemampuan model variabel dependen dapat dijelaskan melalui variabel independen yang meliputi </w:t>
      </w:r>
      <w:r w:rsidR="00751AFA" w:rsidRPr="006D40F8">
        <w:rPr>
          <w:i/>
          <w:lang w:val="en-GB"/>
        </w:rPr>
        <w:t>profitability, liquidity, leverage, dividend policy, firm size,</w:t>
      </w:r>
      <w:r w:rsidR="00751AFA" w:rsidRPr="006D40F8">
        <w:rPr>
          <w:lang w:val="en-GB"/>
        </w:rPr>
        <w:t xml:space="preserve"> dan </w:t>
      </w:r>
      <w:r w:rsidR="00751AFA" w:rsidRPr="006D40F8">
        <w:rPr>
          <w:i/>
          <w:lang w:val="en-GB"/>
        </w:rPr>
        <w:t>firm growth</w:t>
      </w:r>
      <w:r w:rsidR="00751AFA" w:rsidRPr="006D40F8">
        <w:rPr>
          <w:lang w:val="en-GB"/>
        </w:rPr>
        <w:t xml:space="preserve"> sebesar 64,3%, sedangkan untuk sisanya 35,7% </w:t>
      </w:r>
      <w:r w:rsidR="006D47CD">
        <w:rPr>
          <w:lang w:val="en-GB"/>
        </w:rPr>
        <w:t xml:space="preserve">terdapat </w:t>
      </w:r>
      <w:r w:rsidR="00751AFA" w:rsidRPr="006D40F8">
        <w:rPr>
          <w:lang w:val="en-GB"/>
        </w:rPr>
        <w:t>di luar model yang dapat m</w:t>
      </w:r>
      <w:r w:rsidR="00516653" w:rsidRPr="006D40F8">
        <w:rPr>
          <w:lang w:val="en-GB"/>
        </w:rPr>
        <w:t>em</w:t>
      </w:r>
      <w:r w:rsidR="00751AFA" w:rsidRPr="006D40F8">
        <w:rPr>
          <w:lang w:val="en-GB"/>
        </w:rPr>
        <w:t>engaruhi.</w:t>
      </w:r>
    </w:p>
    <w:p w14:paraId="7B8737C3" w14:textId="77777777" w:rsidR="00751AFA" w:rsidRPr="006D40F8" w:rsidRDefault="00751AFA" w:rsidP="00751AFA">
      <w:pPr>
        <w:spacing w:before="240"/>
        <w:rPr>
          <w:b/>
          <w:szCs w:val="22"/>
          <w:lang w:val="en-GB"/>
        </w:rPr>
      </w:pPr>
      <w:r w:rsidRPr="006D40F8">
        <w:rPr>
          <w:b/>
          <w:szCs w:val="22"/>
          <w:lang w:val="en-GB"/>
        </w:rPr>
        <w:t>Uji Hipotesis</w:t>
      </w:r>
    </w:p>
    <w:p w14:paraId="0D731CF8" w14:textId="442085FF" w:rsidR="00751AFA" w:rsidRPr="006D40F8" w:rsidRDefault="00751AFA" w:rsidP="00CE622F">
      <w:pPr>
        <w:rPr>
          <w:szCs w:val="22"/>
        </w:rPr>
      </w:pPr>
      <w:r w:rsidRPr="006D40F8">
        <w:rPr>
          <w:szCs w:val="22"/>
        </w:rPr>
        <w:t xml:space="preserve">Berdasarkan hasil uji F perolehan signifikansi sebesar 0,000 &lt; 0,005 sehingga dapat dijelaskan bahwa </w:t>
      </w:r>
      <w:r w:rsidRPr="006D40F8">
        <w:rPr>
          <w:i/>
          <w:szCs w:val="22"/>
        </w:rPr>
        <w:t>profitability, liquidity, leverage, dividend policy, firm size, firm growth</w:t>
      </w:r>
      <w:r w:rsidRPr="006D40F8">
        <w:rPr>
          <w:szCs w:val="22"/>
        </w:rPr>
        <w:t xml:space="preserve"> berpengaruh secara bersama-sama (sim</w:t>
      </w:r>
      <w:r w:rsidR="00B01841">
        <w:rPr>
          <w:szCs w:val="22"/>
        </w:rPr>
        <w:t xml:space="preserve">ultan) terhdap nilai perusahaan. </w:t>
      </w:r>
      <w:r w:rsidRPr="006D40F8">
        <w:rPr>
          <w:szCs w:val="22"/>
          <w:lang w:val="en-GB"/>
        </w:rPr>
        <w:t xml:space="preserve">Hasil uji regresi linier berganda diperoleh model persamaan </w:t>
      </w:r>
      <w:r w:rsidRPr="006D40F8">
        <w:rPr>
          <w:szCs w:val="22"/>
        </w:rPr>
        <w:t xml:space="preserve">PBV = 0,016 + 0,210ROE + 0,001CR - 0,004DER + 0,64DPR + 0,000SIZE + 0,020GROWTH + e. </w:t>
      </w:r>
    </w:p>
    <w:p w14:paraId="142B0394" w14:textId="77777777" w:rsidR="00751AFA" w:rsidRPr="006D40F8" w:rsidRDefault="00751AFA" w:rsidP="00D815B8">
      <w:pPr>
        <w:spacing w:before="240" w:after="240"/>
        <w:rPr>
          <w:szCs w:val="22"/>
          <w:lang w:val="en-GB"/>
        </w:rPr>
      </w:pPr>
      <w:r w:rsidRPr="006D40F8">
        <w:rPr>
          <w:szCs w:val="22"/>
        </w:rPr>
        <w:t xml:space="preserve">Hasil uji t menunjukkan bahwa hasil </w:t>
      </w:r>
      <w:r w:rsidRPr="006D40F8">
        <w:rPr>
          <w:i/>
          <w:szCs w:val="22"/>
        </w:rPr>
        <w:t>profitability</w:t>
      </w:r>
      <w:r w:rsidRPr="006D40F8">
        <w:rPr>
          <w:szCs w:val="22"/>
        </w:rPr>
        <w:t xml:space="preserve"> berpengaruh terhadap PBV karena t hitung </w:t>
      </w:r>
      <w:r w:rsidRPr="006D40F8">
        <w:rPr>
          <w:szCs w:val="22"/>
          <w:lang w:val="en-GB"/>
        </w:rPr>
        <w:t>6,331 &gt; t tabel 2,021 dan memiliki signifikansi 0,000 atau &lt; 0,05</w:t>
      </w:r>
      <w:r w:rsidRPr="006D40F8">
        <w:rPr>
          <w:szCs w:val="22"/>
        </w:rPr>
        <w:t xml:space="preserve">. </w:t>
      </w:r>
      <w:r w:rsidRPr="006D40F8">
        <w:rPr>
          <w:i/>
          <w:szCs w:val="22"/>
        </w:rPr>
        <w:t xml:space="preserve">Liquidity </w:t>
      </w:r>
      <w:r w:rsidRPr="006D40F8">
        <w:rPr>
          <w:szCs w:val="22"/>
        </w:rPr>
        <w:t xml:space="preserve">berpengaruh terhadap PBV karena t hitung </w:t>
      </w:r>
      <w:r w:rsidRPr="006D40F8">
        <w:rPr>
          <w:szCs w:val="22"/>
          <w:lang w:val="en-GB"/>
        </w:rPr>
        <w:t xml:space="preserve">2,603 &gt; t tabel 2,021 dan memiliki signifikansi 0,013 atau &lt; 0,05. </w:t>
      </w:r>
      <w:r w:rsidRPr="006D40F8">
        <w:rPr>
          <w:i/>
          <w:szCs w:val="22"/>
        </w:rPr>
        <w:t xml:space="preserve">Leverage </w:t>
      </w:r>
      <w:r w:rsidRPr="006D40F8">
        <w:rPr>
          <w:szCs w:val="22"/>
        </w:rPr>
        <w:t>berpengaruh negatif terhadap PBV karena t hitung -</w:t>
      </w:r>
      <w:r w:rsidRPr="006D40F8">
        <w:rPr>
          <w:szCs w:val="22"/>
          <w:lang w:val="en-GB"/>
        </w:rPr>
        <w:t xml:space="preserve">2,542 &gt; t tabel 2,021 dan memiliki signifikansi 0,015 atau &lt; 0,05. </w:t>
      </w:r>
      <w:r w:rsidRPr="006D40F8">
        <w:rPr>
          <w:i/>
          <w:szCs w:val="22"/>
        </w:rPr>
        <w:t xml:space="preserve">Dividend policy </w:t>
      </w:r>
      <w:r w:rsidRPr="006D40F8">
        <w:rPr>
          <w:szCs w:val="22"/>
        </w:rPr>
        <w:t xml:space="preserve">berpengaruh terhadap PBV karena t hitung </w:t>
      </w:r>
      <w:r w:rsidRPr="006D40F8">
        <w:rPr>
          <w:szCs w:val="22"/>
          <w:lang w:val="en-GB"/>
        </w:rPr>
        <w:t xml:space="preserve">2,544 &gt; t tabel 2,021 dan memiliki signifikansi 0,015 atau &lt; 0,05. </w:t>
      </w:r>
      <w:r w:rsidRPr="006D40F8">
        <w:rPr>
          <w:i/>
          <w:szCs w:val="22"/>
        </w:rPr>
        <w:t xml:space="preserve">Firm size </w:t>
      </w:r>
      <w:r w:rsidRPr="006D40F8">
        <w:rPr>
          <w:szCs w:val="22"/>
        </w:rPr>
        <w:t>tidak</w:t>
      </w:r>
      <w:r w:rsidRPr="006D40F8">
        <w:rPr>
          <w:i/>
          <w:szCs w:val="22"/>
        </w:rPr>
        <w:t xml:space="preserve"> </w:t>
      </w:r>
      <w:r w:rsidRPr="006D40F8">
        <w:rPr>
          <w:szCs w:val="22"/>
        </w:rPr>
        <w:t xml:space="preserve">berpengaruh terhadap PBV karena t hitung </w:t>
      </w:r>
      <w:r w:rsidRPr="006D40F8">
        <w:rPr>
          <w:szCs w:val="22"/>
          <w:lang w:val="en-GB"/>
        </w:rPr>
        <w:t xml:space="preserve">0,014 &lt; t tabel 2,021 dan memiliki signifikansi 0,989 atau &gt; 0,05. </w:t>
      </w:r>
      <w:r w:rsidRPr="006D40F8">
        <w:rPr>
          <w:i/>
          <w:szCs w:val="22"/>
        </w:rPr>
        <w:t xml:space="preserve">Firm growth </w:t>
      </w:r>
      <w:r w:rsidRPr="006D40F8">
        <w:rPr>
          <w:szCs w:val="22"/>
        </w:rPr>
        <w:t>tidak</w:t>
      </w:r>
      <w:r w:rsidRPr="006D40F8">
        <w:rPr>
          <w:i/>
          <w:szCs w:val="22"/>
        </w:rPr>
        <w:t xml:space="preserve"> </w:t>
      </w:r>
      <w:r w:rsidRPr="006D40F8">
        <w:rPr>
          <w:szCs w:val="22"/>
        </w:rPr>
        <w:t xml:space="preserve">berpengaruh terhadap PBV karena t hitung </w:t>
      </w:r>
      <w:r w:rsidRPr="006D40F8">
        <w:rPr>
          <w:szCs w:val="22"/>
          <w:lang w:val="en-GB"/>
        </w:rPr>
        <w:t>0,545 &lt; t tabel 2,021 dan memiliki signifikansi 0,588 atau &gt; 0,05.</w:t>
      </w:r>
    </w:p>
    <w:p w14:paraId="5135020E" w14:textId="77777777" w:rsidR="00751AFA" w:rsidRPr="006D40F8" w:rsidRDefault="00751AFA" w:rsidP="00751AFA">
      <w:pPr>
        <w:jc w:val="center"/>
        <w:rPr>
          <w:b/>
          <w:szCs w:val="22"/>
          <w:lang w:val="en-GB"/>
        </w:rPr>
      </w:pPr>
      <w:r w:rsidRPr="006D40F8">
        <w:rPr>
          <w:b/>
          <w:szCs w:val="22"/>
          <w:lang w:val="en-GB"/>
        </w:rPr>
        <w:t>Tabel 2.</w:t>
      </w:r>
    </w:p>
    <w:p w14:paraId="799CC340" w14:textId="77777777" w:rsidR="00751AFA" w:rsidRPr="006D40F8" w:rsidRDefault="00751AFA" w:rsidP="00751AFA">
      <w:pPr>
        <w:spacing w:after="240"/>
        <w:jc w:val="center"/>
        <w:rPr>
          <w:b/>
          <w:szCs w:val="22"/>
          <w:lang w:val="en-GB"/>
        </w:rPr>
      </w:pPr>
      <w:r w:rsidRPr="006D40F8">
        <w:rPr>
          <w:b/>
          <w:szCs w:val="22"/>
          <w:lang w:val="en-GB"/>
        </w:rPr>
        <w:t>HASIL UJI HIPOTESIS</w:t>
      </w:r>
    </w:p>
    <w:tbl>
      <w:tblPr>
        <w:tblW w:w="0" w:type="auto"/>
        <w:jc w:val="center"/>
        <w:tblLook w:val="04A0" w:firstRow="1" w:lastRow="0" w:firstColumn="1" w:lastColumn="0" w:noHBand="0" w:noVBand="1"/>
      </w:tblPr>
      <w:tblGrid>
        <w:gridCol w:w="1659"/>
        <w:gridCol w:w="1738"/>
        <w:gridCol w:w="883"/>
        <w:gridCol w:w="1102"/>
        <w:gridCol w:w="1454"/>
        <w:gridCol w:w="819"/>
        <w:gridCol w:w="850"/>
      </w:tblGrid>
      <w:tr w:rsidR="00751AFA" w:rsidRPr="006D40F8" w14:paraId="53A2659A" w14:textId="77777777" w:rsidTr="001465EA">
        <w:trPr>
          <w:jc w:val="center"/>
        </w:trPr>
        <w:tc>
          <w:tcPr>
            <w:tcW w:w="1659" w:type="dxa"/>
            <w:vMerge w:val="restart"/>
            <w:tcBorders>
              <w:top w:val="single" w:sz="4" w:space="0" w:color="auto"/>
            </w:tcBorders>
            <w:shd w:val="clear" w:color="auto" w:fill="auto"/>
            <w:vAlign w:val="center"/>
          </w:tcPr>
          <w:p w14:paraId="0DFB6B3C" w14:textId="77777777" w:rsidR="00751AFA" w:rsidRPr="006D40F8" w:rsidRDefault="00751AFA" w:rsidP="001465EA">
            <w:pPr>
              <w:jc w:val="center"/>
              <w:rPr>
                <w:b/>
                <w:szCs w:val="22"/>
                <w:lang w:val="en-GB"/>
              </w:rPr>
            </w:pPr>
            <w:r w:rsidRPr="006D40F8">
              <w:rPr>
                <w:b/>
                <w:szCs w:val="22"/>
                <w:lang w:val="en-GB"/>
              </w:rPr>
              <w:t>Variabel</w:t>
            </w:r>
          </w:p>
        </w:tc>
        <w:tc>
          <w:tcPr>
            <w:tcW w:w="1738" w:type="dxa"/>
            <w:tcBorders>
              <w:top w:val="single" w:sz="4" w:space="0" w:color="auto"/>
            </w:tcBorders>
            <w:shd w:val="clear" w:color="auto" w:fill="auto"/>
            <w:vAlign w:val="center"/>
          </w:tcPr>
          <w:p w14:paraId="014D8F61" w14:textId="77777777" w:rsidR="00751AFA" w:rsidRPr="006D40F8" w:rsidRDefault="00751AFA" w:rsidP="001465EA">
            <w:pPr>
              <w:jc w:val="center"/>
              <w:rPr>
                <w:b/>
                <w:szCs w:val="22"/>
                <w:lang w:val="en-GB"/>
              </w:rPr>
            </w:pPr>
            <w:r w:rsidRPr="006D40F8">
              <w:rPr>
                <w:b/>
                <w:szCs w:val="22"/>
                <w:lang w:val="en-GB"/>
              </w:rPr>
              <w:t>Determinasi R</w:t>
            </w:r>
            <w:r w:rsidRPr="006D40F8">
              <w:rPr>
                <w:b/>
                <w:szCs w:val="22"/>
                <w:vertAlign w:val="superscript"/>
                <w:lang w:val="en-GB"/>
              </w:rPr>
              <w:t>2</w:t>
            </w:r>
          </w:p>
        </w:tc>
        <w:tc>
          <w:tcPr>
            <w:tcW w:w="1985" w:type="dxa"/>
            <w:gridSpan w:val="2"/>
            <w:tcBorders>
              <w:top w:val="single" w:sz="4" w:space="0" w:color="auto"/>
            </w:tcBorders>
            <w:shd w:val="clear" w:color="auto" w:fill="auto"/>
            <w:vAlign w:val="center"/>
          </w:tcPr>
          <w:p w14:paraId="178220A8" w14:textId="77777777" w:rsidR="00751AFA" w:rsidRPr="006D40F8" w:rsidRDefault="00751AFA" w:rsidP="001465EA">
            <w:pPr>
              <w:jc w:val="center"/>
              <w:rPr>
                <w:b/>
                <w:szCs w:val="22"/>
                <w:lang w:val="en-GB"/>
              </w:rPr>
            </w:pPr>
            <w:r w:rsidRPr="006D40F8">
              <w:rPr>
                <w:b/>
                <w:szCs w:val="22"/>
                <w:lang w:val="en-GB"/>
              </w:rPr>
              <w:t>Uji F</w:t>
            </w:r>
          </w:p>
        </w:tc>
        <w:tc>
          <w:tcPr>
            <w:tcW w:w="1454" w:type="dxa"/>
            <w:tcBorders>
              <w:top w:val="single" w:sz="4" w:space="0" w:color="auto"/>
            </w:tcBorders>
            <w:shd w:val="clear" w:color="auto" w:fill="auto"/>
            <w:vAlign w:val="center"/>
          </w:tcPr>
          <w:p w14:paraId="762B8B25" w14:textId="77777777" w:rsidR="00751AFA" w:rsidRPr="006D40F8" w:rsidRDefault="00751AFA" w:rsidP="001465EA">
            <w:pPr>
              <w:jc w:val="center"/>
              <w:rPr>
                <w:b/>
                <w:i/>
                <w:szCs w:val="22"/>
                <w:lang w:val="en-GB"/>
              </w:rPr>
            </w:pPr>
            <w:r w:rsidRPr="006D40F8">
              <w:rPr>
                <w:b/>
                <w:i/>
                <w:szCs w:val="22"/>
                <w:lang w:val="en-GB"/>
              </w:rPr>
              <w:t>Coefficient</w:t>
            </w:r>
          </w:p>
        </w:tc>
        <w:tc>
          <w:tcPr>
            <w:tcW w:w="1669" w:type="dxa"/>
            <w:gridSpan w:val="2"/>
            <w:tcBorders>
              <w:top w:val="single" w:sz="4" w:space="0" w:color="auto"/>
            </w:tcBorders>
            <w:shd w:val="clear" w:color="auto" w:fill="auto"/>
            <w:vAlign w:val="center"/>
          </w:tcPr>
          <w:p w14:paraId="7F860608" w14:textId="77777777" w:rsidR="00751AFA" w:rsidRPr="006D40F8" w:rsidRDefault="00751AFA" w:rsidP="001465EA">
            <w:pPr>
              <w:jc w:val="center"/>
              <w:rPr>
                <w:b/>
                <w:szCs w:val="22"/>
                <w:lang w:val="en-GB"/>
              </w:rPr>
            </w:pPr>
            <w:r w:rsidRPr="006D40F8">
              <w:rPr>
                <w:b/>
                <w:szCs w:val="22"/>
                <w:lang w:val="en-GB"/>
              </w:rPr>
              <w:t>Uji T</w:t>
            </w:r>
          </w:p>
        </w:tc>
      </w:tr>
      <w:tr w:rsidR="00751AFA" w:rsidRPr="006D40F8" w14:paraId="30AAFFD4" w14:textId="77777777" w:rsidTr="001465EA">
        <w:trPr>
          <w:jc w:val="center"/>
        </w:trPr>
        <w:tc>
          <w:tcPr>
            <w:tcW w:w="1659" w:type="dxa"/>
            <w:vMerge/>
            <w:tcBorders>
              <w:bottom w:val="single" w:sz="4" w:space="0" w:color="auto"/>
            </w:tcBorders>
            <w:shd w:val="clear" w:color="auto" w:fill="auto"/>
            <w:vAlign w:val="center"/>
          </w:tcPr>
          <w:p w14:paraId="1820B929" w14:textId="77777777" w:rsidR="00751AFA" w:rsidRPr="006D40F8" w:rsidRDefault="00751AFA" w:rsidP="001465EA">
            <w:pPr>
              <w:jc w:val="center"/>
              <w:rPr>
                <w:b/>
                <w:szCs w:val="22"/>
                <w:lang w:val="en-GB"/>
              </w:rPr>
            </w:pPr>
          </w:p>
        </w:tc>
        <w:tc>
          <w:tcPr>
            <w:tcW w:w="1738" w:type="dxa"/>
            <w:tcBorders>
              <w:bottom w:val="single" w:sz="4" w:space="0" w:color="auto"/>
            </w:tcBorders>
            <w:shd w:val="clear" w:color="auto" w:fill="auto"/>
            <w:vAlign w:val="center"/>
          </w:tcPr>
          <w:p w14:paraId="3A6C292B" w14:textId="77777777" w:rsidR="00751AFA" w:rsidRPr="006D40F8" w:rsidRDefault="00751AFA" w:rsidP="001465EA">
            <w:pPr>
              <w:jc w:val="center"/>
              <w:rPr>
                <w:b/>
                <w:i/>
                <w:szCs w:val="22"/>
                <w:lang w:val="en-GB"/>
              </w:rPr>
            </w:pPr>
            <w:r w:rsidRPr="006D40F8">
              <w:rPr>
                <w:b/>
                <w:i/>
                <w:szCs w:val="22"/>
                <w:lang w:val="en-GB"/>
              </w:rPr>
              <w:t>Adj. Rsquare</w:t>
            </w:r>
          </w:p>
        </w:tc>
        <w:tc>
          <w:tcPr>
            <w:tcW w:w="883" w:type="dxa"/>
            <w:tcBorders>
              <w:bottom w:val="single" w:sz="4" w:space="0" w:color="auto"/>
            </w:tcBorders>
            <w:shd w:val="clear" w:color="auto" w:fill="auto"/>
            <w:vAlign w:val="center"/>
          </w:tcPr>
          <w:p w14:paraId="62743734" w14:textId="77777777" w:rsidR="00751AFA" w:rsidRPr="006D40F8" w:rsidRDefault="00751AFA" w:rsidP="001465EA">
            <w:pPr>
              <w:jc w:val="center"/>
              <w:rPr>
                <w:b/>
                <w:i/>
                <w:szCs w:val="22"/>
                <w:lang w:val="en-GB"/>
              </w:rPr>
            </w:pPr>
            <w:r w:rsidRPr="006D40F8">
              <w:rPr>
                <w:b/>
                <w:i/>
                <w:szCs w:val="22"/>
                <w:lang w:val="en-GB"/>
              </w:rPr>
              <w:t>Sig.</w:t>
            </w:r>
          </w:p>
        </w:tc>
        <w:tc>
          <w:tcPr>
            <w:tcW w:w="1102" w:type="dxa"/>
            <w:tcBorders>
              <w:bottom w:val="single" w:sz="4" w:space="0" w:color="auto"/>
            </w:tcBorders>
            <w:shd w:val="clear" w:color="auto" w:fill="auto"/>
            <w:vAlign w:val="center"/>
          </w:tcPr>
          <w:p w14:paraId="1F76A4E7" w14:textId="77777777" w:rsidR="00751AFA" w:rsidRPr="006D40F8" w:rsidRDefault="00751AFA" w:rsidP="001465EA">
            <w:pPr>
              <w:jc w:val="center"/>
              <w:rPr>
                <w:b/>
                <w:szCs w:val="22"/>
                <w:lang w:val="en-GB"/>
              </w:rPr>
            </w:pPr>
            <w:r w:rsidRPr="006D40F8">
              <w:rPr>
                <w:b/>
                <w:szCs w:val="22"/>
                <w:lang w:val="en-GB"/>
              </w:rPr>
              <w:t>F</w:t>
            </w:r>
          </w:p>
        </w:tc>
        <w:tc>
          <w:tcPr>
            <w:tcW w:w="1454" w:type="dxa"/>
            <w:tcBorders>
              <w:bottom w:val="single" w:sz="4" w:space="0" w:color="auto"/>
            </w:tcBorders>
            <w:shd w:val="clear" w:color="auto" w:fill="auto"/>
            <w:vAlign w:val="center"/>
          </w:tcPr>
          <w:p w14:paraId="25A0F1AF" w14:textId="77777777" w:rsidR="00751AFA" w:rsidRPr="006D40F8" w:rsidRDefault="00751AFA" w:rsidP="001465EA">
            <w:pPr>
              <w:jc w:val="center"/>
              <w:rPr>
                <w:b/>
                <w:szCs w:val="22"/>
                <w:lang w:val="en-GB"/>
              </w:rPr>
            </w:pPr>
            <w:r w:rsidRPr="006D40F8">
              <w:rPr>
                <w:b/>
                <w:szCs w:val="22"/>
                <w:lang w:val="en-GB"/>
              </w:rPr>
              <w:t>B</w:t>
            </w:r>
          </w:p>
        </w:tc>
        <w:tc>
          <w:tcPr>
            <w:tcW w:w="819" w:type="dxa"/>
            <w:tcBorders>
              <w:bottom w:val="single" w:sz="4" w:space="0" w:color="auto"/>
            </w:tcBorders>
            <w:shd w:val="clear" w:color="auto" w:fill="auto"/>
            <w:vAlign w:val="center"/>
          </w:tcPr>
          <w:p w14:paraId="2A649028" w14:textId="77777777" w:rsidR="00751AFA" w:rsidRPr="006D40F8" w:rsidRDefault="00751AFA" w:rsidP="001465EA">
            <w:pPr>
              <w:jc w:val="center"/>
              <w:rPr>
                <w:b/>
                <w:szCs w:val="22"/>
                <w:lang w:val="en-GB"/>
              </w:rPr>
            </w:pPr>
            <w:r w:rsidRPr="006D40F8">
              <w:rPr>
                <w:b/>
                <w:szCs w:val="22"/>
                <w:lang w:val="en-GB"/>
              </w:rPr>
              <w:t>t</w:t>
            </w:r>
          </w:p>
        </w:tc>
        <w:tc>
          <w:tcPr>
            <w:tcW w:w="850" w:type="dxa"/>
            <w:tcBorders>
              <w:bottom w:val="single" w:sz="4" w:space="0" w:color="auto"/>
            </w:tcBorders>
            <w:shd w:val="clear" w:color="auto" w:fill="auto"/>
            <w:vAlign w:val="center"/>
          </w:tcPr>
          <w:p w14:paraId="6EFB103E" w14:textId="77777777" w:rsidR="00751AFA" w:rsidRPr="006D40F8" w:rsidRDefault="00751AFA" w:rsidP="001465EA">
            <w:pPr>
              <w:jc w:val="center"/>
              <w:rPr>
                <w:b/>
                <w:i/>
                <w:szCs w:val="22"/>
                <w:lang w:val="en-GB"/>
              </w:rPr>
            </w:pPr>
            <w:r w:rsidRPr="006D40F8">
              <w:rPr>
                <w:b/>
                <w:i/>
                <w:szCs w:val="22"/>
                <w:lang w:val="en-GB"/>
              </w:rPr>
              <w:t>Sig.</w:t>
            </w:r>
          </w:p>
        </w:tc>
      </w:tr>
      <w:tr w:rsidR="00751AFA" w:rsidRPr="006D40F8" w14:paraId="0E9D01CD" w14:textId="77777777" w:rsidTr="001465EA">
        <w:trPr>
          <w:jc w:val="center"/>
        </w:trPr>
        <w:tc>
          <w:tcPr>
            <w:tcW w:w="1659" w:type="dxa"/>
            <w:tcBorders>
              <w:top w:val="single" w:sz="4" w:space="0" w:color="auto"/>
            </w:tcBorders>
            <w:shd w:val="clear" w:color="auto" w:fill="auto"/>
            <w:vAlign w:val="center"/>
          </w:tcPr>
          <w:p w14:paraId="2B2531AC" w14:textId="77777777" w:rsidR="00751AFA" w:rsidRPr="006D40F8" w:rsidRDefault="00751AFA" w:rsidP="001465EA">
            <w:pPr>
              <w:rPr>
                <w:szCs w:val="22"/>
                <w:lang w:val="en-GB"/>
              </w:rPr>
            </w:pPr>
          </w:p>
        </w:tc>
        <w:tc>
          <w:tcPr>
            <w:tcW w:w="1738" w:type="dxa"/>
            <w:tcBorders>
              <w:top w:val="single" w:sz="4" w:space="0" w:color="auto"/>
            </w:tcBorders>
            <w:shd w:val="clear" w:color="auto" w:fill="auto"/>
            <w:vAlign w:val="center"/>
          </w:tcPr>
          <w:p w14:paraId="4CEF5C2A" w14:textId="77777777" w:rsidR="00751AFA" w:rsidRPr="006D40F8" w:rsidRDefault="00751AFA" w:rsidP="001465EA">
            <w:pPr>
              <w:jc w:val="center"/>
              <w:rPr>
                <w:szCs w:val="22"/>
                <w:lang w:val="en-GB"/>
              </w:rPr>
            </w:pPr>
            <w:r w:rsidRPr="006D40F8">
              <w:rPr>
                <w:szCs w:val="22"/>
                <w:lang w:val="en-GB"/>
              </w:rPr>
              <w:t>.643</w:t>
            </w:r>
          </w:p>
        </w:tc>
        <w:tc>
          <w:tcPr>
            <w:tcW w:w="883" w:type="dxa"/>
            <w:tcBorders>
              <w:top w:val="single" w:sz="4" w:space="0" w:color="auto"/>
            </w:tcBorders>
            <w:shd w:val="clear" w:color="auto" w:fill="auto"/>
            <w:vAlign w:val="center"/>
          </w:tcPr>
          <w:p w14:paraId="15AF9871" w14:textId="77777777" w:rsidR="00751AFA" w:rsidRPr="006D40F8" w:rsidRDefault="00751AFA" w:rsidP="001465EA">
            <w:pPr>
              <w:jc w:val="center"/>
              <w:rPr>
                <w:szCs w:val="22"/>
                <w:lang w:val="en-GB"/>
              </w:rPr>
            </w:pPr>
            <w:r w:rsidRPr="006D40F8">
              <w:rPr>
                <w:szCs w:val="22"/>
                <w:lang w:val="en-GB"/>
              </w:rPr>
              <w:t>.000</w:t>
            </w:r>
          </w:p>
        </w:tc>
        <w:tc>
          <w:tcPr>
            <w:tcW w:w="1102" w:type="dxa"/>
            <w:tcBorders>
              <w:top w:val="single" w:sz="4" w:space="0" w:color="auto"/>
            </w:tcBorders>
            <w:shd w:val="clear" w:color="auto" w:fill="auto"/>
            <w:vAlign w:val="center"/>
          </w:tcPr>
          <w:p w14:paraId="0C77F115" w14:textId="77777777" w:rsidR="00751AFA" w:rsidRPr="006D40F8" w:rsidRDefault="00751AFA" w:rsidP="001465EA">
            <w:pPr>
              <w:jc w:val="center"/>
              <w:rPr>
                <w:szCs w:val="22"/>
                <w:lang w:val="en-GB"/>
              </w:rPr>
            </w:pPr>
            <w:r w:rsidRPr="006D40F8">
              <w:rPr>
                <w:szCs w:val="22"/>
                <w:lang w:val="en-GB"/>
              </w:rPr>
              <w:t>14.799</w:t>
            </w:r>
          </w:p>
        </w:tc>
        <w:tc>
          <w:tcPr>
            <w:tcW w:w="1454" w:type="dxa"/>
            <w:tcBorders>
              <w:top w:val="single" w:sz="4" w:space="0" w:color="auto"/>
            </w:tcBorders>
            <w:shd w:val="clear" w:color="auto" w:fill="auto"/>
            <w:vAlign w:val="center"/>
          </w:tcPr>
          <w:p w14:paraId="706877C9" w14:textId="77777777" w:rsidR="00751AFA" w:rsidRPr="006D40F8" w:rsidRDefault="00751AFA" w:rsidP="001465EA">
            <w:pPr>
              <w:jc w:val="center"/>
              <w:rPr>
                <w:szCs w:val="22"/>
                <w:lang w:val="en-GB"/>
              </w:rPr>
            </w:pPr>
          </w:p>
        </w:tc>
        <w:tc>
          <w:tcPr>
            <w:tcW w:w="819" w:type="dxa"/>
            <w:tcBorders>
              <w:top w:val="single" w:sz="4" w:space="0" w:color="auto"/>
            </w:tcBorders>
            <w:shd w:val="clear" w:color="auto" w:fill="auto"/>
            <w:vAlign w:val="center"/>
          </w:tcPr>
          <w:p w14:paraId="72C84CF5" w14:textId="77777777" w:rsidR="00751AFA" w:rsidRPr="006D40F8" w:rsidRDefault="00751AFA" w:rsidP="001465EA">
            <w:pPr>
              <w:jc w:val="center"/>
              <w:rPr>
                <w:szCs w:val="22"/>
                <w:lang w:val="en-GB"/>
              </w:rPr>
            </w:pPr>
          </w:p>
        </w:tc>
        <w:tc>
          <w:tcPr>
            <w:tcW w:w="850" w:type="dxa"/>
            <w:tcBorders>
              <w:top w:val="single" w:sz="4" w:space="0" w:color="auto"/>
            </w:tcBorders>
            <w:shd w:val="clear" w:color="auto" w:fill="auto"/>
            <w:vAlign w:val="center"/>
          </w:tcPr>
          <w:p w14:paraId="093D456C" w14:textId="77777777" w:rsidR="00751AFA" w:rsidRPr="006D40F8" w:rsidRDefault="00751AFA" w:rsidP="001465EA">
            <w:pPr>
              <w:jc w:val="center"/>
              <w:rPr>
                <w:szCs w:val="22"/>
                <w:lang w:val="en-GB"/>
              </w:rPr>
            </w:pPr>
          </w:p>
        </w:tc>
      </w:tr>
      <w:tr w:rsidR="00751AFA" w:rsidRPr="006D40F8" w14:paraId="116D2FA9" w14:textId="77777777" w:rsidTr="001465EA">
        <w:trPr>
          <w:jc w:val="center"/>
        </w:trPr>
        <w:tc>
          <w:tcPr>
            <w:tcW w:w="1659" w:type="dxa"/>
            <w:shd w:val="clear" w:color="auto" w:fill="auto"/>
            <w:vAlign w:val="center"/>
          </w:tcPr>
          <w:p w14:paraId="385AC67A" w14:textId="77777777" w:rsidR="00751AFA" w:rsidRPr="006D40F8" w:rsidRDefault="00751AFA" w:rsidP="001465EA">
            <w:pPr>
              <w:rPr>
                <w:szCs w:val="22"/>
                <w:lang w:val="en-GB"/>
              </w:rPr>
            </w:pPr>
            <w:r w:rsidRPr="006D40F8">
              <w:rPr>
                <w:szCs w:val="22"/>
                <w:lang w:val="en-GB"/>
              </w:rPr>
              <w:t>(Constant)</w:t>
            </w:r>
          </w:p>
        </w:tc>
        <w:tc>
          <w:tcPr>
            <w:tcW w:w="1738" w:type="dxa"/>
            <w:shd w:val="clear" w:color="auto" w:fill="auto"/>
            <w:vAlign w:val="center"/>
          </w:tcPr>
          <w:p w14:paraId="0D7D0838" w14:textId="77777777" w:rsidR="00751AFA" w:rsidRPr="006D40F8" w:rsidRDefault="00751AFA" w:rsidP="001465EA">
            <w:pPr>
              <w:jc w:val="center"/>
              <w:rPr>
                <w:szCs w:val="22"/>
                <w:lang w:val="en-GB"/>
              </w:rPr>
            </w:pPr>
          </w:p>
        </w:tc>
        <w:tc>
          <w:tcPr>
            <w:tcW w:w="883" w:type="dxa"/>
            <w:shd w:val="clear" w:color="auto" w:fill="auto"/>
            <w:vAlign w:val="center"/>
          </w:tcPr>
          <w:p w14:paraId="10B11447" w14:textId="77777777" w:rsidR="00751AFA" w:rsidRPr="006D40F8" w:rsidRDefault="00751AFA" w:rsidP="001465EA">
            <w:pPr>
              <w:jc w:val="center"/>
              <w:rPr>
                <w:szCs w:val="22"/>
                <w:lang w:val="en-GB"/>
              </w:rPr>
            </w:pPr>
          </w:p>
        </w:tc>
        <w:tc>
          <w:tcPr>
            <w:tcW w:w="1102" w:type="dxa"/>
            <w:shd w:val="clear" w:color="auto" w:fill="auto"/>
            <w:vAlign w:val="center"/>
          </w:tcPr>
          <w:p w14:paraId="7463A9A7" w14:textId="77777777" w:rsidR="00751AFA" w:rsidRPr="006D40F8" w:rsidRDefault="00751AFA" w:rsidP="001465EA">
            <w:pPr>
              <w:jc w:val="center"/>
              <w:rPr>
                <w:szCs w:val="22"/>
                <w:lang w:val="en-GB"/>
              </w:rPr>
            </w:pPr>
          </w:p>
        </w:tc>
        <w:tc>
          <w:tcPr>
            <w:tcW w:w="1454" w:type="dxa"/>
            <w:shd w:val="clear" w:color="auto" w:fill="auto"/>
            <w:vAlign w:val="center"/>
          </w:tcPr>
          <w:p w14:paraId="2E705EE9" w14:textId="77777777" w:rsidR="00751AFA" w:rsidRPr="006D40F8" w:rsidRDefault="00751AFA" w:rsidP="001465EA">
            <w:pPr>
              <w:jc w:val="center"/>
              <w:rPr>
                <w:szCs w:val="22"/>
                <w:lang w:val="en-GB"/>
              </w:rPr>
            </w:pPr>
            <w:r w:rsidRPr="006D40F8">
              <w:rPr>
                <w:szCs w:val="22"/>
                <w:lang w:val="en-GB"/>
              </w:rPr>
              <w:t>.016</w:t>
            </w:r>
          </w:p>
        </w:tc>
        <w:tc>
          <w:tcPr>
            <w:tcW w:w="819" w:type="dxa"/>
            <w:shd w:val="clear" w:color="auto" w:fill="auto"/>
            <w:vAlign w:val="center"/>
          </w:tcPr>
          <w:p w14:paraId="27F5D235" w14:textId="77777777" w:rsidR="00751AFA" w:rsidRPr="006D40F8" w:rsidRDefault="00751AFA" w:rsidP="001465EA">
            <w:pPr>
              <w:jc w:val="center"/>
              <w:rPr>
                <w:szCs w:val="22"/>
                <w:lang w:val="en-GB"/>
              </w:rPr>
            </w:pPr>
            <w:r w:rsidRPr="006D40F8">
              <w:rPr>
                <w:szCs w:val="22"/>
                <w:lang w:val="en-GB"/>
              </w:rPr>
              <w:t>.060</w:t>
            </w:r>
          </w:p>
        </w:tc>
        <w:tc>
          <w:tcPr>
            <w:tcW w:w="850" w:type="dxa"/>
            <w:shd w:val="clear" w:color="auto" w:fill="auto"/>
            <w:vAlign w:val="center"/>
          </w:tcPr>
          <w:p w14:paraId="1C8E129F" w14:textId="77777777" w:rsidR="00751AFA" w:rsidRPr="006D40F8" w:rsidRDefault="00751AFA" w:rsidP="001465EA">
            <w:pPr>
              <w:jc w:val="center"/>
              <w:rPr>
                <w:szCs w:val="22"/>
                <w:lang w:val="en-GB"/>
              </w:rPr>
            </w:pPr>
            <w:r w:rsidRPr="006D40F8">
              <w:rPr>
                <w:szCs w:val="22"/>
                <w:lang w:val="en-GB"/>
              </w:rPr>
              <w:t>.952</w:t>
            </w:r>
          </w:p>
        </w:tc>
      </w:tr>
      <w:tr w:rsidR="00751AFA" w:rsidRPr="006D40F8" w14:paraId="7BF93471" w14:textId="77777777" w:rsidTr="001465EA">
        <w:trPr>
          <w:jc w:val="center"/>
        </w:trPr>
        <w:tc>
          <w:tcPr>
            <w:tcW w:w="1659" w:type="dxa"/>
            <w:shd w:val="clear" w:color="auto" w:fill="auto"/>
            <w:vAlign w:val="center"/>
          </w:tcPr>
          <w:p w14:paraId="24CA2E54" w14:textId="77777777" w:rsidR="00751AFA" w:rsidRPr="006D40F8" w:rsidRDefault="00751AFA" w:rsidP="001465EA">
            <w:pPr>
              <w:rPr>
                <w:szCs w:val="22"/>
                <w:lang w:val="en-GB"/>
              </w:rPr>
            </w:pPr>
            <w:r w:rsidRPr="006D40F8">
              <w:rPr>
                <w:szCs w:val="22"/>
                <w:lang w:val="en-GB"/>
              </w:rPr>
              <w:t>Sqrt_ROE</w:t>
            </w:r>
          </w:p>
        </w:tc>
        <w:tc>
          <w:tcPr>
            <w:tcW w:w="1738" w:type="dxa"/>
            <w:shd w:val="clear" w:color="auto" w:fill="auto"/>
            <w:vAlign w:val="center"/>
          </w:tcPr>
          <w:p w14:paraId="7B600E60" w14:textId="77777777" w:rsidR="00751AFA" w:rsidRPr="006D40F8" w:rsidRDefault="00751AFA" w:rsidP="001465EA">
            <w:pPr>
              <w:jc w:val="center"/>
              <w:rPr>
                <w:szCs w:val="22"/>
                <w:lang w:val="en-GB"/>
              </w:rPr>
            </w:pPr>
          </w:p>
        </w:tc>
        <w:tc>
          <w:tcPr>
            <w:tcW w:w="883" w:type="dxa"/>
            <w:shd w:val="clear" w:color="auto" w:fill="auto"/>
            <w:vAlign w:val="center"/>
          </w:tcPr>
          <w:p w14:paraId="2F146C1E" w14:textId="77777777" w:rsidR="00751AFA" w:rsidRPr="006D40F8" w:rsidRDefault="00751AFA" w:rsidP="001465EA">
            <w:pPr>
              <w:jc w:val="center"/>
              <w:rPr>
                <w:szCs w:val="22"/>
                <w:lang w:val="en-GB"/>
              </w:rPr>
            </w:pPr>
          </w:p>
        </w:tc>
        <w:tc>
          <w:tcPr>
            <w:tcW w:w="1102" w:type="dxa"/>
            <w:shd w:val="clear" w:color="auto" w:fill="auto"/>
            <w:vAlign w:val="center"/>
          </w:tcPr>
          <w:p w14:paraId="3D847C76" w14:textId="77777777" w:rsidR="00751AFA" w:rsidRPr="006D40F8" w:rsidRDefault="00751AFA" w:rsidP="001465EA">
            <w:pPr>
              <w:jc w:val="center"/>
              <w:rPr>
                <w:szCs w:val="22"/>
                <w:lang w:val="en-GB"/>
              </w:rPr>
            </w:pPr>
          </w:p>
        </w:tc>
        <w:tc>
          <w:tcPr>
            <w:tcW w:w="1454" w:type="dxa"/>
            <w:shd w:val="clear" w:color="auto" w:fill="auto"/>
            <w:vAlign w:val="center"/>
          </w:tcPr>
          <w:p w14:paraId="1EA7923C" w14:textId="77777777" w:rsidR="00751AFA" w:rsidRPr="006D40F8" w:rsidRDefault="00751AFA" w:rsidP="001465EA">
            <w:pPr>
              <w:jc w:val="center"/>
              <w:rPr>
                <w:szCs w:val="22"/>
                <w:lang w:val="en-GB"/>
              </w:rPr>
            </w:pPr>
            <w:r w:rsidRPr="006D40F8">
              <w:rPr>
                <w:szCs w:val="22"/>
                <w:lang w:val="en-GB"/>
              </w:rPr>
              <w:t>.210</w:t>
            </w:r>
          </w:p>
        </w:tc>
        <w:tc>
          <w:tcPr>
            <w:tcW w:w="819" w:type="dxa"/>
            <w:shd w:val="clear" w:color="auto" w:fill="auto"/>
            <w:vAlign w:val="center"/>
          </w:tcPr>
          <w:p w14:paraId="1DA1D9B2" w14:textId="77777777" w:rsidR="00751AFA" w:rsidRPr="006D40F8" w:rsidRDefault="00751AFA" w:rsidP="001465EA">
            <w:pPr>
              <w:jc w:val="center"/>
              <w:rPr>
                <w:szCs w:val="22"/>
                <w:lang w:val="en-GB"/>
              </w:rPr>
            </w:pPr>
            <w:r w:rsidRPr="006D40F8">
              <w:rPr>
                <w:szCs w:val="22"/>
                <w:lang w:val="en-GB"/>
              </w:rPr>
              <w:t>6.331</w:t>
            </w:r>
          </w:p>
        </w:tc>
        <w:tc>
          <w:tcPr>
            <w:tcW w:w="850" w:type="dxa"/>
            <w:shd w:val="clear" w:color="auto" w:fill="auto"/>
            <w:vAlign w:val="center"/>
          </w:tcPr>
          <w:p w14:paraId="65294998" w14:textId="77777777" w:rsidR="00751AFA" w:rsidRPr="006D40F8" w:rsidRDefault="00751AFA" w:rsidP="001465EA">
            <w:pPr>
              <w:jc w:val="center"/>
              <w:rPr>
                <w:szCs w:val="22"/>
                <w:lang w:val="en-GB"/>
              </w:rPr>
            </w:pPr>
            <w:r w:rsidRPr="006D40F8">
              <w:rPr>
                <w:szCs w:val="22"/>
                <w:lang w:val="en-GB"/>
              </w:rPr>
              <w:t>.000</w:t>
            </w:r>
          </w:p>
        </w:tc>
      </w:tr>
      <w:tr w:rsidR="00751AFA" w:rsidRPr="006D40F8" w14:paraId="5A696399" w14:textId="77777777" w:rsidTr="001465EA">
        <w:trPr>
          <w:jc w:val="center"/>
        </w:trPr>
        <w:tc>
          <w:tcPr>
            <w:tcW w:w="1659" w:type="dxa"/>
            <w:shd w:val="clear" w:color="auto" w:fill="auto"/>
            <w:vAlign w:val="center"/>
          </w:tcPr>
          <w:p w14:paraId="225DC64B" w14:textId="77777777" w:rsidR="00751AFA" w:rsidRPr="006D40F8" w:rsidRDefault="00751AFA" w:rsidP="001465EA">
            <w:pPr>
              <w:rPr>
                <w:szCs w:val="22"/>
                <w:lang w:val="en-GB"/>
              </w:rPr>
            </w:pPr>
            <w:r w:rsidRPr="006D40F8">
              <w:rPr>
                <w:szCs w:val="22"/>
                <w:lang w:val="en-GB"/>
              </w:rPr>
              <w:t>CR</w:t>
            </w:r>
          </w:p>
        </w:tc>
        <w:tc>
          <w:tcPr>
            <w:tcW w:w="1738" w:type="dxa"/>
            <w:shd w:val="clear" w:color="auto" w:fill="auto"/>
            <w:vAlign w:val="center"/>
          </w:tcPr>
          <w:p w14:paraId="028CECD0" w14:textId="77777777" w:rsidR="00751AFA" w:rsidRPr="006D40F8" w:rsidRDefault="00751AFA" w:rsidP="001465EA">
            <w:pPr>
              <w:jc w:val="center"/>
              <w:rPr>
                <w:szCs w:val="22"/>
                <w:lang w:val="en-GB"/>
              </w:rPr>
            </w:pPr>
          </w:p>
        </w:tc>
        <w:tc>
          <w:tcPr>
            <w:tcW w:w="883" w:type="dxa"/>
            <w:shd w:val="clear" w:color="auto" w:fill="auto"/>
            <w:vAlign w:val="center"/>
          </w:tcPr>
          <w:p w14:paraId="73659890" w14:textId="77777777" w:rsidR="00751AFA" w:rsidRPr="006D40F8" w:rsidRDefault="00751AFA" w:rsidP="001465EA">
            <w:pPr>
              <w:jc w:val="center"/>
              <w:rPr>
                <w:szCs w:val="22"/>
                <w:lang w:val="en-GB"/>
              </w:rPr>
            </w:pPr>
          </w:p>
        </w:tc>
        <w:tc>
          <w:tcPr>
            <w:tcW w:w="1102" w:type="dxa"/>
            <w:shd w:val="clear" w:color="auto" w:fill="auto"/>
            <w:vAlign w:val="center"/>
          </w:tcPr>
          <w:p w14:paraId="1B9AC494" w14:textId="77777777" w:rsidR="00751AFA" w:rsidRPr="006D40F8" w:rsidRDefault="00751AFA" w:rsidP="001465EA">
            <w:pPr>
              <w:jc w:val="center"/>
              <w:rPr>
                <w:szCs w:val="22"/>
                <w:lang w:val="en-GB"/>
              </w:rPr>
            </w:pPr>
          </w:p>
        </w:tc>
        <w:tc>
          <w:tcPr>
            <w:tcW w:w="1454" w:type="dxa"/>
            <w:shd w:val="clear" w:color="auto" w:fill="auto"/>
            <w:vAlign w:val="center"/>
          </w:tcPr>
          <w:p w14:paraId="1B741A57" w14:textId="77777777" w:rsidR="00751AFA" w:rsidRPr="006D40F8" w:rsidRDefault="00751AFA" w:rsidP="001465EA">
            <w:pPr>
              <w:jc w:val="center"/>
              <w:rPr>
                <w:szCs w:val="22"/>
                <w:lang w:val="en-GB"/>
              </w:rPr>
            </w:pPr>
            <w:r w:rsidRPr="006D40F8">
              <w:rPr>
                <w:szCs w:val="22"/>
                <w:lang w:val="en-GB"/>
              </w:rPr>
              <w:t>.001</w:t>
            </w:r>
          </w:p>
        </w:tc>
        <w:tc>
          <w:tcPr>
            <w:tcW w:w="819" w:type="dxa"/>
            <w:shd w:val="clear" w:color="auto" w:fill="auto"/>
            <w:vAlign w:val="center"/>
          </w:tcPr>
          <w:p w14:paraId="50233467" w14:textId="77777777" w:rsidR="00751AFA" w:rsidRPr="006D40F8" w:rsidRDefault="00751AFA" w:rsidP="001465EA">
            <w:pPr>
              <w:jc w:val="center"/>
              <w:rPr>
                <w:szCs w:val="22"/>
                <w:lang w:val="en-GB"/>
              </w:rPr>
            </w:pPr>
            <w:r w:rsidRPr="006D40F8">
              <w:rPr>
                <w:szCs w:val="22"/>
                <w:lang w:val="en-GB"/>
              </w:rPr>
              <w:t>2.603</w:t>
            </w:r>
          </w:p>
        </w:tc>
        <w:tc>
          <w:tcPr>
            <w:tcW w:w="850" w:type="dxa"/>
            <w:shd w:val="clear" w:color="auto" w:fill="auto"/>
            <w:vAlign w:val="center"/>
          </w:tcPr>
          <w:p w14:paraId="719E211E" w14:textId="77777777" w:rsidR="00751AFA" w:rsidRPr="006D40F8" w:rsidRDefault="00751AFA" w:rsidP="001465EA">
            <w:pPr>
              <w:jc w:val="center"/>
              <w:rPr>
                <w:szCs w:val="22"/>
                <w:lang w:val="en-GB"/>
              </w:rPr>
            </w:pPr>
            <w:r w:rsidRPr="006D40F8">
              <w:rPr>
                <w:szCs w:val="22"/>
                <w:lang w:val="en-GB"/>
              </w:rPr>
              <w:t>.013</w:t>
            </w:r>
          </w:p>
        </w:tc>
      </w:tr>
      <w:tr w:rsidR="00751AFA" w:rsidRPr="006D40F8" w14:paraId="7E191BC1" w14:textId="77777777" w:rsidTr="001465EA">
        <w:trPr>
          <w:jc w:val="center"/>
        </w:trPr>
        <w:tc>
          <w:tcPr>
            <w:tcW w:w="1659" w:type="dxa"/>
            <w:shd w:val="clear" w:color="auto" w:fill="auto"/>
            <w:vAlign w:val="center"/>
          </w:tcPr>
          <w:p w14:paraId="181ECD69" w14:textId="77777777" w:rsidR="00751AFA" w:rsidRPr="006D40F8" w:rsidRDefault="00751AFA" w:rsidP="001465EA">
            <w:pPr>
              <w:rPr>
                <w:szCs w:val="22"/>
                <w:lang w:val="en-GB"/>
              </w:rPr>
            </w:pPr>
            <w:r w:rsidRPr="006D40F8">
              <w:rPr>
                <w:szCs w:val="22"/>
                <w:lang w:val="en-GB"/>
              </w:rPr>
              <w:t>DER</w:t>
            </w:r>
          </w:p>
        </w:tc>
        <w:tc>
          <w:tcPr>
            <w:tcW w:w="1738" w:type="dxa"/>
            <w:shd w:val="clear" w:color="auto" w:fill="auto"/>
            <w:vAlign w:val="center"/>
          </w:tcPr>
          <w:p w14:paraId="70BAED0A" w14:textId="77777777" w:rsidR="00751AFA" w:rsidRPr="006D40F8" w:rsidRDefault="00751AFA" w:rsidP="001465EA">
            <w:pPr>
              <w:jc w:val="center"/>
              <w:rPr>
                <w:szCs w:val="22"/>
                <w:lang w:val="en-GB"/>
              </w:rPr>
            </w:pPr>
          </w:p>
        </w:tc>
        <w:tc>
          <w:tcPr>
            <w:tcW w:w="883" w:type="dxa"/>
            <w:shd w:val="clear" w:color="auto" w:fill="auto"/>
            <w:vAlign w:val="center"/>
          </w:tcPr>
          <w:p w14:paraId="4E2485CE" w14:textId="77777777" w:rsidR="00751AFA" w:rsidRPr="006D40F8" w:rsidRDefault="00751AFA" w:rsidP="001465EA">
            <w:pPr>
              <w:jc w:val="center"/>
              <w:rPr>
                <w:szCs w:val="22"/>
                <w:lang w:val="en-GB"/>
              </w:rPr>
            </w:pPr>
          </w:p>
        </w:tc>
        <w:tc>
          <w:tcPr>
            <w:tcW w:w="1102" w:type="dxa"/>
            <w:shd w:val="clear" w:color="auto" w:fill="auto"/>
            <w:vAlign w:val="center"/>
          </w:tcPr>
          <w:p w14:paraId="6A2DFC56" w14:textId="77777777" w:rsidR="00751AFA" w:rsidRPr="006D40F8" w:rsidRDefault="00751AFA" w:rsidP="001465EA">
            <w:pPr>
              <w:jc w:val="center"/>
              <w:rPr>
                <w:szCs w:val="22"/>
                <w:lang w:val="en-GB"/>
              </w:rPr>
            </w:pPr>
          </w:p>
        </w:tc>
        <w:tc>
          <w:tcPr>
            <w:tcW w:w="1454" w:type="dxa"/>
            <w:shd w:val="clear" w:color="auto" w:fill="auto"/>
            <w:vAlign w:val="center"/>
          </w:tcPr>
          <w:p w14:paraId="01365A8B" w14:textId="77777777" w:rsidR="00751AFA" w:rsidRPr="006D40F8" w:rsidRDefault="00751AFA" w:rsidP="001465EA">
            <w:pPr>
              <w:jc w:val="center"/>
              <w:rPr>
                <w:szCs w:val="22"/>
                <w:lang w:val="en-GB"/>
              </w:rPr>
            </w:pPr>
            <w:r w:rsidRPr="006D40F8">
              <w:rPr>
                <w:szCs w:val="22"/>
                <w:lang w:val="en-GB"/>
              </w:rPr>
              <w:t>-.004</w:t>
            </w:r>
          </w:p>
        </w:tc>
        <w:tc>
          <w:tcPr>
            <w:tcW w:w="819" w:type="dxa"/>
            <w:shd w:val="clear" w:color="auto" w:fill="auto"/>
            <w:vAlign w:val="center"/>
          </w:tcPr>
          <w:p w14:paraId="1D3C3E2C" w14:textId="77777777" w:rsidR="00751AFA" w:rsidRPr="006D40F8" w:rsidRDefault="00751AFA" w:rsidP="001465EA">
            <w:pPr>
              <w:jc w:val="center"/>
              <w:rPr>
                <w:szCs w:val="22"/>
                <w:lang w:val="en-GB"/>
              </w:rPr>
            </w:pPr>
            <w:r w:rsidRPr="006D40F8">
              <w:rPr>
                <w:szCs w:val="22"/>
                <w:lang w:val="en-GB"/>
              </w:rPr>
              <w:t>-2.542</w:t>
            </w:r>
          </w:p>
        </w:tc>
        <w:tc>
          <w:tcPr>
            <w:tcW w:w="850" w:type="dxa"/>
            <w:shd w:val="clear" w:color="auto" w:fill="auto"/>
            <w:vAlign w:val="center"/>
          </w:tcPr>
          <w:p w14:paraId="2B29CFE4" w14:textId="77777777" w:rsidR="00751AFA" w:rsidRPr="006D40F8" w:rsidRDefault="00751AFA" w:rsidP="001465EA">
            <w:pPr>
              <w:jc w:val="center"/>
              <w:rPr>
                <w:szCs w:val="22"/>
                <w:lang w:val="en-GB"/>
              </w:rPr>
            </w:pPr>
            <w:r w:rsidRPr="006D40F8">
              <w:rPr>
                <w:szCs w:val="22"/>
                <w:lang w:val="en-GB"/>
              </w:rPr>
              <w:t>.015</w:t>
            </w:r>
          </w:p>
        </w:tc>
      </w:tr>
      <w:tr w:rsidR="00751AFA" w:rsidRPr="006D40F8" w14:paraId="5CB00F5A" w14:textId="77777777" w:rsidTr="001465EA">
        <w:trPr>
          <w:jc w:val="center"/>
        </w:trPr>
        <w:tc>
          <w:tcPr>
            <w:tcW w:w="1659" w:type="dxa"/>
            <w:shd w:val="clear" w:color="auto" w:fill="auto"/>
            <w:vAlign w:val="center"/>
          </w:tcPr>
          <w:p w14:paraId="244AACF8" w14:textId="77777777" w:rsidR="00751AFA" w:rsidRPr="006D40F8" w:rsidRDefault="00751AFA" w:rsidP="001465EA">
            <w:pPr>
              <w:rPr>
                <w:szCs w:val="22"/>
                <w:lang w:val="en-GB"/>
              </w:rPr>
            </w:pPr>
            <w:r w:rsidRPr="006D40F8">
              <w:rPr>
                <w:szCs w:val="22"/>
                <w:lang w:val="en-GB"/>
              </w:rPr>
              <w:t>Sqrt_DPR</w:t>
            </w:r>
          </w:p>
        </w:tc>
        <w:tc>
          <w:tcPr>
            <w:tcW w:w="1738" w:type="dxa"/>
            <w:shd w:val="clear" w:color="auto" w:fill="auto"/>
            <w:vAlign w:val="center"/>
          </w:tcPr>
          <w:p w14:paraId="5FDA6CE6" w14:textId="77777777" w:rsidR="00751AFA" w:rsidRPr="006D40F8" w:rsidRDefault="00751AFA" w:rsidP="001465EA">
            <w:pPr>
              <w:jc w:val="center"/>
              <w:rPr>
                <w:szCs w:val="22"/>
                <w:lang w:val="en-GB"/>
              </w:rPr>
            </w:pPr>
          </w:p>
        </w:tc>
        <w:tc>
          <w:tcPr>
            <w:tcW w:w="883" w:type="dxa"/>
            <w:shd w:val="clear" w:color="auto" w:fill="auto"/>
            <w:vAlign w:val="center"/>
          </w:tcPr>
          <w:p w14:paraId="5990A658" w14:textId="77777777" w:rsidR="00751AFA" w:rsidRPr="006D40F8" w:rsidRDefault="00751AFA" w:rsidP="001465EA">
            <w:pPr>
              <w:jc w:val="center"/>
              <w:rPr>
                <w:szCs w:val="22"/>
                <w:lang w:val="en-GB"/>
              </w:rPr>
            </w:pPr>
          </w:p>
        </w:tc>
        <w:tc>
          <w:tcPr>
            <w:tcW w:w="1102" w:type="dxa"/>
            <w:shd w:val="clear" w:color="auto" w:fill="auto"/>
            <w:vAlign w:val="center"/>
          </w:tcPr>
          <w:p w14:paraId="1D4A624D" w14:textId="77777777" w:rsidR="00751AFA" w:rsidRPr="006D40F8" w:rsidRDefault="00751AFA" w:rsidP="001465EA">
            <w:pPr>
              <w:jc w:val="center"/>
              <w:rPr>
                <w:szCs w:val="22"/>
                <w:lang w:val="en-GB"/>
              </w:rPr>
            </w:pPr>
          </w:p>
        </w:tc>
        <w:tc>
          <w:tcPr>
            <w:tcW w:w="1454" w:type="dxa"/>
            <w:shd w:val="clear" w:color="auto" w:fill="auto"/>
            <w:vAlign w:val="center"/>
          </w:tcPr>
          <w:p w14:paraId="49A9DFC4" w14:textId="77777777" w:rsidR="00751AFA" w:rsidRPr="006D40F8" w:rsidRDefault="00751AFA" w:rsidP="001465EA">
            <w:pPr>
              <w:jc w:val="center"/>
              <w:rPr>
                <w:szCs w:val="22"/>
                <w:lang w:val="en-GB"/>
              </w:rPr>
            </w:pPr>
            <w:r w:rsidRPr="006D40F8">
              <w:rPr>
                <w:szCs w:val="22"/>
                <w:lang w:val="en-GB"/>
              </w:rPr>
              <w:t>.064</w:t>
            </w:r>
          </w:p>
        </w:tc>
        <w:tc>
          <w:tcPr>
            <w:tcW w:w="819" w:type="dxa"/>
            <w:shd w:val="clear" w:color="auto" w:fill="auto"/>
            <w:vAlign w:val="center"/>
          </w:tcPr>
          <w:p w14:paraId="14FA3A19" w14:textId="77777777" w:rsidR="00751AFA" w:rsidRPr="006D40F8" w:rsidRDefault="00751AFA" w:rsidP="001465EA">
            <w:pPr>
              <w:jc w:val="center"/>
              <w:rPr>
                <w:szCs w:val="22"/>
                <w:lang w:val="en-GB"/>
              </w:rPr>
            </w:pPr>
            <w:r w:rsidRPr="006D40F8">
              <w:rPr>
                <w:szCs w:val="22"/>
                <w:lang w:val="en-GB"/>
              </w:rPr>
              <w:t>2.544</w:t>
            </w:r>
          </w:p>
        </w:tc>
        <w:tc>
          <w:tcPr>
            <w:tcW w:w="850" w:type="dxa"/>
            <w:shd w:val="clear" w:color="auto" w:fill="auto"/>
            <w:vAlign w:val="center"/>
          </w:tcPr>
          <w:p w14:paraId="5E938707" w14:textId="77777777" w:rsidR="00751AFA" w:rsidRPr="006D40F8" w:rsidRDefault="00751AFA" w:rsidP="001465EA">
            <w:pPr>
              <w:jc w:val="center"/>
              <w:rPr>
                <w:szCs w:val="22"/>
                <w:lang w:val="en-GB"/>
              </w:rPr>
            </w:pPr>
            <w:r w:rsidRPr="006D40F8">
              <w:rPr>
                <w:szCs w:val="22"/>
                <w:lang w:val="en-GB"/>
              </w:rPr>
              <w:t>.015</w:t>
            </w:r>
          </w:p>
        </w:tc>
      </w:tr>
      <w:tr w:rsidR="00751AFA" w:rsidRPr="006D40F8" w14:paraId="632505EA" w14:textId="77777777" w:rsidTr="001465EA">
        <w:trPr>
          <w:jc w:val="center"/>
        </w:trPr>
        <w:tc>
          <w:tcPr>
            <w:tcW w:w="1659" w:type="dxa"/>
            <w:shd w:val="clear" w:color="auto" w:fill="auto"/>
            <w:vAlign w:val="center"/>
          </w:tcPr>
          <w:p w14:paraId="6949DA8A" w14:textId="77777777" w:rsidR="00751AFA" w:rsidRPr="006D40F8" w:rsidRDefault="00751AFA" w:rsidP="001465EA">
            <w:pPr>
              <w:rPr>
                <w:szCs w:val="22"/>
                <w:lang w:val="en-GB"/>
              </w:rPr>
            </w:pPr>
            <w:r w:rsidRPr="006D40F8">
              <w:rPr>
                <w:szCs w:val="22"/>
                <w:lang w:val="en-GB"/>
              </w:rPr>
              <w:t>SIZE</w:t>
            </w:r>
          </w:p>
        </w:tc>
        <w:tc>
          <w:tcPr>
            <w:tcW w:w="1738" w:type="dxa"/>
            <w:shd w:val="clear" w:color="auto" w:fill="auto"/>
            <w:vAlign w:val="center"/>
          </w:tcPr>
          <w:p w14:paraId="5151E115" w14:textId="77777777" w:rsidR="00751AFA" w:rsidRPr="006D40F8" w:rsidRDefault="00751AFA" w:rsidP="001465EA">
            <w:pPr>
              <w:jc w:val="center"/>
              <w:rPr>
                <w:szCs w:val="22"/>
                <w:lang w:val="en-GB"/>
              </w:rPr>
            </w:pPr>
          </w:p>
        </w:tc>
        <w:tc>
          <w:tcPr>
            <w:tcW w:w="883" w:type="dxa"/>
            <w:shd w:val="clear" w:color="auto" w:fill="auto"/>
            <w:vAlign w:val="center"/>
          </w:tcPr>
          <w:p w14:paraId="4D34D39F" w14:textId="77777777" w:rsidR="00751AFA" w:rsidRPr="006D40F8" w:rsidRDefault="00751AFA" w:rsidP="001465EA">
            <w:pPr>
              <w:jc w:val="center"/>
              <w:rPr>
                <w:szCs w:val="22"/>
                <w:lang w:val="en-GB"/>
              </w:rPr>
            </w:pPr>
          </w:p>
        </w:tc>
        <w:tc>
          <w:tcPr>
            <w:tcW w:w="1102" w:type="dxa"/>
            <w:shd w:val="clear" w:color="auto" w:fill="auto"/>
            <w:vAlign w:val="center"/>
          </w:tcPr>
          <w:p w14:paraId="7EA7514D" w14:textId="77777777" w:rsidR="00751AFA" w:rsidRPr="006D40F8" w:rsidRDefault="00751AFA" w:rsidP="001465EA">
            <w:pPr>
              <w:jc w:val="center"/>
              <w:rPr>
                <w:szCs w:val="22"/>
                <w:lang w:val="en-GB"/>
              </w:rPr>
            </w:pPr>
          </w:p>
        </w:tc>
        <w:tc>
          <w:tcPr>
            <w:tcW w:w="1454" w:type="dxa"/>
            <w:shd w:val="clear" w:color="auto" w:fill="auto"/>
            <w:vAlign w:val="center"/>
          </w:tcPr>
          <w:p w14:paraId="73E6EF4E" w14:textId="77777777" w:rsidR="00751AFA" w:rsidRPr="006D40F8" w:rsidRDefault="00751AFA" w:rsidP="001465EA">
            <w:pPr>
              <w:jc w:val="center"/>
              <w:rPr>
                <w:szCs w:val="22"/>
                <w:lang w:val="en-GB"/>
              </w:rPr>
            </w:pPr>
            <w:r w:rsidRPr="006D40F8">
              <w:rPr>
                <w:szCs w:val="22"/>
                <w:lang w:val="en-GB"/>
              </w:rPr>
              <w:t>.000</w:t>
            </w:r>
          </w:p>
        </w:tc>
        <w:tc>
          <w:tcPr>
            <w:tcW w:w="819" w:type="dxa"/>
            <w:shd w:val="clear" w:color="auto" w:fill="auto"/>
            <w:vAlign w:val="center"/>
          </w:tcPr>
          <w:p w14:paraId="7D7778BF" w14:textId="77777777" w:rsidR="00751AFA" w:rsidRPr="006D40F8" w:rsidRDefault="00751AFA" w:rsidP="001465EA">
            <w:pPr>
              <w:jc w:val="center"/>
              <w:rPr>
                <w:szCs w:val="22"/>
                <w:lang w:val="en-GB"/>
              </w:rPr>
            </w:pPr>
            <w:r w:rsidRPr="006D40F8">
              <w:rPr>
                <w:szCs w:val="22"/>
                <w:lang w:val="en-GB"/>
              </w:rPr>
              <w:t>.014</w:t>
            </w:r>
          </w:p>
        </w:tc>
        <w:tc>
          <w:tcPr>
            <w:tcW w:w="850" w:type="dxa"/>
            <w:shd w:val="clear" w:color="auto" w:fill="auto"/>
            <w:vAlign w:val="center"/>
          </w:tcPr>
          <w:p w14:paraId="6B602980" w14:textId="77777777" w:rsidR="00751AFA" w:rsidRPr="006D40F8" w:rsidRDefault="00751AFA" w:rsidP="001465EA">
            <w:pPr>
              <w:jc w:val="center"/>
              <w:rPr>
                <w:szCs w:val="22"/>
                <w:lang w:val="en-GB"/>
              </w:rPr>
            </w:pPr>
            <w:r w:rsidRPr="006D40F8">
              <w:rPr>
                <w:szCs w:val="22"/>
                <w:lang w:val="en-GB"/>
              </w:rPr>
              <w:t>.989</w:t>
            </w:r>
          </w:p>
        </w:tc>
      </w:tr>
      <w:tr w:rsidR="00751AFA" w:rsidRPr="006D40F8" w14:paraId="64F45309" w14:textId="77777777" w:rsidTr="001465EA">
        <w:trPr>
          <w:jc w:val="center"/>
        </w:trPr>
        <w:tc>
          <w:tcPr>
            <w:tcW w:w="1659" w:type="dxa"/>
            <w:tcBorders>
              <w:bottom w:val="single" w:sz="4" w:space="0" w:color="auto"/>
            </w:tcBorders>
            <w:shd w:val="clear" w:color="auto" w:fill="auto"/>
            <w:vAlign w:val="center"/>
          </w:tcPr>
          <w:p w14:paraId="1E60C9F0" w14:textId="77777777" w:rsidR="00751AFA" w:rsidRPr="006D40F8" w:rsidRDefault="00751AFA" w:rsidP="001465EA">
            <w:pPr>
              <w:rPr>
                <w:szCs w:val="22"/>
                <w:lang w:val="en-GB"/>
              </w:rPr>
            </w:pPr>
            <w:r w:rsidRPr="006D40F8">
              <w:rPr>
                <w:szCs w:val="22"/>
                <w:lang w:val="en-GB"/>
              </w:rPr>
              <w:t>Sqrt_GROWTH</w:t>
            </w:r>
          </w:p>
        </w:tc>
        <w:tc>
          <w:tcPr>
            <w:tcW w:w="1738" w:type="dxa"/>
            <w:tcBorders>
              <w:bottom w:val="single" w:sz="4" w:space="0" w:color="auto"/>
            </w:tcBorders>
            <w:shd w:val="clear" w:color="auto" w:fill="auto"/>
            <w:vAlign w:val="center"/>
          </w:tcPr>
          <w:p w14:paraId="022FAD32" w14:textId="77777777" w:rsidR="00751AFA" w:rsidRPr="006D40F8" w:rsidRDefault="00751AFA" w:rsidP="001465EA">
            <w:pPr>
              <w:jc w:val="center"/>
              <w:rPr>
                <w:szCs w:val="22"/>
                <w:lang w:val="en-GB"/>
              </w:rPr>
            </w:pPr>
          </w:p>
        </w:tc>
        <w:tc>
          <w:tcPr>
            <w:tcW w:w="883" w:type="dxa"/>
            <w:tcBorders>
              <w:bottom w:val="single" w:sz="4" w:space="0" w:color="auto"/>
            </w:tcBorders>
            <w:shd w:val="clear" w:color="auto" w:fill="auto"/>
            <w:vAlign w:val="center"/>
          </w:tcPr>
          <w:p w14:paraId="7A1402B2" w14:textId="77777777" w:rsidR="00751AFA" w:rsidRPr="006D40F8" w:rsidRDefault="00751AFA" w:rsidP="001465EA">
            <w:pPr>
              <w:jc w:val="center"/>
              <w:rPr>
                <w:szCs w:val="22"/>
                <w:lang w:val="en-GB"/>
              </w:rPr>
            </w:pPr>
          </w:p>
        </w:tc>
        <w:tc>
          <w:tcPr>
            <w:tcW w:w="1102" w:type="dxa"/>
            <w:tcBorders>
              <w:bottom w:val="single" w:sz="4" w:space="0" w:color="auto"/>
            </w:tcBorders>
            <w:shd w:val="clear" w:color="auto" w:fill="auto"/>
            <w:vAlign w:val="center"/>
          </w:tcPr>
          <w:p w14:paraId="6CB854F5" w14:textId="77777777" w:rsidR="00751AFA" w:rsidRPr="006D40F8" w:rsidRDefault="00751AFA" w:rsidP="001465EA">
            <w:pPr>
              <w:jc w:val="center"/>
              <w:rPr>
                <w:szCs w:val="22"/>
                <w:lang w:val="en-GB"/>
              </w:rPr>
            </w:pPr>
          </w:p>
        </w:tc>
        <w:tc>
          <w:tcPr>
            <w:tcW w:w="1454" w:type="dxa"/>
            <w:tcBorders>
              <w:bottom w:val="single" w:sz="4" w:space="0" w:color="auto"/>
            </w:tcBorders>
            <w:shd w:val="clear" w:color="auto" w:fill="auto"/>
            <w:vAlign w:val="center"/>
          </w:tcPr>
          <w:p w14:paraId="76A03A4E" w14:textId="77777777" w:rsidR="00751AFA" w:rsidRPr="006D40F8" w:rsidRDefault="00751AFA" w:rsidP="001465EA">
            <w:pPr>
              <w:jc w:val="center"/>
              <w:rPr>
                <w:szCs w:val="22"/>
                <w:lang w:val="en-GB"/>
              </w:rPr>
            </w:pPr>
            <w:r w:rsidRPr="006D40F8">
              <w:rPr>
                <w:szCs w:val="22"/>
                <w:lang w:val="en-GB"/>
              </w:rPr>
              <w:t>.020</w:t>
            </w:r>
          </w:p>
        </w:tc>
        <w:tc>
          <w:tcPr>
            <w:tcW w:w="819" w:type="dxa"/>
            <w:tcBorders>
              <w:bottom w:val="single" w:sz="4" w:space="0" w:color="auto"/>
            </w:tcBorders>
            <w:shd w:val="clear" w:color="auto" w:fill="auto"/>
            <w:vAlign w:val="center"/>
          </w:tcPr>
          <w:p w14:paraId="7BE9B38D" w14:textId="77777777" w:rsidR="00751AFA" w:rsidRPr="006D40F8" w:rsidRDefault="00751AFA" w:rsidP="001465EA">
            <w:pPr>
              <w:jc w:val="center"/>
              <w:rPr>
                <w:szCs w:val="22"/>
                <w:lang w:val="en-GB"/>
              </w:rPr>
            </w:pPr>
            <w:r w:rsidRPr="006D40F8">
              <w:rPr>
                <w:szCs w:val="22"/>
                <w:lang w:val="en-GB"/>
              </w:rPr>
              <w:t>.545</w:t>
            </w:r>
          </w:p>
        </w:tc>
        <w:tc>
          <w:tcPr>
            <w:tcW w:w="850" w:type="dxa"/>
            <w:tcBorders>
              <w:bottom w:val="single" w:sz="4" w:space="0" w:color="auto"/>
            </w:tcBorders>
            <w:shd w:val="clear" w:color="auto" w:fill="auto"/>
            <w:vAlign w:val="center"/>
          </w:tcPr>
          <w:p w14:paraId="4F9A13BE" w14:textId="77777777" w:rsidR="00751AFA" w:rsidRPr="006D40F8" w:rsidRDefault="00751AFA" w:rsidP="001465EA">
            <w:pPr>
              <w:jc w:val="center"/>
              <w:rPr>
                <w:szCs w:val="22"/>
                <w:lang w:val="en-GB"/>
              </w:rPr>
            </w:pPr>
            <w:r w:rsidRPr="006D40F8">
              <w:rPr>
                <w:szCs w:val="22"/>
                <w:lang w:val="en-GB"/>
              </w:rPr>
              <w:t>.588</w:t>
            </w:r>
          </w:p>
        </w:tc>
      </w:tr>
    </w:tbl>
    <w:p w14:paraId="0C227982" w14:textId="77777777" w:rsidR="00751AFA" w:rsidRPr="006D40F8" w:rsidRDefault="00751AFA" w:rsidP="00751AFA">
      <w:pPr>
        <w:jc w:val="center"/>
        <w:rPr>
          <w:szCs w:val="22"/>
          <w:lang w:val="en-GB"/>
        </w:rPr>
      </w:pPr>
      <w:r w:rsidRPr="006D40F8">
        <w:rPr>
          <w:szCs w:val="22"/>
          <w:lang w:val="en-GB"/>
        </w:rPr>
        <w:t>Sumber: Output SPSS (2021, data diolah)</w:t>
      </w:r>
    </w:p>
    <w:p w14:paraId="219C1FA9"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profitability</w:t>
      </w:r>
      <w:r w:rsidRPr="006D40F8">
        <w:rPr>
          <w:b/>
          <w:szCs w:val="22"/>
          <w:lang w:val="en-GB"/>
        </w:rPr>
        <w:t xml:space="preserve"> terhadap PBV</w:t>
      </w:r>
    </w:p>
    <w:p w14:paraId="7D77490B" w14:textId="76B7E589" w:rsidR="00751AFA" w:rsidRPr="006D40F8" w:rsidRDefault="00D91408" w:rsidP="00751AFA">
      <w:pPr>
        <w:rPr>
          <w:szCs w:val="22"/>
          <w:lang w:val="en-GB"/>
        </w:rPr>
      </w:pPr>
      <w:r>
        <w:rPr>
          <w:szCs w:val="22"/>
          <w:lang w:val="en-GB"/>
        </w:rPr>
        <w:t>A</w:t>
      </w:r>
      <w:r w:rsidR="00751AFA" w:rsidRPr="006D40F8">
        <w:rPr>
          <w:szCs w:val="22"/>
          <w:lang w:val="en-GB"/>
        </w:rPr>
        <w:t xml:space="preserve">nalisis data </w:t>
      </w:r>
      <w:r>
        <w:rPr>
          <w:szCs w:val="22"/>
          <w:lang w:val="en-GB"/>
        </w:rPr>
        <w:t xml:space="preserve">yang </w:t>
      </w:r>
      <w:r w:rsidR="00751AFA" w:rsidRPr="006D40F8">
        <w:rPr>
          <w:szCs w:val="22"/>
          <w:lang w:val="en-GB"/>
        </w:rPr>
        <w:t xml:space="preserve">mendapatkan </w:t>
      </w:r>
      <w:r>
        <w:rPr>
          <w:szCs w:val="22"/>
          <w:lang w:val="en-GB"/>
        </w:rPr>
        <w:t xml:space="preserve">hasil </w:t>
      </w:r>
      <w:r w:rsidR="00751AFA" w:rsidRPr="006D40F8">
        <w:rPr>
          <w:szCs w:val="22"/>
          <w:lang w:val="en-GB"/>
        </w:rPr>
        <w:t xml:space="preserve">profitabilitas berpengaruh </w:t>
      </w:r>
      <w:r w:rsidR="00675E22">
        <w:rPr>
          <w:szCs w:val="22"/>
          <w:lang w:val="en-GB"/>
        </w:rPr>
        <w:t>pada</w:t>
      </w:r>
      <w:r w:rsidR="00751AFA" w:rsidRPr="006D40F8">
        <w:rPr>
          <w:szCs w:val="22"/>
          <w:lang w:val="en-GB"/>
        </w:rPr>
        <w:t xml:space="preserve"> nilai perusahaan. Maka dalam hal </w:t>
      </w:r>
      <w:r w:rsidR="00ED1FE9">
        <w:rPr>
          <w:szCs w:val="22"/>
          <w:lang w:val="en-GB"/>
        </w:rPr>
        <w:t>tersebut</w:t>
      </w:r>
      <w:r w:rsidR="00751AFA" w:rsidRPr="006D40F8">
        <w:rPr>
          <w:szCs w:val="22"/>
          <w:lang w:val="en-GB"/>
        </w:rPr>
        <w:t xml:space="preserve"> </w:t>
      </w:r>
      <w:r w:rsidR="00675E22">
        <w:rPr>
          <w:szCs w:val="22"/>
          <w:lang w:val="en-GB"/>
        </w:rPr>
        <w:t>sama</w:t>
      </w:r>
      <w:r w:rsidR="00751AFA" w:rsidRPr="006D40F8">
        <w:rPr>
          <w:szCs w:val="22"/>
          <w:lang w:val="en-GB"/>
        </w:rPr>
        <w:t xml:space="preserve"> dengan </w:t>
      </w:r>
      <w:r w:rsidR="00675E22">
        <w:rPr>
          <w:szCs w:val="22"/>
          <w:lang w:val="en-GB"/>
        </w:rPr>
        <w:t xml:space="preserve">penjelasan </w:t>
      </w:r>
      <w:r w:rsidR="00751AFA" w:rsidRPr="006D40F8">
        <w:rPr>
          <w:i/>
          <w:szCs w:val="22"/>
          <w:lang w:val="en-GB"/>
        </w:rPr>
        <w:t>S</w:t>
      </w:r>
      <w:r w:rsidR="00516653" w:rsidRPr="006D40F8">
        <w:rPr>
          <w:i/>
          <w:szCs w:val="22"/>
          <w:lang w:val="en-GB"/>
        </w:rPr>
        <w:t>igna</w:t>
      </w:r>
      <w:r w:rsidR="00751AFA" w:rsidRPr="006D40F8">
        <w:rPr>
          <w:i/>
          <w:szCs w:val="22"/>
          <w:lang w:val="en-GB"/>
        </w:rPr>
        <w:t>ling Theory</w:t>
      </w:r>
      <w:r w:rsidR="00ED1FE9">
        <w:rPr>
          <w:szCs w:val="22"/>
          <w:lang w:val="en-GB"/>
        </w:rPr>
        <w:t xml:space="preserve"> yang mana profitabilitas akan </w:t>
      </w:r>
      <w:r w:rsidR="00751AFA" w:rsidRPr="006D40F8">
        <w:rPr>
          <w:szCs w:val="22"/>
          <w:lang w:val="en-GB"/>
        </w:rPr>
        <w:t xml:space="preserve">jadi sinyal yang baik dilihat dari laba yang dihasilkan, jika laba tinggi maka </w:t>
      </w:r>
      <w:r w:rsidR="00D05986">
        <w:rPr>
          <w:szCs w:val="22"/>
          <w:lang w:val="en-GB"/>
        </w:rPr>
        <w:t>kesempatan</w:t>
      </w:r>
      <w:r w:rsidR="00751AFA" w:rsidRPr="006D40F8">
        <w:rPr>
          <w:szCs w:val="22"/>
          <w:lang w:val="en-GB"/>
        </w:rPr>
        <w:t xml:space="preserve"> perusahaan </w:t>
      </w:r>
      <w:r w:rsidR="00D05986">
        <w:rPr>
          <w:szCs w:val="22"/>
          <w:lang w:val="en-GB"/>
        </w:rPr>
        <w:t>dalam merencanakan kegiatan</w:t>
      </w:r>
      <w:r w:rsidR="00751AFA" w:rsidRPr="006D40F8">
        <w:rPr>
          <w:szCs w:val="22"/>
          <w:lang w:val="en-GB"/>
        </w:rPr>
        <w:t xml:space="preserve"> di masa </w:t>
      </w:r>
      <w:r w:rsidR="002C3598">
        <w:rPr>
          <w:szCs w:val="22"/>
          <w:lang w:val="en-GB"/>
        </w:rPr>
        <w:t>mendatang</w:t>
      </w:r>
      <w:r w:rsidR="00751AFA" w:rsidRPr="006D40F8">
        <w:rPr>
          <w:szCs w:val="22"/>
          <w:lang w:val="en-GB"/>
        </w:rPr>
        <w:t xml:space="preserve"> akan tinggi </w:t>
      </w:r>
      <w:r w:rsidR="00247093">
        <w:rPr>
          <w:szCs w:val="22"/>
          <w:lang w:val="en-GB"/>
        </w:rPr>
        <w:t>maka</w:t>
      </w:r>
      <w:r w:rsidR="00751AFA" w:rsidRPr="006D40F8">
        <w:rPr>
          <w:szCs w:val="22"/>
          <w:lang w:val="en-GB"/>
        </w:rPr>
        <w:t xml:space="preserve"> nilai perusahaan yang </w:t>
      </w:r>
      <w:r w:rsidR="00D05986">
        <w:rPr>
          <w:szCs w:val="22"/>
          <w:lang w:val="en-GB"/>
        </w:rPr>
        <w:t xml:space="preserve">dilihat </w:t>
      </w:r>
      <w:r w:rsidR="00751AFA" w:rsidRPr="006D40F8">
        <w:rPr>
          <w:szCs w:val="22"/>
          <w:lang w:val="en-GB"/>
        </w:rPr>
        <w:t xml:space="preserve">dari saham perusahaan akan meningkat. Dengan hal tersebut maka kepercayaan investor akan meningkat pula </w:t>
      </w:r>
      <w:r w:rsidR="00751AFA" w:rsidRPr="006D40F8">
        <w:rPr>
          <w:szCs w:val="22"/>
          <w:lang w:val="en-GB"/>
        </w:rPr>
        <w:fldChar w:fldCharType="begin" w:fldLock="1"/>
      </w:r>
      <w:r w:rsidR="00751AFA" w:rsidRPr="006D40F8">
        <w:rPr>
          <w:szCs w:val="22"/>
          <w:lang w:val="en-GB"/>
        </w:rPr>
        <w:instrText>ADDIN CSL_CITATION {"citationItems":[{"id":"ITEM-1","itemData":{"abstract":"This study examined the influence of Profitability, Size, and Liquidity to impact Company Value in Manufacturing Company In Indonesia With Capital Structure intervening variable. The population in this research is manufacturing companies listed in Indonesia Stock Exchange. During the years 2012-2015 amounted to 204 companies. The sample in this study is a manufacturing company amounted to 51 manufacturing companies during the years 2012-2015. The results of this study indicate that profitability (NPM) a significant negative effect on the DER. Size does not significantly influence the DER, CR a significant negative effect on the DER. Profitability (NPM) positive and significant impact on the PBV, Size positive and significant impact on the PBV, CR not significant to PBV, DER positive and significant impact on the PBV. The test results indicate that the effect of intervening statistically DER NPM may mediate the effect on firm value. The test results indicate that the effect of intervening statistically DER can not mediate the effect of the PBV Size. The test results indicate that the effect of intervening statistically DER may mediate the effect of CR on PBV. Keywords:","author":[{"dropping-particle":"","family":"Anjarwati","given":"Kenti","non-dropping-particle":"","parse-names":false,"suffix":""},{"dropping-particle":"","family":"Chabachib","given":"Mochammad","non-dropping-particle":"","parse-names":false,"suffix":""},{"dropping-particle":"","family":"Demi","given":"Irene Rini","non-dropping-particle":"","parse-names":false,"suffix":""}],"container-title":"Diponegoro Journal of Finance","id":"ITEM-1","issue":"2","issued":{"date-parts":[["2016"]]},"page":"1-20","title":"Pengaruh Profitabilitas, Size, Dan Likuiditas Terhadap Nilai Perusahaan Manufaktur Di Indonesia Dengan Struktur Modal Sebagai Variabel Intervening","type":"article-journal","volume":"6"},"uris":["http://www.mendeley.com/documents/?uuid=00fc3e79-9838-425b-9c2c-e18ad72af226"]}],"mendeley":{"formattedCitation":"(Anjarwati et al., 2016)","plainTextFormattedCitation":"(Anjarwati et al., 2016)","previouslyFormattedCitation":"(Anjarwati et al., 2016)"},"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Anjarwati </w:t>
      </w:r>
      <w:r w:rsidR="00751AFA" w:rsidRPr="006D40F8">
        <w:rPr>
          <w:i/>
          <w:noProof/>
          <w:szCs w:val="22"/>
          <w:lang w:val="en-GB"/>
        </w:rPr>
        <w:t>et al.,</w:t>
      </w:r>
      <w:r w:rsidR="00751AFA" w:rsidRPr="006D40F8">
        <w:rPr>
          <w:noProof/>
          <w:szCs w:val="22"/>
          <w:lang w:val="en-GB"/>
        </w:rPr>
        <w:t xml:space="preserve"> 2016)</w:t>
      </w:r>
      <w:r w:rsidR="00751AFA" w:rsidRPr="006D40F8">
        <w:rPr>
          <w:szCs w:val="22"/>
          <w:lang w:val="en-GB"/>
        </w:rPr>
        <w:fldChar w:fldCharType="end"/>
      </w:r>
      <w:r w:rsidR="00751AFA" w:rsidRPr="006D40F8">
        <w:rPr>
          <w:szCs w:val="22"/>
          <w:lang w:val="en-GB"/>
        </w:rPr>
        <w:t xml:space="preserve">. Adanya pengaruh dari </w:t>
      </w:r>
      <w:r w:rsidR="00751AFA" w:rsidRPr="006D40F8">
        <w:rPr>
          <w:i/>
          <w:szCs w:val="22"/>
          <w:lang w:val="en-GB"/>
        </w:rPr>
        <w:t>profitabiliby</w:t>
      </w:r>
      <w:r w:rsidR="00751AFA" w:rsidRPr="006D40F8">
        <w:rPr>
          <w:szCs w:val="22"/>
          <w:lang w:val="en-GB"/>
        </w:rPr>
        <w:t xml:space="preserve"> terhadap nilai perusahaan karena </w:t>
      </w:r>
      <w:r w:rsidR="00D05986">
        <w:rPr>
          <w:szCs w:val="22"/>
          <w:lang w:val="en-GB"/>
        </w:rPr>
        <w:t xml:space="preserve">pemegang saham akan mendapat pengembalian investasi yang tinggi, jika </w:t>
      </w:r>
      <w:r w:rsidR="00751AFA" w:rsidRPr="006D40F8">
        <w:rPr>
          <w:szCs w:val="22"/>
          <w:lang w:val="en-GB"/>
        </w:rPr>
        <w:t>perusahaan dapat mengelola laba dengan baik</w:t>
      </w:r>
      <w:r w:rsidR="00D05986">
        <w:rPr>
          <w:szCs w:val="22"/>
          <w:lang w:val="en-GB"/>
        </w:rPr>
        <w:t>.</w:t>
      </w:r>
      <w:r w:rsidR="00751AFA" w:rsidRPr="006D40F8">
        <w:rPr>
          <w:szCs w:val="22"/>
          <w:lang w:val="en-GB"/>
        </w:rPr>
        <w:t xml:space="preserve"> Sejalan dengan </w:t>
      </w:r>
      <w:r w:rsidR="00751AFA" w:rsidRPr="006D40F8">
        <w:rPr>
          <w:szCs w:val="22"/>
          <w:lang w:val="en-GB"/>
        </w:rPr>
        <w:fldChar w:fldCharType="begin" w:fldLock="1"/>
      </w:r>
      <w:r w:rsidR="00751AFA" w:rsidRPr="006D40F8">
        <w:rPr>
          <w:szCs w:val="22"/>
          <w:lang w:val="en-GB"/>
        </w:rPr>
        <w:instrText>ADDIN CSL_CITATION {"citationItems":[{"id":"ITEM-1","itemData":{"author":[{"dropping-particle":"","family":"Lubis","given":"Masrul","non-dropping-particle":"","parse-names":false,"suffix":""},{"dropping-particle":"","family":"Savitri","given":"Enni","non-dropping-particle":"","parse-names":false,"suffix":""},{"dropping-particle":"","family":"Riau","given":"Universitas","non-dropping-particle":"","parse-names":false,"suffix":""}],"container-title":"Jurnal Ilmiah Manajemen","id":"ITEM-1","issue":"1","issued":{"date-parts":[["2020"]]},"page":"108-124","title":"Analisis Pengaruh Nila Tukar Rupiah Dan Bi Rate Terhadap Return Saham Subsektor Perkebunan Dengan Harga Referensi Crude Palm Oil (Cpo) Sebagai Variabel Moerasi","type":"article-journal","volume":"8"},"uris":["http://www.mendeley.com/documents/?uuid=956b86ed-a990-4fb4-a28e-b574c27647e0"]}],"mendeley":{"formattedCitation":"(Lubis et al., 2020)","manualFormatting":"Lubis et al. (2020)","plainTextFormattedCitation":"(Lubis et al., 2020)","previouslyFormattedCitation":"(Lubis et al., 2020)"},"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Lubis </w:t>
      </w:r>
      <w:r w:rsidR="00751AFA" w:rsidRPr="006D40F8">
        <w:rPr>
          <w:i/>
          <w:noProof/>
          <w:szCs w:val="22"/>
          <w:lang w:val="en-GB"/>
        </w:rPr>
        <w:t>et al.</w:t>
      </w:r>
      <w:r w:rsidR="00751AFA" w:rsidRPr="006D40F8">
        <w:rPr>
          <w:noProof/>
          <w:szCs w:val="22"/>
          <w:lang w:val="en-GB"/>
        </w:rPr>
        <w:t xml:space="preserve"> (2020)</w:t>
      </w:r>
      <w:r w:rsidR="00751AFA" w:rsidRPr="006D40F8">
        <w:rPr>
          <w:szCs w:val="22"/>
          <w:lang w:val="en-GB"/>
        </w:rPr>
        <w:fldChar w:fldCharType="end"/>
      </w:r>
      <w:r w:rsidR="00751AFA" w:rsidRPr="006D40F8">
        <w:rPr>
          <w:szCs w:val="22"/>
          <w:lang w:val="en-GB"/>
        </w:rPr>
        <w:t xml:space="preserve"> tingginya tingkat pengembalian tersebut akan menjadi </w:t>
      </w:r>
      <w:r w:rsidR="00D05986">
        <w:rPr>
          <w:szCs w:val="22"/>
          <w:lang w:val="en-GB"/>
        </w:rPr>
        <w:t>pemicu</w:t>
      </w:r>
      <w:r w:rsidR="00751AFA" w:rsidRPr="006D40F8">
        <w:rPr>
          <w:szCs w:val="22"/>
          <w:lang w:val="en-GB"/>
        </w:rPr>
        <w:t xml:space="preserve"> investor untuk </w:t>
      </w:r>
      <w:r w:rsidR="00D05986">
        <w:rPr>
          <w:szCs w:val="22"/>
          <w:lang w:val="en-GB"/>
        </w:rPr>
        <w:t xml:space="preserve">membeli </w:t>
      </w:r>
      <w:r w:rsidR="00751AFA" w:rsidRPr="006D40F8">
        <w:rPr>
          <w:szCs w:val="22"/>
          <w:lang w:val="en-GB"/>
        </w:rPr>
        <w:t>saham perusahaan tersebut dan permintaan saham yang meningkat akan m</w:t>
      </w:r>
      <w:r w:rsidR="00516653" w:rsidRPr="006D40F8">
        <w:rPr>
          <w:szCs w:val="22"/>
          <w:lang w:val="en-GB"/>
        </w:rPr>
        <w:t>em</w:t>
      </w:r>
      <w:r w:rsidR="00751AFA" w:rsidRPr="006D40F8">
        <w:rPr>
          <w:szCs w:val="22"/>
          <w:lang w:val="en-GB"/>
        </w:rPr>
        <w:t xml:space="preserve">engaruhi secara langsung dalam meningkatnya nilai perusahaan. Penelitian ini didukung oleh </w:t>
      </w:r>
      <w:r w:rsidR="00751AFA" w:rsidRPr="006D40F8">
        <w:rPr>
          <w:szCs w:val="22"/>
          <w:lang w:val="en-GB"/>
        </w:rPr>
        <w:fldChar w:fldCharType="begin" w:fldLock="1"/>
      </w:r>
      <w:r w:rsidR="00E27D5E" w:rsidRPr="006D40F8">
        <w:rPr>
          <w:szCs w:val="22"/>
          <w:lang w:val="en-GB"/>
        </w:rPr>
        <w:instrText>ADDIN CSL_CITATION {"citationItems":[{"id":"ITEM-1","itemData":{"DOI":"10.37470/1.022.1.04","ISBN":"1960082019","abstract":"Teori mengenai deviden merupakan salah satu teori yang fundamental dalam manajemen keuangan yang membahas tentang hubungan fungsional antara kebijakan deviden dengan nilai perusahaan dan hal ini masih kontroversial. Satu pihak menganggap bahwa deviden tidak berpengaruh terhadap nilai perusahaan yang dikenal dengan the irrelevance of devidend proportion, pihak lain memandang bahwa deviden memiliki relevansi dengan nilai perusahaan yang disebut the relevance of devidenNofrita, R. (2013). Pengaruh Profitabilitas terhadap Nilai Perusahaan dengan Kebijakan Deviden sebagai Variabel Intervening. Jurnal Akuntansi, 1(1), 1–23. Retrieved from http://ejournal.unp.ac.id/students/index.php/akt/article/view/86d proportion. Hal ini menjadikan isu tentang kebijakan deviden tetap menjadi sebuah teka teki yang sepenuhnya belum tertebak. Selain kebijakan deviden, ada faktor lain yang mempengaruhi nilai perusahaan yaitu profitabilitas. Tujuan penelitian ini adalah untuk mengetahui pengaruh faktor-faktor tersebut terhadap nilai perusahaan. Untuk menguji hipotesis, digunakan data sekunder dengan metode purposive sampling. Teknik analisis data menggunakan analisis jalur dengan profitabilitas sebagai variabel eksogen serta kebijakan deviden sebagai variabel intervening dan nilai perusahaan sebagai variabel endogen. Setelah data di analisis, ditemukan bahwa profitabilitas dan kebijakan deviden berpengaruh signifikan positif terhadap nilai perusahaan, sedangkan pengaruh profitabilitas terhadap kebijakan deviden tidak signifikan. Kata","author":[{"dropping-particle":"","family":"Atmikasari","given":"Dwi","non-dropping-particle":"","parse-names":false,"suffix":""},{"dropping-particle":"","family":"Indarti","given":"Iin","non-dropping-particle":"","parse-names":false,"suffix":""},{"dropping-particle":"","family":"Muncaraditya","given":"Elma","non-dropping-particle":"","parse-names":false,"suffix":""}],"container-title":"Jurnal Akuntansi","id":"ITEM-1","issue":"1","issued":{"date-parts":[["2020"]]},"page":"1-23","title":"Pengaruh Profitabilitas terhadap Nilai Perusahaan dengan Kebijakan Deviden sebagai Variabel Intervening","type":"article-journal","volume":"1"},"uris":["http://www.mendeley.com/documents/?uuid=e6c63dbc-310d-488f-94de-c01817b01a39"]}],"mendeley":{"formattedCitation":"(Atmikasari et al., 2020)","manualFormatting":"Atmikasari et al. (2020)","plainTextFormattedCitation":"(Atmikasari et al., 2020)","previouslyFormattedCitation":"(Atmikasari et al., 2020)"},"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Atmikasari </w:t>
      </w:r>
      <w:r w:rsidR="00751AFA" w:rsidRPr="006D40F8">
        <w:rPr>
          <w:i/>
          <w:noProof/>
          <w:szCs w:val="22"/>
          <w:lang w:val="en-GB"/>
        </w:rPr>
        <w:t>et al.</w:t>
      </w:r>
      <w:r w:rsidR="00751AFA" w:rsidRPr="006D40F8">
        <w:rPr>
          <w:noProof/>
          <w:szCs w:val="22"/>
          <w:lang w:val="en-GB"/>
        </w:rPr>
        <w:t xml:space="preserve"> (2020)</w:t>
      </w:r>
      <w:r w:rsidR="00751AFA" w:rsidRPr="006D40F8">
        <w:rPr>
          <w:szCs w:val="22"/>
          <w:lang w:val="en-GB"/>
        </w:rPr>
        <w:fldChar w:fldCharType="end"/>
      </w:r>
      <w:r w:rsidR="00751AFA" w:rsidRPr="006D40F8">
        <w:rPr>
          <w:szCs w:val="22"/>
          <w:lang w:val="en-GB"/>
        </w:rPr>
        <w:t xml:space="preserve">, </w:t>
      </w:r>
      <w:r w:rsidR="00751AFA" w:rsidRPr="006D40F8">
        <w:rPr>
          <w:szCs w:val="22"/>
          <w:lang w:val="en-GB"/>
        </w:rPr>
        <w:fldChar w:fldCharType="begin" w:fldLock="1"/>
      </w:r>
      <w:r w:rsidR="00E27D5E" w:rsidRPr="006D40F8">
        <w:rPr>
          <w:szCs w:val="22"/>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Rudangga &amp; Sudiarta (2016)</w:t>
      </w:r>
      <w:r w:rsidR="00751AFA" w:rsidRPr="006D40F8">
        <w:rPr>
          <w:szCs w:val="22"/>
          <w:lang w:val="en-GB"/>
        </w:rPr>
        <w:fldChar w:fldCharType="end"/>
      </w:r>
      <w:r w:rsidR="00751AFA" w:rsidRPr="006D40F8">
        <w:rPr>
          <w:szCs w:val="22"/>
          <w:lang w:val="en-GB"/>
        </w:rPr>
        <w:t xml:space="preserve">, </w:t>
      </w:r>
      <w:r w:rsidR="00751AFA" w:rsidRPr="006D40F8">
        <w:rPr>
          <w:szCs w:val="22"/>
          <w:lang w:val="en-GB"/>
        </w:rPr>
        <w:fldChar w:fldCharType="begin" w:fldLock="1"/>
      </w:r>
      <w:r w:rsidR="00E27D5E" w:rsidRPr="006D40F8">
        <w:rPr>
          <w:szCs w:val="22"/>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Rudangga &amp; Sudiarta, (2016)</w:t>
      </w:r>
      <w:r w:rsidR="00751AFA" w:rsidRPr="006D40F8">
        <w:rPr>
          <w:szCs w:val="22"/>
          <w:lang w:val="en-GB"/>
        </w:rPr>
        <w:fldChar w:fldCharType="end"/>
      </w:r>
      <w:r w:rsidR="00751AFA" w:rsidRPr="006D40F8">
        <w:rPr>
          <w:szCs w:val="22"/>
          <w:lang w:val="en-GB"/>
        </w:rPr>
        <w:t xml:space="preserve">, </w:t>
      </w:r>
      <w:r w:rsidR="00751AFA" w:rsidRPr="006D40F8">
        <w:rPr>
          <w:szCs w:val="22"/>
          <w:lang w:val="en-GB"/>
        </w:rPr>
        <w:fldChar w:fldCharType="begin" w:fldLock="1"/>
      </w:r>
      <w:r w:rsidR="00751AFA" w:rsidRPr="006D40F8">
        <w:rPr>
          <w:szCs w:val="22"/>
          <w:lang w:val="en-GB"/>
        </w:rPr>
        <w:instrText>ADDIN CSL_CITATION {"citationItems":[{"id":"ITEM-1","itemData":{"DOI":"10.35794/emba.v6i3.20072","ISSN":"2303-1174","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Lumoly","given":"Selin","non-dropping-particle":"","parse-names":false,"suffix":""},{"dropping-particle":"","family":"Murni","given":"Sri","non-dropping-particle":"","parse-names":false,"suffix":""},{"dropping-particle":"","family":"Untu","given":"Victoria N","non-dropping-particle":"","parse-names":false,"suffix":""}],"container-title":"Jurnal EMBA: Jurnal Riset Ekonomi, Manajemen, Bisnis dan Akuntansi","id":"ITEM-1","issue":"3","issued":{"date-parts":[["2018"]]},"page":"1108-1117","title":"Pengaruh Likuiditas, Ukuran Perusahaan Dan Profitabilitas Terhadap Nilai Perusahaan (Studi pada Perusahaan Logam dan Sejenisnya yang Terdaftar di Bursa Efek Indonesia)","type":"article-journal","volume":"6"},"uris":["http://www.mendeley.com/documents/?uuid=f900c443-fc5e-4b4b-9917-ba08d1429a3e"]}],"mendeley":{"formattedCitation":"(Lumoly et al., 2018)","manualFormatting":"Lumoly et al. (2018)","plainTextFormattedCitation":"(Lumoly et al., 2018)","previouslyFormattedCitation":"(Lumoly et al., 2018)"},"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Lumoly </w:t>
      </w:r>
      <w:r w:rsidR="00751AFA" w:rsidRPr="006D40F8">
        <w:rPr>
          <w:i/>
          <w:noProof/>
          <w:szCs w:val="22"/>
          <w:lang w:val="en-GB"/>
        </w:rPr>
        <w:t>et al.</w:t>
      </w:r>
      <w:r w:rsidR="00751AFA" w:rsidRPr="006D40F8">
        <w:rPr>
          <w:noProof/>
          <w:szCs w:val="22"/>
          <w:lang w:val="en-GB"/>
        </w:rPr>
        <w:t xml:space="preserve"> (2018)</w:t>
      </w:r>
      <w:r w:rsidR="00751AFA" w:rsidRPr="006D40F8">
        <w:rPr>
          <w:szCs w:val="22"/>
          <w:lang w:val="en-GB"/>
        </w:rPr>
        <w:fldChar w:fldCharType="end"/>
      </w:r>
      <w:r w:rsidR="00751AFA" w:rsidRPr="006D40F8">
        <w:rPr>
          <w:szCs w:val="22"/>
          <w:lang w:val="en-GB"/>
        </w:rPr>
        <w:t xml:space="preserve">, </w:t>
      </w:r>
      <w:r w:rsidR="00751AFA" w:rsidRPr="006D40F8">
        <w:rPr>
          <w:szCs w:val="22"/>
          <w:lang w:val="en-GB"/>
        </w:rPr>
        <w:fldChar w:fldCharType="begin" w:fldLock="1"/>
      </w:r>
      <w:r w:rsidR="00E27D5E" w:rsidRPr="006D40F8">
        <w:rPr>
          <w:szCs w:val="22"/>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Maryam </w:t>
      </w:r>
      <w:r w:rsidR="00751AFA" w:rsidRPr="006D40F8">
        <w:rPr>
          <w:i/>
          <w:noProof/>
          <w:szCs w:val="22"/>
          <w:lang w:val="en-GB"/>
        </w:rPr>
        <w:t>et al.</w:t>
      </w:r>
      <w:r w:rsidR="00751AFA" w:rsidRPr="006D40F8">
        <w:rPr>
          <w:noProof/>
          <w:szCs w:val="22"/>
          <w:lang w:val="en-GB"/>
        </w:rPr>
        <w:t xml:space="preserve"> (2020)</w:t>
      </w:r>
      <w:r w:rsidR="00751AFA" w:rsidRPr="006D40F8">
        <w:rPr>
          <w:szCs w:val="22"/>
          <w:lang w:val="en-GB"/>
        </w:rPr>
        <w:fldChar w:fldCharType="end"/>
      </w:r>
      <w:r w:rsidR="00751AFA" w:rsidRPr="006D40F8">
        <w:rPr>
          <w:szCs w:val="22"/>
          <w:lang w:val="en-GB"/>
        </w:rPr>
        <w:t xml:space="preserve">, </w:t>
      </w:r>
      <w:r w:rsidR="00751AFA" w:rsidRPr="006D40F8">
        <w:rPr>
          <w:szCs w:val="22"/>
          <w:lang w:val="en-GB"/>
        </w:rPr>
        <w:fldChar w:fldCharType="begin" w:fldLock="1"/>
      </w:r>
      <w:r w:rsidR="00751AFA" w:rsidRPr="006D40F8">
        <w:rPr>
          <w:szCs w:val="22"/>
          <w:lang w:val="en-GB"/>
        </w:rPr>
        <w:instrText>ADDIN CSL_CITATION {"citationItems":[{"id":"ITEM-1","itemData":{"author":[{"dropping-particle":"","family":"Verdian","given":"","non-dropping-particle":"","parse-names":false,"suffix":""},{"dropping-particle":"","family":"Ispriyahadi","given":"Heri","non-dropping-particle":"","parse-names":false,"suffix":""}],"container-title":"Jurnal Ekobis: EKonomi Bisnis dan Manajemen","id":"ITEM-1","issue":"2","issued":{"date-parts":[["2020"]]},"page":"119-133","title":"Danlikuiditas terhadap nilai perusahaan properti dan real estate ( Studi Empiris Pada Perusahaan Properti dan Real Estate yang Terdaftar di Bursa Efek Indonesia Tahun 2010-2016 )","type":"article-journal","volume":"10"},"uris":["http://www.mendeley.com/documents/?uuid=32be6b5d-9ca2-497b-9dca-5618640b8e4c"]}],"mendeley":{"formattedCitation":"(Verdian &amp; Ispriyahadi, 2020)","manualFormatting":"Verdian &amp; Ispriyahadi (2020)","plainTextFormattedCitation":"(Verdian &amp; Ispriyahadi, 2020)","previouslyFormattedCitation":"(Verdian &amp; Ispriyahadi, 2020)"},"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Verdian &amp; Ispriyahadi (2020)</w:t>
      </w:r>
      <w:r w:rsidR="00751AFA" w:rsidRPr="006D40F8">
        <w:rPr>
          <w:szCs w:val="22"/>
          <w:lang w:val="en-GB"/>
        </w:rPr>
        <w:fldChar w:fldCharType="end"/>
      </w:r>
      <w:r w:rsidR="00751AFA" w:rsidRPr="006D40F8">
        <w:rPr>
          <w:szCs w:val="22"/>
          <w:lang w:val="en-GB"/>
        </w:rPr>
        <w:t>,</w:t>
      </w:r>
      <w:r w:rsidR="00E21271">
        <w:rPr>
          <w:szCs w:val="22"/>
          <w:lang w:val="en-GB"/>
        </w:rPr>
        <w:t xml:space="preserve"> dan</w:t>
      </w:r>
      <w:r w:rsidR="00751AFA" w:rsidRPr="006D40F8">
        <w:rPr>
          <w:szCs w:val="22"/>
          <w:lang w:val="en-GB"/>
        </w:rPr>
        <w:t xml:space="preserve"> </w:t>
      </w:r>
      <w:r w:rsidR="00751AFA" w:rsidRPr="006D40F8">
        <w:rPr>
          <w:szCs w:val="22"/>
          <w:lang w:val="en-GB"/>
        </w:rPr>
        <w:fldChar w:fldCharType="begin" w:fldLock="1"/>
      </w:r>
      <w:r w:rsidR="00751AFA" w:rsidRPr="006D40F8">
        <w:rPr>
          <w:szCs w:val="22"/>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manualFormatting":"Mayogi &amp; Fidiana (2016)","plainTextFormattedCitation":"(Mayogi &amp; Fidiana, 2016)","previouslyFormattedCitation":"(Mayogi &amp; Fidiana, 2016)"},"properties":{"noteIndex":0},"schema":"https://github.com/citation-style-language/schema/raw/master/csl-citation.json"}</w:instrText>
      </w:r>
      <w:r w:rsidR="00751AFA" w:rsidRPr="006D40F8">
        <w:rPr>
          <w:szCs w:val="22"/>
          <w:lang w:val="en-GB"/>
        </w:rPr>
        <w:fldChar w:fldCharType="separate"/>
      </w:r>
      <w:r w:rsidR="00751AFA" w:rsidRPr="006D40F8">
        <w:rPr>
          <w:noProof/>
          <w:szCs w:val="22"/>
          <w:lang w:val="en-GB"/>
        </w:rPr>
        <w:t xml:space="preserve">Mayogi &amp; Fidiana </w:t>
      </w:r>
      <w:r w:rsidR="00751AFA" w:rsidRPr="006D40F8">
        <w:rPr>
          <w:noProof/>
          <w:szCs w:val="22"/>
          <w:lang w:val="en-GB"/>
        </w:rPr>
        <w:lastRenderedPageBreak/>
        <w:t>(2016)</w:t>
      </w:r>
      <w:r w:rsidR="00751AFA" w:rsidRPr="006D40F8">
        <w:rPr>
          <w:szCs w:val="22"/>
          <w:lang w:val="en-GB"/>
        </w:rPr>
        <w:fldChar w:fldCharType="end"/>
      </w:r>
      <w:r>
        <w:rPr>
          <w:szCs w:val="22"/>
          <w:lang w:val="en-GB"/>
        </w:rPr>
        <w:t>. D</w:t>
      </w:r>
      <w:r w:rsidR="00CA6F87">
        <w:rPr>
          <w:szCs w:val="22"/>
          <w:lang w:val="en-GB"/>
        </w:rPr>
        <w:t>ata</w:t>
      </w:r>
      <w:r>
        <w:rPr>
          <w:szCs w:val="22"/>
          <w:lang w:val="en-GB"/>
        </w:rPr>
        <w:t xml:space="preserve"> dari</w:t>
      </w:r>
      <w:r w:rsidR="00CA6F87">
        <w:rPr>
          <w:szCs w:val="22"/>
          <w:lang w:val="en-GB"/>
        </w:rPr>
        <w:t xml:space="preserve"> </w:t>
      </w:r>
      <w:r w:rsidR="00751AFA" w:rsidRPr="006D40F8">
        <w:rPr>
          <w:szCs w:val="22"/>
        </w:rPr>
        <w:t xml:space="preserve">KMI Wire and Cable Tbk dan Supreme Cable Manufacturing &amp; Commerce Tbk </w:t>
      </w:r>
      <w:r w:rsidR="00CA6F87">
        <w:rPr>
          <w:szCs w:val="22"/>
        </w:rPr>
        <w:t xml:space="preserve">dengan </w:t>
      </w:r>
      <w:r w:rsidR="00751AFA" w:rsidRPr="006D40F8">
        <w:rPr>
          <w:szCs w:val="22"/>
        </w:rPr>
        <w:t xml:space="preserve"> PBV 1,47 </w:t>
      </w:r>
      <w:r w:rsidR="00ED1FE9">
        <w:rPr>
          <w:szCs w:val="22"/>
        </w:rPr>
        <w:t>di tahun</w:t>
      </w:r>
      <w:r w:rsidR="00751AFA" w:rsidRPr="006D40F8">
        <w:rPr>
          <w:szCs w:val="22"/>
        </w:rPr>
        <w:t xml:space="preserve"> 2017 menurun 1,38 pada tahun 2018 dan mengalami kenaikan sebesar 2,80 tahun 2019, maka sejalan dengan nilai ROE yang ada di perusahaan tersebut. Implikasi dari penneilitian ini adalah </w:t>
      </w:r>
      <w:r w:rsidR="00751AFA" w:rsidRPr="006D40F8">
        <w:rPr>
          <w:i/>
          <w:szCs w:val="22"/>
        </w:rPr>
        <w:t>Profitability</w:t>
      </w:r>
      <w:r w:rsidR="00751AFA" w:rsidRPr="006D40F8">
        <w:rPr>
          <w:szCs w:val="22"/>
        </w:rPr>
        <w:t xml:space="preserve"> (ROE) berpengaruh terhadap nilai perusahaan (PBV). Setiap kenaikan dan penurunan nilai </w:t>
      </w:r>
      <w:r w:rsidR="00751AFA" w:rsidRPr="006D40F8">
        <w:rPr>
          <w:i/>
          <w:szCs w:val="22"/>
        </w:rPr>
        <w:t xml:space="preserve">profitability </w:t>
      </w:r>
      <w:r w:rsidR="00751AFA" w:rsidRPr="006D40F8">
        <w:rPr>
          <w:szCs w:val="22"/>
        </w:rPr>
        <w:t>(ROE) akan m</w:t>
      </w:r>
      <w:r w:rsidR="00516653" w:rsidRPr="006D40F8">
        <w:rPr>
          <w:szCs w:val="22"/>
        </w:rPr>
        <w:t>em</w:t>
      </w:r>
      <w:r w:rsidR="00751AFA" w:rsidRPr="006D40F8">
        <w:rPr>
          <w:szCs w:val="22"/>
        </w:rPr>
        <w:t xml:space="preserve">engaruhi nilai perusahaan (PBV). Perusahaan dapat menggunakan profitabilitas sebagai prospek yang baik di masa </w:t>
      </w:r>
      <w:r w:rsidR="002C3598">
        <w:rPr>
          <w:szCs w:val="22"/>
        </w:rPr>
        <w:t>mendatang</w:t>
      </w:r>
      <w:r w:rsidR="00751AFA" w:rsidRPr="006D40F8">
        <w:rPr>
          <w:szCs w:val="22"/>
        </w:rPr>
        <w:t xml:space="preserve">, artinya kemampuan perusahaan akan dinilai baik oleh investor. Jika </w:t>
      </w:r>
      <w:r w:rsidR="00D05986">
        <w:rPr>
          <w:szCs w:val="22"/>
        </w:rPr>
        <w:t>perusahaan mampu melakukan peningkatan laba dengan baik</w:t>
      </w:r>
      <w:r w:rsidR="00751AFA" w:rsidRPr="006D40F8">
        <w:rPr>
          <w:szCs w:val="22"/>
        </w:rPr>
        <w:t>, maka harga saham akan meningkat.</w:t>
      </w:r>
    </w:p>
    <w:p w14:paraId="643A231B"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 xml:space="preserve">liquidity </w:t>
      </w:r>
      <w:r w:rsidRPr="006D40F8">
        <w:rPr>
          <w:b/>
          <w:szCs w:val="22"/>
          <w:lang w:val="en-GB"/>
        </w:rPr>
        <w:t>terhadap PBV</w:t>
      </w:r>
    </w:p>
    <w:p w14:paraId="2561A33E" w14:textId="632B1C89" w:rsidR="00751AFA" w:rsidRPr="006D40F8" w:rsidRDefault="00751AFA" w:rsidP="00751AFA">
      <w:pPr>
        <w:rPr>
          <w:szCs w:val="22"/>
          <w:lang w:val="en-GB"/>
        </w:rPr>
      </w:pPr>
      <w:r w:rsidRPr="006D40F8">
        <w:rPr>
          <w:szCs w:val="22"/>
          <w:lang w:val="en-GB"/>
        </w:rPr>
        <w:t xml:space="preserve">Berdasarkan analisis data menapatkan hasil </w:t>
      </w:r>
      <w:r w:rsidRPr="006D40F8">
        <w:rPr>
          <w:i/>
          <w:szCs w:val="22"/>
          <w:lang w:val="en-GB"/>
        </w:rPr>
        <w:t>liquidity</w:t>
      </w:r>
      <w:r w:rsidRPr="006D40F8">
        <w:rPr>
          <w:szCs w:val="22"/>
          <w:lang w:val="en-GB"/>
        </w:rPr>
        <w:t xml:space="preserve"> berperngaruh terhadap nilai perusahaan. dalam hal ini </w:t>
      </w:r>
      <w:r w:rsidR="002C3598">
        <w:rPr>
          <w:szCs w:val="22"/>
          <w:lang w:val="en-GB"/>
        </w:rPr>
        <w:t>sama dengan penjelasan</w:t>
      </w:r>
      <w:r w:rsidRPr="006D40F8">
        <w:rPr>
          <w:szCs w:val="22"/>
          <w:lang w:val="en-GB"/>
        </w:rPr>
        <w:t xml:space="preserve"> </w:t>
      </w:r>
      <w:r w:rsidRPr="006D40F8">
        <w:rPr>
          <w:i/>
          <w:szCs w:val="22"/>
          <w:lang w:val="en-GB"/>
        </w:rPr>
        <w:t>S</w:t>
      </w:r>
      <w:r w:rsidR="00516653" w:rsidRPr="006D40F8">
        <w:rPr>
          <w:i/>
          <w:szCs w:val="22"/>
          <w:lang w:val="en-GB"/>
        </w:rPr>
        <w:t>igna</w:t>
      </w:r>
      <w:r w:rsidRPr="006D40F8">
        <w:rPr>
          <w:i/>
          <w:szCs w:val="22"/>
          <w:lang w:val="en-GB"/>
        </w:rPr>
        <w:t>ling Theory</w:t>
      </w:r>
      <w:r w:rsidRPr="006D40F8">
        <w:rPr>
          <w:szCs w:val="22"/>
          <w:lang w:val="en-GB"/>
        </w:rPr>
        <w:t xml:space="preserve"> yang </w:t>
      </w:r>
      <w:r w:rsidR="002C3598">
        <w:rPr>
          <w:szCs w:val="22"/>
          <w:lang w:val="en-GB"/>
        </w:rPr>
        <w:t>mana</w:t>
      </w:r>
      <w:r w:rsidRPr="006D40F8">
        <w:rPr>
          <w:szCs w:val="22"/>
          <w:lang w:val="en-GB"/>
        </w:rPr>
        <w:t xml:space="preserve"> </w:t>
      </w:r>
      <w:r w:rsidR="002C3598">
        <w:rPr>
          <w:szCs w:val="22"/>
          <w:lang w:val="en-GB"/>
        </w:rPr>
        <w:t>perusahaan mampu</w:t>
      </w:r>
      <w:r w:rsidRPr="006D40F8">
        <w:rPr>
          <w:szCs w:val="22"/>
          <w:lang w:val="en-GB"/>
        </w:rPr>
        <w:t xml:space="preserve"> memberikan informasi yang positif kepada para investor mengenai bagaimana perusahaan dalam mem</w:t>
      </w:r>
      <w:r w:rsidR="00D91408">
        <w:rPr>
          <w:szCs w:val="22"/>
          <w:lang w:val="en-GB"/>
        </w:rPr>
        <w:t>bayar</w:t>
      </w:r>
      <w:r w:rsidRPr="006D40F8">
        <w:rPr>
          <w:szCs w:val="22"/>
          <w:lang w:val="en-GB"/>
        </w:rPr>
        <w:t xml:space="preserve"> </w:t>
      </w:r>
      <w:r w:rsidR="00D91408">
        <w:rPr>
          <w:szCs w:val="22"/>
          <w:lang w:val="en-GB"/>
        </w:rPr>
        <w:t>hutang</w:t>
      </w:r>
      <w:r w:rsidRPr="006D40F8">
        <w:rPr>
          <w:szCs w:val="22"/>
          <w:lang w:val="en-GB"/>
        </w:rPr>
        <w:t xml:space="preserve"> jangka pendek yang dapat direspon positif oleh pasar. Hal ini bisa terjadi karena kemampuan kas perusahaan dalam </w:t>
      </w:r>
      <w:r w:rsidR="000E798D">
        <w:rPr>
          <w:szCs w:val="22"/>
          <w:lang w:val="en-GB"/>
        </w:rPr>
        <w:t xml:space="preserve">menggunakan aset lancar dengan baik untuk </w:t>
      </w:r>
      <w:r w:rsidR="00D91408">
        <w:rPr>
          <w:szCs w:val="22"/>
          <w:lang w:val="en-GB"/>
        </w:rPr>
        <w:t>membayar hutang</w:t>
      </w:r>
      <w:r w:rsidR="000E798D">
        <w:rPr>
          <w:szCs w:val="22"/>
          <w:lang w:val="en-GB"/>
        </w:rPr>
        <w:t xml:space="preserve"> jangka pendek</w:t>
      </w:r>
      <w:r w:rsidRPr="006D40F8">
        <w:rPr>
          <w:szCs w:val="22"/>
          <w:lang w:val="en-GB"/>
        </w:rPr>
        <w:t xml:space="preserve">. Maka,  perusahaan tersebut dapat mengelola keuangan dengan sebaik mungkin </w:t>
      </w:r>
      <w:r w:rsidRPr="006D40F8">
        <w:rPr>
          <w:szCs w:val="22"/>
          <w:lang w:val="en-GB"/>
        </w:rPr>
        <w:fldChar w:fldCharType="begin" w:fldLock="1"/>
      </w:r>
      <w:r w:rsidRPr="006D40F8">
        <w:rPr>
          <w:szCs w:val="22"/>
          <w:lang w:val="en-GB"/>
        </w:rPr>
        <w:instrText>ADDIN CSL_CITATION {"citationItems":[{"id":"ITEM-1","itemData":{"DOI":"10.37751/parameter.v4i1.31","ISSN":"1979-8865","abstract":"The aim of this research is to examined the influence of money financial to firm value of manufacture companies listed one the Indonesia Stock Exchange. Money financial looks from financial ratios are ROA (Return on Asset) dan ROE (Return on Equity). This research object is manufacture companies listed on Indonesia Stock Exchange since 2009 – 2011. After sample has taken to observated by using method of purposive sampling, there are 74 manufacture companies.The result of this research show that ROA (Return on Asset) and ROE (Return on Equity) have influence to the firm value simultaneously. Partial, only ROE (Return on Equity) has influence to the firm value.","author":[{"dropping-particle":"","family":"Mahendra","given":"Alfredo","non-dropping-particle":"","parse-names":false,"suffix":""},{"dropping-particle":"","family":"Artini","given":"Luh Gede Sri","non-dropping-particle":"","parse-names":false,"suffix":""},{"dropping-particle":"","family":"Suarjaya","given":"A.A Gede","non-dropping-particle":"","parse-names":false,"suffix":""}],"container-title":"Jurnal Manajemen, Strategi Bisnis, dan Kewirausahaan","id":"ITEM-1","issue":"2","issued":{"date-parts":[["2012"]]},"page":"130-138","title":"Pengaruh Kinerja Keuangan Terhadap Nilai Perusahaan Pada Perusahaan Manufaktur Yang Terdaftar Di Bursa Efek Indonesia","type":"article-journal","volume":"6"},"uris":["http://www.mendeley.com/documents/?uuid=5eadea5d-4492-4cf9-b36a-3fd76b7aa382"]}],"mendeley":{"formattedCitation":"(Mahendra et al., 2012)","plainTextFormattedCitation":"(Mahendra et al., 2012)","previouslyFormattedCitation":"(Mahendra et al., 2012)"},"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Mahendra </w:t>
      </w:r>
      <w:r w:rsidRPr="006D40F8">
        <w:rPr>
          <w:i/>
          <w:noProof/>
          <w:szCs w:val="22"/>
          <w:lang w:val="en-GB"/>
        </w:rPr>
        <w:t>et al.</w:t>
      </w:r>
      <w:r w:rsidRPr="006D40F8">
        <w:rPr>
          <w:noProof/>
          <w:szCs w:val="22"/>
          <w:lang w:val="en-GB"/>
        </w:rPr>
        <w:t>, 2012)</w:t>
      </w:r>
      <w:r w:rsidRPr="006D40F8">
        <w:rPr>
          <w:szCs w:val="22"/>
          <w:lang w:val="en-GB"/>
        </w:rPr>
        <w:fldChar w:fldCharType="end"/>
      </w:r>
      <w:r w:rsidRPr="006D40F8">
        <w:rPr>
          <w:szCs w:val="22"/>
          <w:lang w:val="en-GB"/>
        </w:rPr>
        <w:t xml:space="preserve">. Hasil penelitian ini konsisten dengan penelitian </w:t>
      </w:r>
      <w:r w:rsidRPr="006D40F8">
        <w:rPr>
          <w:szCs w:val="22"/>
          <w:lang w:val="en-GB"/>
        </w:rPr>
        <w:fldChar w:fldCharType="begin" w:fldLock="1"/>
      </w:r>
      <w:r w:rsidRPr="006D40F8">
        <w:rPr>
          <w:szCs w:val="22"/>
          <w:lang w:val="en-GB"/>
        </w:rPr>
        <w:instrText>ADDIN CSL_CITATION {"citationItems":[{"id":"ITEM-1","itemData":{"DOI":"10.24843/ejmunud.2019.v08.i05.p25","ISSN":"2302-8912","abstract":"This research aims to analyze the impact of profitability, liquidity and firm size to firm value through dividend policy as intervening on manufacturing companies listed on Indonesian Stock Exchange (IDX) which paid dividend for the period 2013 to 2017. The population on this study amounted 6 companies. The sampling method used in this study is cencus. Data were analyzed by path analysis technique and Sobel test. Analysis result found that profitability has a significant positive effect on dividend policy, while liquidity and firm size have negatively significant effect. On the second model, the result show that profitability and dividend policy have a significant positive effect on firm value, while liquidity and firm size have no significant effect. Based on Sobel test result found that dividend policy was able to mediate the effect of profitability on firm value, but unable to mediate the effect of liquidity and firm size effect on firm value. Keywords: firm value, dividend policy, profitability, likuidity, firm size","author":[{"dropping-particle":"","family":"Putra","given":"AA Ngaruh dharma Adi","non-dropping-particle":"","parse-names":false,"suffix":""},{"dropping-particle":"","family":"Lestari","given":"Puta Vivi","non-dropping-particle":"","parse-names":false,"suffix":""}],"container-title":"E-Jurnal Manajemen Universitas Udayana","id":"ITEM-1","issue":"5","issued":{"date-parts":[["2016"]]},"page":"3275","title":"Pengaruh Profitabilitas, Likuiditas, Dan Ukuran Perusahaan Terhadap Nilai Perusahaan","type":"article-journal","volume":"8"},"uris":["http://www.mendeley.com/documents/?uuid=f53f3d75-da93-4e30-9438-963e9cd41d4f"]}],"mendeley":{"formattedCitation":"(A. N. dharma A. Putra &amp; Lestari, 2016)","manualFormatting":"Putra &amp; Lestari (2016)","plainTextFormattedCitation":"(A. N. dharma A. Putra &amp; Lestari, 2016)","previouslyFormattedCitation":"(A. N. dharma A. Putra &amp; Lestari, 2016)"},"properties":{"noteIndex":0},"schema":"https://github.com/citation-style-language/schema/raw/master/csl-citation.json"}</w:instrText>
      </w:r>
      <w:r w:rsidRPr="006D40F8">
        <w:rPr>
          <w:szCs w:val="22"/>
          <w:lang w:val="en-GB"/>
        </w:rPr>
        <w:fldChar w:fldCharType="separate"/>
      </w:r>
      <w:r w:rsidRPr="006D40F8">
        <w:rPr>
          <w:noProof/>
          <w:szCs w:val="22"/>
          <w:lang w:val="en-GB"/>
        </w:rPr>
        <w:t>Putra &amp; Lestari (2016)</w:t>
      </w:r>
      <w:r w:rsidRPr="006D40F8">
        <w:rPr>
          <w:szCs w:val="22"/>
          <w:lang w:val="en-GB"/>
        </w:rPr>
        <w:fldChar w:fldCharType="end"/>
      </w:r>
      <w:r w:rsidR="00A1488D" w:rsidRPr="006D40F8">
        <w:rPr>
          <w:szCs w:val="22"/>
          <w:lang w:val="en-GB"/>
        </w:rPr>
        <w:t>,</w:t>
      </w:r>
      <w:r w:rsidRPr="006D40F8">
        <w:rPr>
          <w:szCs w:val="22"/>
          <w:lang w:val="en-GB"/>
        </w:rPr>
        <w:t xml:space="preserve"> yang mana likuiditas memiliki peranan penting dalam kesuksesan perusahaan. Tingkat likuiditas dari sebuah perusahaan yang baik akan dianggap </w:t>
      </w:r>
      <w:r w:rsidR="00ED1FE9">
        <w:rPr>
          <w:szCs w:val="22"/>
          <w:lang w:val="en-GB"/>
        </w:rPr>
        <w:t xml:space="preserve">oleh investor </w:t>
      </w:r>
      <w:r w:rsidRPr="006D40F8">
        <w:rPr>
          <w:szCs w:val="22"/>
          <w:lang w:val="en-GB"/>
        </w:rPr>
        <w:t xml:space="preserve">nilai perusahaannya juga baik, </w:t>
      </w:r>
      <w:r w:rsidR="00ED1FE9">
        <w:rPr>
          <w:szCs w:val="22"/>
          <w:lang w:val="en-GB"/>
        </w:rPr>
        <w:t>maka para investor</w:t>
      </w:r>
      <w:r w:rsidRPr="006D40F8">
        <w:rPr>
          <w:szCs w:val="22"/>
          <w:lang w:val="en-GB"/>
        </w:rPr>
        <w:t xml:space="preserve"> akan </w:t>
      </w:r>
      <w:r w:rsidR="00ED1FE9">
        <w:rPr>
          <w:szCs w:val="22"/>
          <w:lang w:val="en-GB"/>
        </w:rPr>
        <w:t>tertarik untuk menanamkan modal mereka</w:t>
      </w:r>
      <w:r w:rsidRPr="006D40F8">
        <w:rPr>
          <w:szCs w:val="22"/>
          <w:lang w:val="en-GB"/>
        </w:rPr>
        <w:t xml:space="preserve">. Penelitian ini didukung oleh </w:t>
      </w:r>
      <w:r w:rsidRPr="006D40F8">
        <w:rPr>
          <w:szCs w:val="22"/>
          <w:lang w:val="en-GB"/>
        </w:rPr>
        <w:fldChar w:fldCharType="begin" w:fldLock="1"/>
      </w:r>
      <w:r w:rsidR="00E27D5E" w:rsidRPr="006D40F8">
        <w:rPr>
          <w:szCs w:val="22"/>
          <w:lang w:val="en-GB"/>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Rudangga","given":"I Gusti Ngurah Gede","non-dropping-particle":"","parse-names":false,"suffix":""},{"dropping-particle":"","family":"Sudiarta","given":"Gede Merta","non-dropping-particle":"","parse-names":false,"suffix":""}],"container-title":"E-Jurnal Manajemen Universitas Udayana","id":"ITEM-1","issue":"5","issued":{"date-parts":[["2016"]]},"page":"4394-4422","title":"Pengaruh Pertumbuhan Perusahaan Dan Leverage Terhadap Profitabilitas Dan Nilai Perusahaan","type":"article-journal","volume":"3"},"uris":["http://www.mendeley.com/documents/?uuid=ea669ce1-67b3-4875-916e-3fe61bee34fa"]}],"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6D40F8">
        <w:rPr>
          <w:szCs w:val="22"/>
          <w:lang w:val="en-GB"/>
        </w:rPr>
        <w:fldChar w:fldCharType="separate"/>
      </w:r>
      <w:r w:rsidRPr="006D40F8">
        <w:rPr>
          <w:noProof/>
          <w:szCs w:val="22"/>
          <w:lang w:val="en-GB"/>
        </w:rPr>
        <w:t>Rudangga &amp; Sudiarta (2016)</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00E27D5E" w:rsidRPr="006D40F8">
        <w:rPr>
          <w:szCs w:val="22"/>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Maryam </w:t>
      </w:r>
      <w:r w:rsidRPr="006D40F8">
        <w:rPr>
          <w:i/>
          <w:noProof/>
          <w:szCs w:val="22"/>
          <w:lang w:val="en-GB"/>
        </w:rPr>
        <w:t>et al.</w:t>
      </w:r>
      <w:r w:rsidRPr="006D40F8">
        <w:rPr>
          <w:noProof/>
          <w:szCs w:val="22"/>
          <w:lang w:val="en-GB"/>
        </w:rPr>
        <w:t xml:space="preserve"> (2020)</w:t>
      </w:r>
      <w:r w:rsidRPr="006D40F8">
        <w:rPr>
          <w:szCs w:val="22"/>
          <w:lang w:val="en-GB"/>
        </w:rPr>
        <w:fldChar w:fldCharType="end"/>
      </w:r>
      <w:r w:rsidRPr="006D40F8">
        <w:rPr>
          <w:szCs w:val="22"/>
          <w:lang w:val="en-GB"/>
        </w:rPr>
        <w:t xml:space="preserve">, dan </w:t>
      </w:r>
      <w:r w:rsidRPr="006D40F8">
        <w:rPr>
          <w:szCs w:val="22"/>
          <w:lang w:val="en-GB"/>
        </w:rPr>
        <w:fldChar w:fldCharType="begin" w:fldLock="1"/>
      </w:r>
      <w:r w:rsidRPr="006D40F8">
        <w:rPr>
          <w:szCs w:val="22"/>
          <w:lang w:val="en-GB"/>
        </w:rPr>
        <w:instrText>ADDIN CSL_CITATION {"citationItems":[{"id":"ITEM-1","itemData":{"DOI":"10.21744/irjmis.v6n4.640","abstract":"The purpose of this study is to determine the effect of variable profitability, liquidity, and capital structure on the firm value in real estate companies listed on the Indonesia Stock Exchange (IDX). The population of this study is a real estate company listed on the Indonesia Stock Exchange (IDX) for the period 2013-2017. The method of determining the sample in this study used a purposive sampling method, with several predetermined criteria, then the number of selected samples was 26 companies. Data collection is done using the method of non-participant observation. The data analysis technique used is path analysis which is an extension of the multiple linear regression analysis techniques. Based on the results of the analysis of the study shows that the variables of profitability, liquidity, and capital structure have a positive and significant effect on firm value. The results of the Sobel test also show that the capital structure variable is able to mediate the relationship between profitability and liquidity towards firm value.","author":[{"dropping-particle":"","family":"Putra","given":"I Gede Wibawa Reska","non-dropping-particle":"","parse-names":false,"suffix":""},{"dropping-particle":"","family":"Sedana","given":"Ida Bagus Panji","non-dropping-particle":"","parse-names":false,"suffix":""}],"container-title":"International research journal of management, IT and social sciences","id":"ITEM-1","issue":"4","issued":{"date-parts":[["2019"]]},"page":"62-72","title":"Capital structure as a mediation variable: Profitability and liquidity on company value in real estate companies in Indonesia stock exchange","type":"article-journal","volume":"6"},"uris":["http://www.mendeley.com/documents/?uuid=eaa34247-2538-412a-8aa5-6b6c2e7600bd"]}],"mendeley":{"formattedCitation":"(I. G. W. R. Putra &amp; Sedana, 2019)","manualFormatting":"Putra &amp; Sedana (2019)","plainTextFormattedCitation":"(I. G. W. R. Putra &amp; Sedana, 2019)","previouslyFormattedCitation":"(I. G. W. R. Putra &amp; Sedana, 2019)"},"properties":{"noteIndex":0},"schema":"https://github.com/citation-style-language/schema/raw/master/csl-citation.json"}</w:instrText>
      </w:r>
      <w:r w:rsidRPr="006D40F8">
        <w:rPr>
          <w:szCs w:val="22"/>
          <w:lang w:val="en-GB"/>
        </w:rPr>
        <w:fldChar w:fldCharType="separate"/>
      </w:r>
      <w:r w:rsidRPr="006D40F8">
        <w:rPr>
          <w:noProof/>
          <w:szCs w:val="22"/>
          <w:lang w:val="en-GB"/>
        </w:rPr>
        <w:t>Putra &amp; Sedana (2019)</w:t>
      </w:r>
      <w:r w:rsidRPr="006D40F8">
        <w:rPr>
          <w:szCs w:val="22"/>
          <w:lang w:val="en-GB"/>
        </w:rPr>
        <w:fldChar w:fldCharType="end"/>
      </w:r>
      <w:r w:rsidRPr="006D40F8">
        <w:rPr>
          <w:szCs w:val="22"/>
          <w:lang w:val="en-GB"/>
        </w:rPr>
        <w:t xml:space="preserve">. Berdasarkan data dari </w:t>
      </w:r>
      <w:r w:rsidRPr="006D40F8">
        <w:rPr>
          <w:szCs w:val="22"/>
        </w:rPr>
        <w:t xml:space="preserve">pada PT Indo Kordsa Tbk dan PT Sri Rejeki Isman Tbk yang memiliki nilai PBV 1,47 pada tahun 2017 menurun 1,38 pada tahun 2018 dan mengalami kenaikan sebesar 2,80 tahun 2019, maka sejalan dengan nilai CR yang ada di perusahaan tersebut. Implikasi dari penelitian ini, </w:t>
      </w:r>
      <w:r w:rsidRPr="006D40F8">
        <w:rPr>
          <w:i/>
          <w:szCs w:val="22"/>
        </w:rPr>
        <w:t>l</w:t>
      </w:r>
      <w:r w:rsidR="00A1488D" w:rsidRPr="006D40F8">
        <w:rPr>
          <w:i/>
          <w:szCs w:val="22"/>
        </w:rPr>
        <w:t>iquid</w:t>
      </w:r>
      <w:r w:rsidRPr="006D40F8">
        <w:rPr>
          <w:i/>
          <w:szCs w:val="22"/>
        </w:rPr>
        <w:t>ity</w:t>
      </w:r>
      <w:r w:rsidRPr="006D40F8">
        <w:rPr>
          <w:szCs w:val="22"/>
        </w:rPr>
        <w:t xml:space="preserve"> (CR) berpengaruh terhadap nilai perusahaan (PBV). Setiap kenaikan dan penurunan nilai </w:t>
      </w:r>
      <w:r w:rsidR="00A1488D" w:rsidRPr="006D40F8">
        <w:rPr>
          <w:i/>
          <w:szCs w:val="22"/>
        </w:rPr>
        <w:t>liquid</w:t>
      </w:r>
      <w:r w:rsidRPr="006D40F8">
        <w:rPr>
          <w:i/>
          <w:szCs w:val="22"/>
        </w:rPr>
        <w:t>ity</w:t>
      </w:r>
      <w:r w:rsidRPr="006D40F8">
        <w:rPr>
          <w:szCs w:val="22"/>
        </w:rPr>
        <w:t xml:space="preserve"> (CR) akan m</w:t>
      </w:r>
      <w:r w:rsidR="00A1488D" w:rsidRPr="006D40F8">
        <w:rPr>
          <w:szCs w:val="22"/>
        </w:rPr>
        <w:t>em</w:t>
      </w:r>
      <w:r w:rsidRPr="006D40F8">
        <w:rPr>
          <w:szCs w:val="22"/>
        </w:rPr>
        <w:t xml:space="preserve">engaruhi nilai perusahaan (PBV). Perusahaan dapat menggunakan </w:t>
      </w:r>
      <w:r w:rsidRPr="006D40F8">
        <w:rPr>
          <w:i/>
          <w:szCs w:val="22"/>
        </w:rPr>
        <w:t>liquidity</w:t>
      </w:r>
      <w:r w:rsidRPr="006D40F8">
        <w:rPr>
          <w:szCs w:val="22"/>
        </w:rPr>
        <w:t xml:space="preserve"> sebagai acuan menentukan strategi investasi karena </w:t>
      </w:r>
      <w:r w:rsidRPr="006D40F8">
        <w:rPr>
          <w:i/>
          <w:szCs w:val="22"/>
        </w:rPr>
        <w:t>liquidity</w:t>
      </w:r>
      <w:r w:rsidRPr="006D40F8">
        <w:rPr>
          <w:szCs w:val="22"/>
        </w:rPr>
        <w:t xml:space="preserve"> merupakan faktor yang menentikan bahwa perusahaan tersebut sehat atau tidak.</w:t>
      </w:r>
    </w:p>
    <w:p w14:paraId="2DC05299"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 xml:space="preserve">leverage </w:t>
      </w:r>
      <w:r w:rsidRPr="006D40F8">
        <w:rPr>
          <w:b/>
          <w:szCs w:val="22"/>
          <w:lang w:val="en-GB"/>
        </w:rPr>
        <w:t>terhadap PBV</w:t>
      </w:r>
    </w:p>
    <w:p w14:paraId="462D7F97" w14:textId="03252C55" w:rsidR="00751AFA" w:rsidRPr="006D40F8" w:rsidRDefault="00751AFA" w:rsidP="00751AFA">
      <w:pPr>
        <w:rPr>
          <w:szCs w:val="22"/>
          <w:lang w:val="en-GB"/>
        </w:rPr>
      </w:pPr>
      <w:r w:rsidRPr="006D40F8">
        <w:rPr>
          <w:szCs w:val="22"/>
          <w:lang w:val="en-GB"/>
        </w:rPr>
        <w:t xml:space="preserve">Penelitian ini mendapatkan hasil </w:t>
      </w:r>
      <w:r w:rsidRPr="006D40F8">
        <w:rPr>
          <w:i/>
          <w:szCs w:val="22"/>
          <w:lang w:val="en-GB"/>
        </w:rPr>
        <w:t xml:space="preserve">Leverage </w:t>
      </w:r>
      <w:r w:rsidR="006019F0">
        <w:rPr>
          <w:szCs w:val="22"/>
          <w:lang w:val="en-GB"/>
        </w:rPr>
        <w:t xml:space="preserve">terdapat </w:t>
      </w:r>
      <w:r w:rsidRPr="006D40F8">
        <w:rPr>
          <w:szCs w:val="22"/>
          <w:lang w:val="en-GB"/>
        </w:rPr>
        <w:t xml:space="preserve">pengaruh negatif terhadap nilai perusahaan. </w:t>
      </w:r>
      <w:r w:rsidR="006019F0">
        <w:rPr>
          <w:szCs w:val="22"/>
          <w:lang w:val="en-GB"/>
        </w:rPr>
        <w:t>Maka</w:t>
      </w:r>
      <w:r w:rsidRPr="006D40F8">
        <w:rPr>
          <w:szCs w:val="22"/>
          <w:lang w:val="en-GB"/>
        </w:rPr>
        <w:t xml:space="preserve"> selaras dengan </w:t>
      </w:r>
      <w:r w:rsidRPr="006D40F8">
        <w:rPr>
          <w:i/>
          <w:szCs w:val="22"/>
          <w:lang w:val="en-GB"/>
        </w:rPr>
        <w:t>Agency Theory</w:t>
      </w:r>
      <w:r w:rsidR="006019F0">
        <w:rPr>
          <w:szCs w:val="22"/>
          <w:lang w:val="en-GB"/>
        </w:rPr>
        <w:t xml:space="preserve"> yang menyatakan </w:t>
      </w:r>
      <w:r w:rsidRPr="006D40F8">
        <w:rPr>
          <w:szCs w:val="22"/>
          <w:lang w:val="en-GB"/>
        </w:rPr>
        <w:t>adanya hubungan antara manajer d</w:t>
      </w:r>
      <w:r w:rsidR="00A1488D" w:rsidRPr="006D40F8">
        <w:rPr>
          <w:szCs w:val="22"/>
          <w:lang w:val="en-GB"/>
        </w:rPr>
        <w:t>enga</w:t>
      </w:r>
      <w:r w:rsidRPr="006D40F8">
        <w:rPr>
          <w:szCs w:val="22"/>
          <w:lang w:val="en-GB"/>
        </w:rPr>
        <w:t xml:space="preserve">n pemiliki saham. Pemegang saham memberikan wewenang kepada pihak manajemen perusahaan untuk melakukan segala sesuatu dengan keinginan pemegang saham dalam mengambil keputusan. Hal ini bisa terjadi karena peningkatan hutang akan </w:t>
      </w:r>
      <w:r w:rsidR="006019F0">
        <w:rPr>
          <w:szCs w:val="22"/>
          <w:lang w:val="en-GB"/>
        </w:rPr>
        <w:t>timbul</w:t>
      </w:r>
      <w:r w:rsidRPr="006D40F8">
        <w:rPr>
          <w:szCs w:val="22"/>
          <w:lang w:val="en-GB"/>
        </w:rPr>
        <w:t xml:space="preserve"> sinyal positif </w:t>
      </w:r>
      <w:r w:rsidR="006019F0">
        <w:rPr>
          <w:szCs w:val="22"/>
          <w:lang w:val="en-GB"/>
        </w:rPr>
        <w:t>di mana</w:t>
      </w:r>
      <w:r w:rsidRPr="006D40F8">
        <w:rPr>
          <w:szCs w:val="22"/>
          <w:lang w:val="en-GB"/>
        </w:rPr>
        <w:t xml:space="preserve"> perusahaan tersebut </w:t>
      </w:r>
      <w:r w:rsidR="006019F0">
        <w:rPr>
          <w:szCs w:val="22"/>
          <w:lang w:val="en-GB"/>
        </w:rPr>
        <w:t>mendapat</w:t>
      </w:r>
      <w:r w:rsidRPr="006D40F8">
        <w:rPr>
          <w:szCs w:val="22"/>
          <w:lang w:val="en-GB"/>
        </w:rPr>
        <w:t xml:space="preserve"> pencapaian yang baik. </w:t>
      </w:r>
      <w:r w:rsidR="00A1488D" w:rsidRPr="006D40F8">
        <w:rPr>
          <w:szCs w:val="22"/>
          <w:lang w:val="en-GB"/>
        </w:rPr>
        <w:t>P</w:t>
      </w:r>
      <w:r w:rsidRPr="006D40F8">
        <w:rPr>
          <w:szCs w:val="22"/>
          <w:lang w:val="en-GB"/>
        </w:rPr>
        <w:t>erusahaan pada sektor industri ini berskala besar dan mem</w:t>
      </w:r>
      <w:r w:rsidR="00D20789">
        <w:rPr>
          <w:szCs w:val="22"/>
          <w:lang w:val="en-GB"/>
        </w:rPr>
        <w:t>iliki</w:t>
      </w:r>
      <w:r w:rsidRPr="006D40F8">
        <w:rPr>
          <w:szCs w:val="22"/>
          <w:lang w:val="en-GB"/>
        </w:rPr>
        <w:t xml:space="preserve"> kinerja yang baik sehingga dapat m</w:t>
      </w:r>
      <w:r w:rsidR="00A1488D" w:rsidRPr="006D40F8">
        <w:rPr>
          <w:szCs w:val="22"/>
          <w:lang w:val="en-GB"/>
        </w:rPr>
        <w:t>em</w:t>
      </w:r>
      <w:r w:rsidRPr="006D40F8">
        <w:rPr>
          <w:szCs w:val="22"/>
          <w:lang w:val="en-GB"/>
        </w:rPr>
        <w:t xml:space="preserve">engaruhi </w:t>
      </w:r>
      <w:r w:rsidR="00A1488D" w:rsidRPr="006D40F8">
        <w:rPr>
          <w:szCs w:val="22"/>
          <w:lang w:val="en-GB"/>
        </w:rPr>
        <w:t>nilai perusahaan. D</w:t>
      </w:r>
      <w:r w:rsidRPr="006D40F8">
        <w:rPr>
          <w:szCs w:val="22"/>
          <w:lang w:val="en-GB"/>
        </w:rPr>
        <w:t>ari pihak peminjam juga akan meminjamkan kepada perusahaan yang sanggup melunasi kewajibannya. Maka pandangan positif terhadap perusahaan akan memicu peningkatan nilai perusahaan,</w:t>
      </w:r>
      <w:r w:rsidR="00A1488D" w:rsidRPr="006D40F8">
        <w:rPr>
          <w:szCs w:val="22"/>
          <w:lang w:val="en-GB"/>
        </w:rPr>
        <w:t xml:space="preserve"> n</w:t>
      </w:r>
      <w:r w:rsidRPr="006D40F8">
        <w:rPr>
          <w:szCs w:val="22"/>
          <w:lang w:val="en-GB"/>
        </w:rPr>
        <w:t>amun jika kondisi per</w:t>
      </w:r>
      <w:r w:rsidR="00D20789">
        <w:rPr>
          <w:szCs w:val="22"/>
          <w:lang w:val="en-GB"/>
        </w:rPr>
        <w:t>usahaan dalam keadaan yang kurang</w:t>
      </w:r>
      <w:r w:rsidRPr="006D40F8">
        <w:rPr>
          <w:szCs w:val="22"/>
          <w:lang w:val="en-GB"/>
        </w:rPr>
        <w:t xml:space="preserve"> baik maka</w:t>
      </w:r>
      <w:r w:rsidR="00D20789">
        <w:rPr>
          <w:szCs w:val="22"/>
          <w:lang w:val="en-GB"/>
        </w:rPr>
        <w:t xml:space="preserve"> penggunaan hutang akan lebih rendah dibandingkan dengan</w:t>
      </w:r>
      <w:r w:rsidRPr="006D40F8">
        <w:rPr>
          <w:szCs w:val="22"/>
          <w:lang w:val="en-GB"/>
        </w:rPr>
        <w:t xml:space="preserve"> biaya bunga</w:t>
      </w:r>
      <w:r w:rsidR="00D20789">
        <w:rPr>
          <w:szCs w:val="22"/>
          <w:lang w:val="en-GB"/>
        </w:rPr>
        <w:t>nya</w:t>
      </w:r>
      <w:r w:rsidRPr="006D40F8">
        <w:rPr>
          <w:szCs w:val="22"/>
          <w:lang w:val="en-GB"/>
        </w:rPr>
        <w:t xml:space="preserve"> </w:t>
      </w:r>
      <w:r w:rsidR="00D20789">
        <w:rPr>
          <w:szCs w:val="22"/>
          <w:lang w:val="en-GB"/>
        </w:rPr>
        <w:t>hal tersebut</w:t>
      </w:r>
      <w:r w:rsidRPr="006D40F8">
        <w:rPr>
          <w:szCs w:val="22"/>
          <w:lang w:val="en-GB"/>
        </w:rPr>
        <w:t xml:space="preserve"> akan merugikan perusahaan (</w:t>
      </w:r>
      <w:r w:rsidRPr="006D40F8">
        <w:rPr>
          <w:szCs w:val="22"/>
          <w:lang w:val="en-GB"/>
        </w:rPr>
        <w:fldChar w:fldCharType="begin" w:fldLock="1"/>
      </w:r>
      <w:r w:rsidRPr="006D40F8">
        <w:rPr>
          <w:szCs w:val="22"/>
          <w:lang w:val="en-GB"/>
        </w:rPr>
        <w:instrText>ADDIN CSL_CITATION {"citationItems":[{"id":"ITEM-1","itemData":{"author":[{"dropping-particle":"","family":"Tantawi","given":"Della","non-dropping-particle":"","parse-names":false,"suffix":""},{"dropping-particle":"","family":"Jonnardi","given":"","non-dropping-particle":"","parse-names":false,"suffix":""}],"container-title":"Jurnal Multiparadigma Akuntansi Tarumanagara","id":"ITEM-1","issue":"4","issued":{"date-parts":[["2020"]]},"page":"1460-1468","title":"Pengaruh Likuiditas, Firm Growth, Leverage Dan Profitabilitas Terhadap Nilai Perusahaan","type":"article-journal","volume":"2"},"uris":["http://www.mendeley.com/documents/?uuid=d0921057-78a6-45dc-af9e-ee861a75e7fc"]}],"mendeley":{"formattedCitation":"(Tantawi &amp; Jonnardi, 2020)","manualFormatting":"Tantawi &amp; Jonnardi, 2020)","plainTextFormattedCitation":"(Tantawi &amp; Jonnardi, 2020)","previouslyFormattedCitation":"(Tantawi &amp; Jonnardi, 2020)"},"properties":{"noteIndex":0},"schema":"https://github.com/citation-style-language/schema/raw/master/csl-citation.json"}</w:instrText>
      </w:r>
      <w:r w:rsidRPr="006D40F8">
        <w:rPr>
          <w:szCs w:val="22"/>
          <w:lang w:val="en-GB"/>
        </w:rPr>
        <w:fldChar w:fldCharType="separate"/>
      </w:r>
      <w:r w:rsidRPr="006D40F8">
        <w:rPr>
          <w:noProof/>
          <w:szCs w:val="22"/>
          <w:lang w:val="en-GB"/>
        </w:rPr>
        <w:t>Tantawi &amp; Jonnardi, 2020)</w:t>
      </w:r>
      <w:r w:rsidRPr="006D40F8">
        <w:rPr>
          <w:szCs w:val="22"/>
          <w:lang w:val="en-GB"/>
        </w:rPr>
        <w:fldChar w:fldCharType="end"/>
      </w:r>
      <w:r w:rsidRPr="006D40F8">
        <w:rPr>
          <w:szCs w:val="22"/>
          <w:lang w:val="en-GB"/>
        </w:rPr>
        <w:t xml:space="preserve">. Hasil penelitian ini sejalan dengan </w:t>
      </w:r>
      <w:r w:rsidRPr="006D40F8">
        <w:rPr>
          <w:szCs w:val="22"/>
          <w:lang w:val="en-GB"/>
        </w:rPr>
        <w:fldChar w:fldCharType="begin" w:fldLock="1"/>
      </w:r>
      <w:r w:rsidRPr="006D40F8">
        <w:rPr>
          <w:szCs w:val="22"/>
          <w:lang w:val="en-GB"/>
        </w:rPr>
        <w:instrText>ADDIN CSL_CITATION {"citationItems":[{"id":"ITEM-1","itemData":{"abstract":"The purpose is to describe the effect of debt policy to firm value with dividend policy as a moderating variable. The first hypothesis is the positive effect of debt policy towards firm value, second the effect of dividend policy on a relationship between debt policy and firm value. The data used are secondary data obtained from the annual reports and financial statements published by each company. Methods used in determining the amount of the sample using purposive sampling method, and then performed classical assumption on the data using Moderated Regression Analysis (MRA) as an analytical instrument. The result showed that debt policy had a negative effect the firm value, but dividend policy can not moderate the relationship between debt policy of firm value.","author":[{"dropping-particle":"","family":"Nainggolan","given":"Subaraman Desmon Asa","non-dropping-particle":"","parse-names":false,"suffix":""},{"dropping-particle":"","family":"Listiadi","given":"Agung","non-dropping-particle":"","parse-names":false,"suffix":""}],"container-title":"Jurnal Ilmu Manajemen","id":"ITEM-1","issue":"3","issued":{"date-parts":[["2014"]]},"page":"868-879","title":"Pengaruh Kebijakan Hutang Terhadap Nilai Perusahaan Dengan Kebijakan Dividen Sebagai Variabel Moderasi Subaraman Desmon Asa Nainggolan Agung Listiadi","type":"article-journal","volume":"2"},"uris":["http://www.mendeley.com/documents/?uuid=a9b0cf93-8ef7-4ca8-86c1-e5767f7eed77"]}],"mendeley":{"formattedCitation":"(Nainggolan &amp; Listiadi, 2014)","manualFormatting":"Nainggolan &amp; Listiadi (2014)","plainTextFormattedCitation":"(Nainggolan &amp; Listiadi, 2014)","previouslyFormattedCitation":"(Nainggolan &amp; Listiadi, 2014)"},"properties":{"noteIndex":0},"schema":"https://github.com/citation-style-language/schema/raw/master/csl-citation.json"}</w:instrText>
      </w:r>
      <w:r w:rsidRPr="006D40F8">
        <w:rPr>
          <w:szCs w:val="22"/>
          <w:lang w:val="en-GB"/>
        </w:rPr>
        <w:fldChar w:fldCharType="separate"/>
      </w:r>
      <w:r w:rsidRPr="006D40F8">
        <w:rPr>
          <w:noProof/>
          <w:szCs w:val="22"/>
          <w:lang w:val="en-GB"/>
        </w:rPr>
        <w:t>Nainggolan &amp; Listiadi (2014)</w:t>
      </w:r>
      <w:r w:rsidRPr="006D40F8">
        <w:rPr>
          <w:szCs w:val="22"/>
          <w:lang w:val="en-GB"/>
        </w:rPr>
        <w:fldChar w:fldCharType="end"/>
      </w:r>
      <w:r w:rsidRPr="006D40F8">
        <w:rPr>
          <w:szCs w:val="22"/>
          <w:lang w:val="en-GB"/>
        </w:rPr>
        <w:t xml:space="preserve"> yang </w:t>
      </w:r>
      <w:r w:rsidR="00A1488D" w:rsidRPr="006D40F8">
        <w:rPr>
          <w:szCs w:val="22"/>
          <w:lang w:val="en-GB"/>
        </w:rPr>
        <w:t>menyatakan hasil</w:t>
      </w:r>
      <w:r w:rsidRPr="006D40F8">
        <w:rPr>
          <w:szCs w:val="22"/>
          <w:lang w:val="en-GB"/>
        </w:rPr>
        <w:t xml:space="preserve"> negatif signifikan karena hutang salah satu sumber pembiayaan yang terdapat resiko tinggi yaitu pembayaran bunga yang pada umumnya tidak dapat ditutupi oleh perusahaan. Namun hal ini bertentangan dengan penelitian terdahulu oleh </w:t>
      </w:r>
      <w:r w:rsidRPr="006D40F8">
        <w:rPr>
          <w:szCs w:val="22"/>
          <w:lang w:val="en-GB"/>
        </w:rPr>
        <w:fldChar w:fldCharType="begin" w:fldLock="1"/>
      </w:r>
      <w:r w:rsidRPr="006D40F8">
        <w:rPr>
          <w:szCs w:val="22"/>
          <w:lang w:val="en-GB"/>
        </w:rPr>
        <w:instrText>ADDIN CSL_CITATION {"citationItems":[{"id":"ITEM-1","itemData":{"ISSN":"2302-8912","abstract":"Tujuan penelitian ini adalah untuk mengetahui pengaruh ukuran perusahaan, leverage, dan profitabilitas terhadap nilai perusahaan pada sektor properti dan real estate di BEI. Populasi dalam penelitian ini adalah seluruh perusahaan sektor properti dan real estate di BEI sebanyak 49 perusahaan pada periode 2012-2014. Teknik penentuan sampel yang digunakan adalah purposive sampling, sehingga sampel akhir yang didapatkan adalah 40 perusahaan yang tergabung dalam sektor properti dan real estate di BEI periode 2012-2014. Metode pengumpulan data yang digunakan dalam penelitian ini adalah observasi non partisipan. Sumber data dalam penelitian ini adalah data sekunder yang diperoleh dari ICMD dan www.idx.co.id. Teknik analisis data yang digunakan adalah regresi linier berganda dengan bantuan aplikasi SPSS 22 for windows. Berdasarkan hasil analisis menunjukan, ukuran perusahaan berpengaruh positif dan signifikan terhadap nilai perusahaan, leverage tidak berpengaruh signifikan terhadap nilai perusahaan, dan profitabilitas berpengaruh positif dan signifikan terhadap nilai perusahaan.","author":[{"dropping-particle":"","family":"Novari","given":"Putu Mikhy","non-dropping-particle":"","parse-names":false,"suffix":""},{"dropping-particle":"","family":"Lestari","given":"Putu Vivi","non-dropping-particle":"","parse-names":false,"suffix":""}],"container-title":"E-Jurnal Manajemen Universitas Udayana","id":"ITEM-1","issue":"9","issued":{"date-parts":[["2016"]]},"page":"5671-5694","title":"Pengaruh Ukuran Perusahaan, Leverage, Dan Profitabilitas Terhadap Nilai Perusahaan Pada Sektor Properti Dan Real Estate","type":"article-journal","volume":"5"},"uris":["http://www.mendeley.com/documents/?uuid=48eef7ac-f26d-44fd-8064-0e440578e26b"]}],"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6D40F8">
        <w:rPr>
          <w:szCs w:val="22"/>
          <w:lang w:val="en-GB"/>
        </w:rPr>
        <w:fldChar w:fldCharType="separate"/>
      </w:r>
      <w:r w:rsidRPr="006D40F8">
        <w:rPr>
          <w:noProof/>
          <w:szCs w:val="22"/>
          <w:lang w:val="en-GB"/>
        </w:rPr>
        <w:t>Novari &amp; Lestari (2016)</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Pr="006D40F8">
        <w:rPr>
          <w:szCs w:val="22"/>
          <w:lang w:val="en-GB"/>
        </w:rPr>
        <w:instrText>ADDIN CSL_CITATION {"citationItems":[{"id":"ITEM-1","itemData":{"abstract":"This study aims to determine the effect of profitability, leverage, and liquidity on firm value. In this study, the sample collection method uses a non-probability sampling approach with purposive sampling technique. The number of research samples are 74 companies in the Indonesia Stock Exchange Manufacturing company in 2015-2017. Research shows the results that simultaneously the firm's value is significantly influenced by profitability, the company's value is significantly influenced by leverage, and the company's value is significantly affected by liquidity. Partially, profitability has a significant positive effect on firm value, leverage has no significant negative effect on firm value, and liquidity has a significant positive effect on firm value.","author":[{"dropping-particle":"","family":"Ndruru","given":"Martonius","non-dropping-particle":"","parse-names":false,"suffix":""},{"dropping-particle":"","family":"Silaban","given":"Pelita Br","non-dropping-particle":"","parse-names":false,"suffix":""},{"dropping-particle":"","family":"Sihaloho","given":"Jenni","non-dropping-particle":"","parse-names":false,"suffix":""},{"dropping-particle":"","family":"Manurung","given":"Kwinta Monika","non-dropping-particle":"","parse-names":false,"suffix":""},{"dropping-particle":"","family":"Sipahutar","given":"Tetty Tiurma Uli","non-dropping-particle":"","parse-names":false,"suffix":""}],"container-title":"Jurnal Ilmiah MEA (Manajemen, Ekonomi, dan Akuntansi)","id":"ITEM-1","issue":"3","issued":{"date-parts":[["2020"]]},"page":"390-405","title":"Pengaruh Likuiditas, Leverage, Dan Profitabilitas Terhadap Nilai Perusahaan Pada Perusahaan Manufaktur Tahun 2015-2017","type":"article-journal","volume":"4"},"uris":["http://www.mendeley.com/documents/?uuid=5ae6a570-df75-4a17-9ef9-a4471025c5c8"]}],"mendeley":{"formattedCitation":"(Ndruru et al., 2020)","manualFormatting":"Ndruru et al. (2020)","plainTextFormattedCitation":"(Ndruru et al., 2020)","previouslyFormattedCitation":"(Ndruru et al., 2020)"},"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Ndruru </w:t>
      </w:r>
      <w:r w:rsidRPr="006D40F8">
        <w:rPr>
          <w:i/>
          <w:noProof/>
          <w:szCs w:val="22"/>
          <w:lang w:val="en-GB"/>
        </w:rPr>
        <w:t>et al</w:t>
      </w:r>
      <w:r w:rsidRPr="006D40F8">
        <w:rPr>
          <w:noProof/>
          <w:szCs w:val="22"/>
          <w:lang w:val="en-GB"/>
        </w:rPr>
        <w:t>. (2020)</w:t>
      </w:r>
      <w:r w:rsidRPr="006D40F8">
        <w:rPr>
          <w:szCs w:val="22"/>
          <w:lang w:val="en-GB"/>
        </w:rPr>
        <w:fldChar w:fldCharType="end"/>
      </w:r>
      <w:r w:rsidRPr="006D40F8">
        <w:rPr>
          <w:szCs w:val="22"/>
          <w:lang w:val="en-GB"/>
        </w:rPr>
        <w:t xml:space="preserve">, dan </w:t>
      </w:r>
      <w:r w:rsidRPr="006D40F8">
        <w:rPr>
          <w:szCs w:val="22"/>
          <w:lang w:val="en-GB"/>
        </w:rPr>
        <w:fldChar w:fldCharType="begin" w:fldLock="1"/>
      </w:r>
      <w:r w:rsidRPr="006D40F8">
        <w:rPr>
          <w:szCs w:val="22"/>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manualFormatting":"Mayogi &amp; Fidiana (2016)","plainTextFormattedCitation":"(Mayogi &amp; Fidiana, 2016)","previouslyFormattedCitation":"(Mayogi &amp; Fidiana, 2016)"},"properties":{"noteIndex":0},"schema":"https://github.com/citation-style-language/schema/raw/master/csl-citation.json"}</w:instrText>
      </w:r>
      <w:r w:rsidRPr="006D40F8">
        <w:rPr>
          <w:szCs w:val="22"/>
          <w:lang w:val="en-GB"/>
        </w:rPr>
        <w:fldChar w:fldCharType="separate"/>
      </w:r>
      <w:r w:rsidRPr="006D40F8">
        <w:rPr>
          <w:noProof/>
          <w:szCs w:val="22"/>
          <w:lang w:val="en-GB"/>
        </w:rPr>
        <w:t>Mayogi &amp; Fidiana (2016)</w:t>
      </w:r>
      <w:r w:rsidRPr="006D40F8">
        <w:rPr>
          <w:szCs w:val="22"/>
          <w:lang w:val="en-GB"/>
        </w:rPr>
        <w:fldChar w:fldCharType="end"/>
      </w:r>
      <w:r w:rsidRPr="006D40F8">
        <w:rPr>
          <w:szCs w:val="22"/>
          <w:lang w:val="en-GB"/>
        </w:rPr>
        <w:t xml:space="preserve">. Berdasarkan data dari </w:t>
      </w:r>
      <w:r w:rsidRPr="006D40F8">
        <w:rPr>
          <w:szCs w:val="22"/>
        </w:rPr>
        <w:t xml:space="preserve">pada PT Sumi Indo Kabel Tbk dan Kabelindo Murni Tbk yang memiliki nilai PBV 1,47 pada tahun 2017 menurun 1,38 pada tahun 2018 dan mengalami kenaikan sebesar 2,80 tahun 2019, maka tidak berbanding lurus dengan nilai DER yang ada di perusahaan tersebut. Implikasi untuk penelitian ini adalah </w:t>
      </w:r>
      <w:r w:rsidRPr="006D40F8">
        <w:rPr>
          <w:i/>
          <w:szCs w:val="22"/>
        </w:rPr>
        <w:t xml:space="preserve">leverage </w:t>
      </w:r>
      <w:r w:rsidRPr="006D40F8">
        <w:rPr>
          <w:szCs w:val="22"/>
        </w:rPr>
        <w:t xml:space="preserve">(DER) berpengaruh negatif terhadap nilai perusahaan (PBV). Dapat diartikan bahwa setiap kenaikan atau penurunan </w:t>
      </w:r>
      <w:r w:rsidRPr="006D40F8">
        <w:rPr>
          <w:i/>
          <w:szCs w:val="22"/>
        </w:rPr>
        <w:t>leverage</w:t>
      </w:r>
      <w:r w:rsidRPr="006D40F8">
        <w:rPr>
          <w:szCs w:val="22"/>
        </w:rPr>
        <w:t xml:space="preserve"> akan diiringi perubahan secara nyata oleh nilai perusahaan yang mana perubahan tersebut berbanding terbalik. Maka perusahaan akan mengalami keuntungan apabila </w:t>
      </w:r>
      <w:r w:rsidRPr="006D40F8">
        <w:rPr>
          <w:i/>
          <w:szCs w:val="22"/>
        </w:rPr>
        <w:t>leverage</w:t>
      </w:r>
      <w:r w:rsidRPr="006D40F8">
        <w:rPr>
          <w:szCs w:val="22"/>
        </w:rPr>
        <w:t xml:space="preserve"> semakin menurun.</w:t>
      </w:r>
    </w:p>
    <w:p w14:paraId="5A848CAF"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 xml:space="preserve">dividend policy </w:t>
      </w:r>
      <w:r w:rsidRPr="006D40F8">
        <w:rPr>
          <w:b/>
          <w:szCs w:val="22"/>
          <w:lang w:val="en-GB"/>
        </w:rPr>
        <w:t>terhadap PBV</w:t>
      </w:r>
    </w:p>
    <w:p w14:paraId="2A1604B2" w14:textId="4E061E52" w:rsidR="00751AFA" w:rsidRPr="006D40F8" w:rsidRDefault="00751AFA" w:rsidP="00751AFA">
      <w:pPr>
        <w:rPr>
          <w:szCs w:val="22"/>
          <w:lang w:val="en-GB"/>
        </w:rPr>
      </w:pPr>
      <w:r w:rsidRPr="006D40F8">
        <w:rPr>
          <w:szCs w:val="22"/>
          <w:lang w:val="en-GB"/>
        </w:rPr>
        <w:t>Berdasarkan analisis data yang telah dilakukan</w:t>
      </w:r>
      <w:r w:rsidR="00A1488D" w:rsidRPr="006D40F8">
        <w:rPr>
          <w:szCs w:val="22"/>
          <w:lang w:val="en-GB"/>
        </w:rPr>
        <w:t>,</w:t>
      </w:r>
      <w:r w:rsidRPr="006D40F8">
        <w:rPr>
          <w:szCs w:val="22"/>
          <w:lang w:val="en-GB"/>
        </w:rPr>
        <w:t xml:space="preserve"> </w:t>
      </w:r>
      <w:r w:rsidRPr="006D40F8">
        <w:rPr>
          <w:i/>
          <w:szCs w:val="22"/>
          <w:lang w:val="en-GB"/>
        </w:rPr>
        <w:t xml:space="preserve">Dividend Policy </w:t>
      </w:r>
      <w:r w:rsidRPr="006D40F8">
        <w:rPr>
          <w:szCs w:val="22"/>
          <w:lang w:val="en-GB"/>
        </w:rPr>
        <w:t xml:space="preserve">memiliki pengaruh </w:t>
      </w:r>
      <w:r w:rsidR="002C3598">
        <w:rPr>
          <w:szCs w:val="22"/>
          <w:lang w:val="en-GB"/>
        </w:rPr>
        <w:t>pada</w:t>
      </w:r>
      <w:r w:rsidRPr="006D40F8">
        <w:rPr>
          <w:szCs w:val="22"/>
          <w:lang w:val="en-GB"/>
        </w:rPr>
        <w:t xml:space="preserve"> nilai perusahaan. Hal ini sejalan dengan </w:t>
      </w:r>
      <w:r w:rsidRPr="006D40F8">
        <w:rPr>
          <w:i/>
          <w:szCs w:val="22"/>
          <w:lang w:val="en-GB"/>
        </w:rPr>
        <w:t>Bird in the Hand Theory</w:t>
      </w:r>
      <w:r w:rsidR="00A1488D" w:rsidRPr="006D40F8">
        <w:rPr>
          <w:szCs w:val="22"/>
          <w:lang w:val="en-GB"/>
        </w:rPr>
        <w:t xml:space="preserve">, </w:t>
      </w:r>
      <w:r w:rsidRPr="006D40F8">
        <w:rPr>
          <w:szCs w:val="22"/>
          <w:lang w:val="en-GB"/>
        </w:rPr>
        <w:t xml:space="preserve">apabila deviden yang dibagikan tinggi </w:t>
      </w:r>
      <w:r w:rsidRPr="006D40F8">
        <w:rPr>
          <w:szCs w:val="22"/>
          <w:lang w:val="en-GB"/>
        </w:rPr>
        <w:lastRenderedPageBreak/>
        <w:t>maka nilai perusahaan juga meningkat. Karena pada saat harga saham meningkat</w:t>
      </w:r>
      <w:r w:rsidR="006D2BC9" w:rsidRPr="006D40F8">
        <w:rPr>
          <w:szCs w:val="22"/>
          <w:lang w:val="en-GB"/>
        </w:rPr>
        <w:t>,</w:t>
      </w:r>
      <w:r w:rsidRPr="006D40F8">
        <w:rPr>
          <w:szCs w:val="22"/>
          <w:lang w:val="en-GB"/>
        </w:rPr>
        <w:t xml:space="preserve"> maka perusahaan </w:t>
      </w:r>
      <w:r w:rsidR="00D20789">
        <w:rPr>
          <w:szCs w:val="22"/>
          <w:lang w:val="en-GB"/>
        </w:rPr>
        <w:t xml:space="preserve">akan </w:t>
      </w:r>
      <w:r w:rsidRPr="006D40F8">
        <w:rPr>
          <w:szCs w:val="22"/>
          <w:lang w:val="en-GB"/>
        </w:rPr>
        <w:t xml:space="preserve">mengumumkan </w:t>
      </w:r>
      <w:r w:rsidR="00D20789">
        <w:rPr>
          <w:szCs w:val="22"/>
          <w:lang w:val="en-GB"/>
        </w:rPr>
        <w:t>naiknya</w:t>
      </w:r>
      <w:r w:rsidRPr="006D40F8">
        <w:rPr>
          <w:szCs w:val="22"/>
          <w:lang w:val="en-GB"/>
        </w:rPr>
        <w:t xml:space="preserve"> dividen, </w:t>
      </w:r>
      <w:r w:rsidR="00D20789">
        <w:rPr>
          <w:szCs w:val="22"/>
          <w:lang w:val="en-GB"/>
        </w:rPr>
        <w:t>lalu</w:t>
      </w:r>
      <w:r w:rsidRPr="006D40F8">
        <w:rPr>
          <w:szCs w:val="22"/>
          <w:lang w:val="en-GB"/>
        </w:rPr>
        <w:t xml:space="preserve"> jika harga saham </w:t>
      </w:r>
      <w:r w:rsidR="00D20789">
        <w:rPr>
          <w:szCs w:val="22"/>
          <w:lang w:val="en-GB"/>
        </w:rPr>
        <w:t>menu</w:t>
      </w:r>
      <w:r w:rsidRPr="006D40F8">
        <w:rPr>
          <w:szCs w:val="22"/>
          <w:lang w:val="en-GB"/>
        </w:rPr>
        <w:t xml:space="preserve">run maka perusahaan akan mengumumkan penurunannya. Hal ini dapat terjadi karena </w:t>
      </w:r>
      <w:r w:rsidR="006019F0">
        <w:rPr>
          <w:szCs w:val="22"/>
          <w:lang w:val="en-GB"/>
        </w:rPr>
        <w:t xml:space="preserve">pemegang saham akan mendapatkan dividen dengan di bagikannya laba bersih perusahaan. </w:t>
      </w:r>
      <w:r w:rsidRPr="006D40F8">
        <w:rPr>
          <w:szCs w:val="22"/>
          <w:lang w:val="en-GB"/>
        </w:rPr>
        <w:t>Keputusan perusahaan dalam membagikan labanya jika dividen tinggi merupakan sinyal yang posit</w:t>
      </w:r>
      <w:r w:rsidR="00A1488D" w:rsidRPr="006D40F8">
        <w:rPr>
          <w:szCs w:val="22"/>
          <w:lang w:val="en-GB"/>
        </w:rPr>
        <w:t>i</w:t>
      </w:r>
      <w:r w:rsidRPr="006D40F8">
        <w:rPr>
          <w:szCs w:val="22"/>
          <w:lang w:val="en-GB"/>
        </w:rPr>
        <w:t>f bagi investor.  Investor akan lebih memilih menanamkan dananya diperusahaan tersebut sehingga membuat nilai perusahaan meningkat</w:t>
      </w:r>
      <w:r w:rsidR="006019F0">
        <w:rPr>
          <w:szCs w:val="22"/>
          <w:lang w:val="en-GB"/>
        </w:rPr>
        <w:t xml:space="preserve"> begitu pula dengan harga saham</w:t>
      </w:r>
      <w:r w:rsidRPr="006D40F8">
        <w:rPr>
          <w:szCs w:val="22"/>
          <w:lang w:val="en-GB"/>
        </w:rPr>
        <w:t xml:space="preserve">. Penelitian ini sejalan dengan </w:t>
      </w:r>
      <w:r w:rsidRPr="006D40F8">
        <w:rPr>
          <w:szCs w:val="22"/>
          <w:lang w:val="en-GB"/>
        </w:rPr>
        <w:fldChar w:fldCharType="begin" w:fldLock="1"/>
      </w:r>
      <w:r w:rsidRPr="006D40F8">
        <w:rPr>
          <w:szCs w:val="22"/>
          <w:lang w:val="en-GB"/>
        </w:rPr>
        <w:instrText>ADDIN CSL_CITATION {"citationItems":[{"id":"ITEM-1","itemData":{"DOI":"10.33508/jako.v3i1.1012","ISSN":"2085-1189","abstract":"Increasing the firm value is one of the main purposes of a company. Increasing the firm value means the slOck return gives the optimal return to the investors. The main objective of the present study is to expand researches in\\r\\nanalyzing the impact of managerial ownership, institutional ownership, and dividend policy to the firm value, either directly or indirectly with debt policy as the intervening variable. Population in this study are public companies listed in Indonesia Stock Exchange that are not included in the categories of banking industry, institution of credit matters, security, and insurance, for an observation period of 2003 to 2007. Data were collected through purposive sampling and 64 firms were taken as sample. The analysis method used in this study is multiple linear regressions expanded with path analysis using the SPSS 16.0. The results of this study show that: (1) managerial ownership had direct negative impact to firm value and didn if have indirect impact to firm value with debt policy as the intervening variable; (2) institutional ownership had no direct and indirect impact to firm value; and (3) dividend policy had direct negative impact to firm value and indirect positive impact to firm value with debt policy as the intervening variable.","author":[{"dropping-particle":"","family":"Sugiarto","given":"M.","non-dropping-particle":"","parse-names":false,"suffix":""}],"container-title":"Jurnal Akuntansi Kontemporer","id":"ITEM-1","issue":"1","issued":{"date-parts":[["2011"]]},"page":"243887","title":"Pengaruh Struktur Kepemilikan Dan Kebijakan Dividen Terhadap Nilai Perusahaan Dengan Kebijakan Hutang Sebagai Intervening","type":"article-journal","volume":"3"},"uris":["http://www.mendeley.com/documents/?uuid=f0273f02-8e22-4753-ad6b-1739938edee3"]}],"mendeley":{"formattedCitation":"(Sugiarto, 2011)","manualFormatting":"Sugiarto (2011)","plainTextFormattedCitation":"(Sugiarto, 2011)","previouslyFormattedCitation":"(Sugiarto, 2011)"},"properties":{"noteIndex":0},"schema":"https://github.com/citation-style-language/schema/raw/master/csl-citation.json"}</w:instrText>
      </w:r>
      <w:r w:rsidRPr="006D40F8">
        <w:rPr>
          <w:szCs w:val="22"/>
          <w:lang w:val="en-GB"/>
        </w:rPr>
        <w:fldChar w:fldCharType="separate"/>
      </w:r>
      <w:r w:rsidRPr="006D40F8">
        <w:rPr>
          <w:noProof/>
          <w:szCs w:val="22"/>
          <w:lang w:val="en-GB"/>
        </w:rPr>
        <w:t>Sugiarto (2011)</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Pr="006D40F8">
        <w:rPr>
          <w:szCs w:val="22"/>
          <w:lang w:val="en-GB"/>
        </w:rPr>
        <w:instrText>ADDIN CSL_CITATION {"citationItems":[{"id":"ITEM-1","itemData":{"DOI":"10.24843/ejmunud.2019.v08.i05.p25","ISSN":"2302-8912","abstract":"This research aims to analyze the impact of profitability, liquidity and firm size to firm value through dividend policy as intervening on manufacturing companies listed on Indonesian Stock Exchange (IDX) which paid dividend for the period 2013 to 2017. The population on this study amounted 6 companies. The sampling method used in this study is cencus. Data were analyzed by path analysis technique and Sobel test. Analysis result found that profitability has a significant positive effect on dividend policy, while liquidity and firm size have negatively significant effect. On the second model, the result show that profitability and dividend policy have a significant positive effect on firm value, while liquidity and firm size have no significant effect. Based on Sobel test result found that dividend policy was able to mediate the effect of profitability on firm value, but unable to mediate the effect of liquidity and firm size effect on firm value. Keywords: firm value, dividend policy, profitability, likuidity, firm size","author":[{"dropping-particle":"","family":"Putra","given":"AA Ngaruh dharma Adi","non-dropping-particle":"","parse-names":false,"suffix":""},{"dropping-particle":"","family":"Lestari","given":"Puta Vivi","non-dropping-particle":"","parse-names":false,"suffix":""}],"container-title":"E-Jurnal Manajemen Universitas Udayana","id":"ITEM-1","issue":"5","issued":{"date-parts":[["2016"]]},"page":"3275","title":"Pengaruh Profitabilitas, Likuiditas, Dan Ukuran Perusahaan Terhadap Nilai Perusahaan","type":"article-journal","volume":"8"},"uris":["http://www.mendeley.com/documents/?uuid=f53f3d75-da93-4e30-9438-963e9cd41d4f"]}],"mendeley":{"formattedCitation":"(A. N. dharma A. Putra &amp; Lestari, 2016)","manualFormatting":"Putra &amp; Lestari (2016)","plainTextFormattedCitation":"(A. N. dharma A. Putra &amp; Lestari, 2016)","previouslyFormattedCitation":"(A. N. dharma A. Putra &amp; Lestari, 2016)"},"properties":{"noteIndex":0},"schema":"https://github.com/citation-style-language/schema/raw/master/csl-citation.json"}</w:instrText>
      </w:r>
      <w:r w:rsidRPr="006D40F8">
        <w:rPr>
          <w:szCs w:val="22"/>
          <w:lang w:val="en-GB"/>
        </w:rPr>
        <w:fldChar w:fldCharType="separate"/>
      </w:r>
      <w:r w:rsidRPr="006D40F8">
        <w:rPr>
          <w:noProof/>
          <w:szCs w:val="22"/>
          <w:lang w:val="en-GB"/>
        </w:rPr>
        <w:t>Putra &amp; Lestari (2016)</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Pr="006D40F8">
        <w:rPr>
          <w:szCs w:val="22"/>
          <w:lang w:val="en-GB"/>
        </w:rPr>
        <w:instrText>ADDIN CSL_CITATION {"citationItems":[{"id":"ITEM-1","itemData":{"ISSN":"2302-8912","abstract":"Penelitian ini bertujuan untuk mengetahui signifikansi pengaruh secara parsial variable stuktur modal, kebijakan dividen dan ukuran perusahaan terhadap nilai perusahaan pada perusahaan manufaktur di Bursa Efek Indonesia periode 2011-2013. Untuk memecahkan masalah dalam penelitian ini digunakan teknik analisis regresi linear berganda yang di dahului dengan uji asumsi klasik, serta uji parsial (uji t). Pada pengujian secara parsial (uji t) dengan taraf nyata (α) = 5 persen, menunjukkan bahwa variabel struktur modal dan kebijakan dividen mempunyai pengaruh positif dan signifikan terhadap nilai perusahaan, sementara variable ukuran perusahaan berpengaruh negatif dan signifikan terhadap nilai perusahaan pada perusahaan manufaktur di Bursa Efek Indonesia Periode 2011-2013. Kontribusi ketiga variabel bebas tersebut terhadap variabel terikatnya yaitu nilai perusahaan dapat dilihat dari nilai Adj. R Square yang diperoleh yaitu sebesar 0,879. Ini berarti bahwa 87,9 persen variasi nilai perusahaan dipengaruhi oleh variable struktur modal, kebijakan dividen dan ukuran perusahaan.","author":[{"dropping-particle":"","family":"Prastuti","given":"Ni Kadek Rai","non-dropping-particle":"","parse-names":false,"suffix":""},{"dropping-particle":"","family":"Sudiartha","given":"i Gede Merta","non-dropping-particle":"","parse-names":false,"suffix":""}],"container-title":"Jurnal Manajemen Unud","id":"ITEM-1","issue":"3","issued":{"date-parts":[["2016"]]},"page":"1572-1598","title":"Pengaruh Struktur Modal, Kebijakan Dividen, Dan Ukuran Perusahaan Terhadap Nilai Perusahaan Pada Perusahaan Manufaktur","type":"article-journal","volume":"5"},"uris":["http://www.mendeley.com/documents/?uuid=eabef452-07f2-4fac-8430-646af8735229"]}],"mendeley":{"formattedCitation":"(Prastuti &amp; Sudiartha, 2016)","manualFormatting":"Prastuti &amp; Sudiartha (2016)","plainTextFormattedCitation":"(Prastuti &amp; Sudiartha, 2016)","previouslyFormattedCitation":"(Prastuti &amp; Sudiartha, 2016)"},"properties":{"noteIndex":0},"schema":"https://github.com/citation-style-language/schema/raw/master/csl-citation.json"}</w:instrText>
      </w:r>
      <w:r w:rsidRPr="006D40F8">
        <w:rPr>
          <w:szCs w:val="22"/>
          <w:lang w:val="en-GB"/>
        </w:rPr>
        <w:fldChar w:fldCharType="separate"/>
      </w:r>
      <w:r w:rsidRPr="006D40F8">
        <w:rPr>
          <w:noProof/>
          <w:szCs w:val="22"/>
          <w:lang w:val="en-GB"/>
        </w:rPr>
        <w:t>Prastuti &amp; Sudiartha (2016)</w:t>
      </w:r>
      <w:r w:rsidRPr="006D40F8">
        <w:rPr>
          <w:szCs w:val="22"/>
          <w:lang w:val="en-GB"/>
        </w:rPr>
        <w:fldChar w:fldCharType="end"/>
      </w:r>
      <w:r w:rsidRPr="006D40F8">
        <w:rPr>
          <w:szCs w:val="22"/>
          <w:lang w:val="en-GB"/>
        </w:rPr>
        <w:t xml:space="preserve">, dan </w:t>
      </w:r>
      <w:r w:rsidRPr="006D40F8">
        <w:rPr>
          <w:szCs w:val="22"/>
          <w:lang w:val="en-GB"/>
        </w:rPr>
        <w:fldChar w:fldCharType="begin" w:fldLock="1"/>
      </w:r>
      <w:r w:rsidRPr="006D40F8">
        <w:rPr>
          <w:szCs w:val="22"/>
          <w:lang w:val="en-GB"/>
        </w:rPr>
        <w:instrText>ADDIN CSL_CITATION {"citationItems":[{"id":"ITEM-1","itemData":{"DOI":"10.21776/ub.profit.2020.014.02.9","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yogi","given":"Dien Gusti","non-dropping-particle":"","parse-names":false,"suffix":""},{"dropping-particle":"","family":"Fidiana","given":"","non-dropping-particle":"","parse-names":false,"suffix":""}],"container-title":"Jurnal Ilmu dan Riset Akuntansi","id":"ITEM-1","issue":"1","issued":{"date-parts":[["2016"]]},"page":"71-81","title":"Pengaruh Profitabilitas, Kebijakan Dividen, dan Kebijakan Utang Terhadap Nilai Perusahaan","type":"article-journal","volume":"5"},"uris":["http://www.mendeley.com/documents/?uuid=54c7ae1e-0aef-490e-81c0-d953a7e8bcfa"]}],"mendeley":{"formattedCitation":"(Mayogi &amp; Fidiana, 2016)","plainTextFormattedCitation":"(Mayogi &amp; Fidiana, 2016)","previouslyFormattedCitation":"(Mayogi &amp; Fidiana, 2016)"},"properties":{"noteIndex":0},"schema":"https://github.com/citation-style-language/schema/raw/master/csl-citation.json"}</w:instrText>
      </w:r>
      <w:r w:rsidRPr="006D40F8">
        <w:rPr>
          <w:szCs w:val="22"/>
          <w:lang w:val="en-GB"/>
        </w:rPr>
        <w:fldChar w:fldCharType="separate"/>
      </w:r>
      <w:r w:rsidRPr="006D40F8">
        <w:rPr>
          <w:noProof/>
          <w:szCs w:val="22"/>
          <w:lang w:val="en-GB"/>
        </w:rPr>
        <w:t>(Mayogi &amp; Fidiana, 2016)</w:t>
      </w:r>
      <w:r w:rsidRPr="006D40F8">
        <w:rPr>
          <w:szCs w:val="22"/>
          <w:lang w:val="en-GB"/>
        </w:rPr>
        <w:fldChar w:fldCharType="end"/>
      </w:r>
      <w:r w:rsidRPr="006D40F8">
        <w:rPr>
          <w:szCs w:val="22"/>
          <w:lang w:val="en-GB"/>
        </w:rPr>
        <w:t xml:space="preserve">. Berdasarkan data dari </w:t>
      </w:r>
      <w:r w:rsidRPr="006D40F8">
        <w:rPr>
          <w:szCs w:val="22"/>
        </w:rPr>
        <w:t xml:space="preserve">pada PT Pan Brothers Tbk dan PT Sri Rejeki Isman Tbk yang memiliki nilai PBV 1,47 pada tahun 2017 menurun 1,38 pada tahun 2018 dan mengalami kenaikan sebesar 2,80 tahun 2019, maka sejalan dengan nilai DPR yang ada di perusahaan tersebut. Implikasinya adalah </w:t>
      </w:r>
      <w:r w:rsidRPr="006D40F8">
        <w:rPr>
          <w:i/>
          <w:szCs w:val="22"/>
          <w:lang w:val="en-GB"/>
        </w:rPr>
        <w:t>Dividend Policy</w:t>
      </w:r>
      <w:r w:rsidRPr="006D40F8">
        <w:rPr>
          <w:szCs w:val="22"/>
        </w:rPr>
        <w:t xml:space="preserve"> (DPR) berpengaruh terhadap nilai perusahaan (PBV). Setiap kenaikan dan penurunan nilai </w:t>
      </w:r>
      <w:r w:rsidRPr="006D40F8">
        <w:rPr>
          <w:i/>
          <w:szCs w:val="22"/>
          <w:lang w:val="en-GB"/>
        </w:rPr>
        <w:t>Dividend Policy</w:t>
      </w:r>
      <w:r w:rsidRPr="006D40F8">
        <w:rPr>
          <w:szCs w:val="22"/>
        </w:rPr>
        <w:t xml:space="preserve"> (DPR) akan m</w:t>
      </w:r>
      <w:r w:rsidR="00A1488D" w:rsidRPr="006D40F8">
        <w:rPr>
          <w:szCs w:val="22"/>
        </w:rPr>
        <w:t>em</w:t>
      </w:r>
      <w:r w:rsidRPr="006D40F8">
        <w:rPr>
          <w:szCs w:val="22"/>
        </w:rPr>
        <w:t xml:space="preserve">engaruhi nilai perusahaan (PBV). </w:t>
      </w:r>
      <w:r w:rsidRPr="006D40F8">
        <w:rPr>
          <w:i/>
          <w:szCs w:val="22"/>
        </w:rPr>
        <w:t>Dividend policy</w:t>
      </w:r>
      <w:r w:rsidRPr="006D40F8">
        <w:rPr>
          <w:szCs w:val="22"/>
        </w:rPr>
        <w:t xml:space="preserve"> dapat digunakan perusahaan untuk memberikan sinyal yang positif terhadap pemegang saham</w:t>
      </w:r>
      <w:r w:rsidR="006D2BC9" w:rsidRPr="006D40F8">
        <w:rPr>
          <w:szCs w:val="22"/>
        </w:rPr>
        <w:t>,</w:t>
      </w:r>
      <w:r w:rsidRPr="006D40F8">
        <w:rPr>
          <w:szCs w:val="22"/>
        </w:rPr>
        <w:t xml:space="preserve"> selain itu juga </w:t>
      </w:r>
      <w:r w:rsidR="002C3598">
        <w:rPr>
          <w:szCs w:val="22"/>
        </w:rPr>
        <w:t>nilai perusahaan dapat meningkat.</w:t>
      </w:r>
    </w:p>
    <w:p w14:paraId="29BEE274"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 xml:space="preserve">firm size </w:t>
      </w:r>
      <w:r w:rsidRPr="006D40F8">
        <w:rPr>
          <w:b/>
          <w:szCs w:val="22"/>
          <w:lang w:val="en-GB"/>
        </w:rPr>
        <w:t>terhadap PBV</w:t>
      </w:r>
    </w:p>
    <w:p w14:paraId="1B02420D" w14:textId="07EDC20B" w:rsidR="00751AFA" w:rsidRPr="006D40F8" w:rsidRDefault="00751AFA" w:rsidP="00751AFA">
      <w:pPr>
        <w:rPr>
          <w:szCs w:val="22"/>
          <w:lang w:val="en-GB"/>
        </w:rPr>
      </w:pPr>
      <w:r w:rsidRPr="006D40F8">
        <w:rPr>
          <w:szCs w:val="22"/>
          <w:lang w:val="en-GB"/>
        </w:rPr>
        <w:t xml:space="preserve">Penelitian ini mendapatkan hasil </w:t>
      </w:r>
      <w:r w:rsidRPr="006D40F8">
        <w:rPr>
          <w:i/>
          <w:szCs w:val="22"/>
          <w:lang w:val="en-GB"/>
        </w:rPr>
        <w:t>firm size</w:t>
      </w:r>
      <w:r w:rsidR="0028217C">
        <w:rPr>
          <w:szCs w:val="22"/>
          <w:lang w:val="en-GB"/>
        </w:rPr>
        <w:t xml:space="preserve"> tidak </w:t>
      </w:r>
      <w:r w:rsidRPr="006D40F8">
        <w:rPr>
          <w:szCs w:val="22"/>
          <w:lang w:val="en-GB"/>
        </w:rPr>
        <w:t>pengaruh terhadap nilai perusahaan. Hasil ini tidak se</w:t>
      </w:r>
      <w:r w:rsidR="004730B9">
        <w:rPr>
          <w:szCs w:val="22"/>
          <w:lang w:val="en-GB"/>
        </w:rPr>
        <w:t>laras</w:t>
      </w:r>
      <w:r w:rsidRPr="006D40F8">
        <w:rPr>
          <w:szCs w:val="22"/>
          <w:lang w:val="en-GB"/>
        </w:rPr>
        <w:t xml:space="preserve"> dengan </w:t>
      </w:r>
      <w:r w:rsidRPr="006D40F8">
        <w:rPr>
          <w:i/>
          <w:szCs w:val="22"/>
          <w:lang w:val="en-GB"/>
        </w:rPr>
        <w:t>s</w:t>
      </w:r>
      <w:r w:rsidR="00A1488D" w:rsidRPr="006D40F8">
        <w:rPr>
          <w:i/>
          <w:szCs w:val="22"/>
          <w:lang w:val="en-GB"/>
        </w:rPr>
        <w:t>igna</w:t>
      </w:r>
      <w:r w:rsidRPr="006D40F8">
        <w:rPr>
          <w:i/>
          <w:szCs w:val="22"/>
          <w:lang w:val="en-GB"/>
        </w:rPr>
        <w:t>ling theory</w:t>
      </w:r>
      <w:r w:rsidR="006019F0">
        <w:rPr>
          <w:i/>
          <w:szCs w:val="22"/>
          <w:lang w:val="en-GB"/>
        </w:rPr>
        <w:t>,</w:t>
      </w:r>
      <w:r w:rsidRPr="006D40F8">
        <w:rPr>
          <w:szCs w:val="22"/>
          <w:lang w:val="en-GB"/>
        </w:rPr>
        <w:t xml:space="preserve"> </w:t>
      </w:r>
      <w:r w:rsidR="006019F0">
        <w:rPr>
          <w:szCs w:val="22"/>
          <w:lang w:val="en-GB"/>
        </w:rPr>
        <w:t xml:space="preserve">yaitu </w:t>
      </w:r>
      <w:r w:rsidRPr="006D40F8">
        <w:rPr>
          <w:szCs w:val="22"/>
          <w:lang w:val="en-GB"/>
        </w:rPr>
        <w:t>perusahaan dengan ukuran besar</w:t>
      </w:r>
      <w:r w:rsidR="006019F0">
        <w:rPr>
          <w:szCs w:val="22"/>
          <w:lang w:val="en-GB"/>
        </w:rPr>
        <w:t xml:space="preserve"> dapat memepengaruhi nilai perusahaan</w:t>
      </w:r>
      <w:r w:rsidRPr="006D40F8">
        <w:rPr>
          <w:szCs w:val="22"/>
          <w:lang w:val="en-GB"/>
        </w:rPr>
        <w:t xml:space="preserve"> </w:t>
      </w:r>
      <w:r w:rsidR="006019F0">
        <w:rPr>
          <w:szCs w:val="22"/>
          <w:lang w:val="en-GB"/>
        </w:rPr>
        <w:t>dengan memiliki prospek yang baik di masa depan.</w:t>
      </w:r>
      <w:r w:rsidRPr="006D40F8">
        <w:rPr>
          <w:szCs w:val="22"/>
          <w:lang w:val="en-GB"/>
        </w:rPr>
        <w:t xml:space="preserve"> Hal ini dapat terjadi karena besar kecilnya ukuran suatu perusahaan atas </w:t>
      </w:r>
      <w:r w:rsidR="008127EE">
        <w:rPr>
          <w:szCs w:val="22"/>
          <w:lang w:val="en-GB"/>
        </w:rPr>
        <w:t>jumlah</w:t>
      </w:r>
      <w:r w:rsidRPr="006D40F8">
        <w:rPr>
          <w:szCs w:val="22"/>
          <w:lang w:val="en-GB"/>
        </w:rPr>
        <w:t xml:space="preserve"> aset yang dimiliki perusahaan tidak mampu berjalan semestinya dalam upaya untuk meningkatkan profit, sehingga dikata</w:t>
      </w:r>
      <w:r w:rsidR="00A1488D" w:rsidRPr="006D40F8">
        <w:rPr>
          <w:szCs w:val="22"/>
          <w:lang w:val="en-GB"/>
        </w:rPr>
        <w:t>kan tidak mampu untuk mem</w:t>
      </w:r>
      <w:r w:rsidRPr="006D40F8">
        <w:rPr>
          <w:szCs w:val="22"/>
          <w:lang w:val="en-GB"/>
        </w:rPr>
        <w:t>engaruhi nilai perusahaan, dengan ukuran</w:t>
      </w:r>
      <w:r w:rsidR="00CA6F87">
        <w:rPr>
          <w:szCs w:val="22"/>
          <w:lang w:val="en-GB"/>
        </w:rPr>
        <w:t xml:space="preserve"> perusahaan</w:t>
      </w:r>
      <w:r w:rsidRPr="006D40F8">
        <w:rPr>
          <w:szCs w:val="22"/>
          <w:lang w:val="en-GB"/>
        </w:rPr>
        <w:t xml:space="preserve"> yang besar belum pasti dapat mencerminkan perolehan nilai perusahaan yang baik. Hasil penelitian ini konsisten dengan </w:t>
      </w:r>
      <w:r w:rsidRPr="006D40F8">
        <w:rPr>
          <w:szCs w:val="22"/>
          <w:lang w:val="en-GB"/>
        </w:rPr>
        <w:fldChar w:fldCharType="begin" w:fldLock="1"/>
      </w:r>
      <w:r w:rsidR="00E27D5E" w:rsidRPr="006D40F8">
        <w:rPr>
          <w:szCs w:val="22"/>
          <w:lang w:val="en-GB"/>
        </w:rPr>
        <w:instrText>ADDIN CSL_CITATION {"citationItems":[{"id":"ITEM-1","itemData":{"author":[{"dropping-particle":"","family":"Laksitaputri","given":"iriena maharani","non-dropping-particle":"","parse-names":false,"suffix":""}],"container-title":"E-Jurnal Akuntansi","id":"ITEM-1","issue":"7","issued":{"date-parts":[["2013"]]},"page":"18-57","title":"Analisis faktor-faktor yang mempengaruhi nilai perusahaan dengan profitabilitas sebagai variabel intervening","type":"article-journal","volume":"30"},"uris":["http://www.mendeley.com/documents/?uuid=8d1d8a42-4bc2-472c-805d-eb9898519378"]}],"mendeley":{"formattedCitation":"(Laksitaputri, 2013)","manualFormatting":"Laksitaputri (2013)","plainTextFormattedCitation":"(Laksitaputri, 2013)","previouslyFormattedCitation":"(Laksitaputri, 2013)"},"properties":{"noteIndex":0},"schema":"https://github.com/citation-style-language/schema/raw/master/csl-citation.json"}</w:instrText>
      </w:r>
      <w:r w:rsidRPr="006D40F8">
        <w:rPr>
          <w:szCs w:val="22"/>
          <w:lang w:val="en-GB"/>
        </w:rPr>
        <w:fldChar w:fldCharType="separate"/>
      </w:r>
      <w:r w:rsidRPr="006D40F8">
        <w:rPr>
          <w:noProof/>
          <w:szCs w:val="22"/>
          <w:lang w:val="en-GB"/>
        </w:rPr>
        <w:t>Laksitaputri (2013)</w:t>
      </w:r>
      <w:r w:rsidRPr="006D40F8">
        <w:rPr>
          <w:szCs w:val="22"/>
          <w:lang w:val="en-GB"/>
        </w:rPr>
        <w:fldChar w:fldCharType="end"/>
      </w:r>
      <w:r w:rsidR="006D2BC9" w:rsidRPr="006D40F8">
        <w:rPr>
          <w:szCs w:val="22"/>
          <w:lang w:val="en-GB"/>
        </w:rPr>
        <w:t>,</w:t>
      </w:r>
      <w:r w:rsidRPr="006D40F8">
        <w:rPr>
          <w:szCs w:val="22"/>
          <w:lang w:val="en-GB"/>
        </w:rPr>
        <w:t xml:space="preserve"> yaitu </w:t>
      </w:r>
      <w:r w:rsidRPr="006D40F8">
        <w:rPr>
          <w:i/>
          <w:szCs w:val="22"/>
          <w:lang w:val="en-GB"/>
        </w:rPr>
        <w:t xml:space="preserve">firm size </w:t>
      </w:r>
      <w:r w:rsidRPr="006D40F8">
        <w:rPr>
          <w:szCs w:val="22"/>
          <w:lang w:val="en-GB"/>
        </w:rPr>
        <w:t xml:space="preserve">tidak berpengaruh terhadap nilai perusahaan, dan juga didukung oleh </w:t>
      </w:r>
      <w:r w:rsidRPr="006D40F8">
        <w:rPr>
          <w:szCs w:val="22"/>
          <w:lang w:val="en-GB"/>
        </w:rPr>
        <w:fldChar w:fldCharType="begin" w:fldLock="1"/>
      </w:r>
      <w:r w:rsidRPr="006D40F8">
        <w:rPr>
          <w:szCs w:val="22"/>
          <w:lang w:val="en-GB"/>
        </w:rPr>
        <w:instrText>ADDIN CSL_CITATION {"citationItems":[{"id":"ITEM-1","itemData":{"DOI":"10.35130/jrimk.v3i1.48","ISSN":"2549-3477","abstract":"The company is basically established to create added value, especially in generating profits. But in general the company is not only oriented towards achieving maximum profit, but also trying to increase the value of the company and the prosperity of its owners by maximizing stock prices. High stock prices make the value of the company also high and increase market confidence in the company's prospects in the future. Company value can be influenced by several factors, including Company Size, Leverage and Profitability. The purpose of this study was to determine the effect of Company Size, Leverage and Profitability on Company Value and to determine the effect of Company Size and Leverage on Company Value through Profitability. The data analysis technique used is the Partial Least Square (PLS) model. Sampling was taken using purposive sample method. A total of 8 Food and Beverage manufacturing companies in the 2013-2017 period were sampled. The results of this study indicate that Company Size has a significant effect on Profitability but has no effect on Company Value. Leverage has no significant effect on Company Value but has a significant effect on Company Value. Profitability is able to mediate the influence of firm size on company value. But profitability is not able to mediate the influence of leverage on Company Value.","author":[{"dropping-particle":"","family":"Octaviany","given":"Ayu","non-dropping-particle":"","parse-names":false,"suffix":""},{"dropping-particle":"","family":"Hidayat","given":"Syamsul","non-dropping-particle":"","parse-names":false,"suffix":""},{"dropping-particle":"","family":"Miftahudin","given":"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a02f4ac6-4ede-4aa7-a798-8b43e46c7f71"]}],"mendeley":{"formattedCitation":"(Octaviany et al., 2019)","manualFormatting":"Octaviany et al. (2019)","plainTextFormattedCitation":"(Octaviany et al., 2019)","previouslyFormattedCitation":"(Octaviany et al., 2019)"},"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Octaviany </w:t>
      </w:r>
      <w:r w:rsidRPr="006D40F8">
        <w:rPr>
          <w:i/>
          <w:noProof/>
          <w:szCs w:val="22"/>
          <w:lang w:val="en-GB"/>
        </w:rPr>
        <w:t>et al.</w:t>
      </w:r>
      <w:r w:rsidRPr="006D40F8">
        <w:rPr>
          <w:noProof/>
          <w:szCs w:val="22"/>
          <w:lang w:val="en-GB"/>
        </w:rPr>
        <w:t xml:space="preserve"> (2019)</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Pr="006D40F8">
        <w:rPr>
          <w:szCs w:val="22"/>
          <w:lang w:val="en-GB"/>
        </w:rPr>
        <w:instrText>ADDIN CSL_CITATION {"citationItems":[{"id":"ITEM-1","itemData":{"DOI":"10.35794/emba.v6i3.20072","ISSN":"2303-1174","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Lumoly","given":"Selin","non-dropping-particle":"","parse-names":false,"suffix":""},{"dropping-particle":"","family":"Murni","given":"Sri","non-dropping-particle":"","parse-names":false,"suffix":""},{"dropping-particle":"","family":"Untu","given":"Victoria N","non-dropping-particle":"","parse-names":false,"suffix":""}],"container-title":"Jurnal EMBA: Jurnal Riset Ekonomi, Manajemen, Bisnis dan Akuntansi","id":"ITEM-1","issue":"3","issued":{"date-parts":[["2018"]]},"page":"1108-1117","title":"Pengaruh Likuiditas, Ukuran Perusahaan Dan Profitabilitas Terhadap Nilai Perusahaan (Studi pada Perusahaan Logam dan Sejenisnya yang Terdaftar di Bursa Efek Indonesia)","type":"article-journal","volume":"6"},"uris":["http://www.mendeley.com/documents/?uuid=f900c443-fc5e-4b4b-9917-ba08d1429a3e"]}],"mendeley":{"formattedCitation":"(Lumoly et al., 2018)","manualFormatting":"Lumoly et al. (2018)","plainTextFormattedCitation":"(Lumoly et al., 2018)","previouslyFormattedCitation":"(Lumoly et al., 2018)"},"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Lumoly </w:t>
      </w:r>
      <w:r w:rsidRPr="006D40F8">
        <w:rPr>
          <w:i/>
          <w:noProof/>
          <w:szCs w:val="22"/>
          <w:lang w:val="en-GB"/>
        </w:rPr>
        <w:t>et al.</w:t>
      </w:r>
      <w:r w:rsidRPr="006D40F8">
        <w:rPr>
          <w:noProof/>
          <w:szCs w:val="22"/>
          <w:lang w:val="en-GB"/>
        </w:rPr>
        <w:t xml:space="preserve"> (2018)</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Pr="006D40F8">
        <w:rPr>
          <w:szCs w:val="22"/>
          <w:lang w:val="en-GB"/>
        </w:rPr>
        <w:instrText>ADDIN CSL_CITATION {"citationItems":[{"id":"ITEM-1","itemData":{"abstract":"Penelitian ini bertujuan untuk mengetahui pengaruh ukuran perusahaan, profitabilitas dan likuditas terhadap kebijakan dividen dan nilai perusahaan pada perusahaan manufaktur yang terdaftar di Bursa Efek Indonesia (BEI). Penelitian ini menggunakan teknik purposive sampling dengan beberapa kriteria sehingga diperoleh 21 sampel dari perusahaan yang terdaftar di Bursa Efek Indonesia selama periode 2013-2017. Metode analisis yang digunakan dalam penelitian ini adalah analisis regresi linier berganda. Hasil penelitian menunjukkan bahwa Ukuran perusahaan berpengaruh positif dan tidak signifikan terhadap kebijakan dividen, Profitabilitas berpengaruh positif dan signifikan terhadap kebijakan dividen, Likuiditas berpengaruh positif dan tidak signifikan terhadap kebijakan dividen, Ukuran perusahaan berpengaruh positif dan tidak signifikan terhadap nilai perusahaan, Profitabilitas berpengaruh positif dan signifikan terhadap nilai perusahaan, Likuiditas berpengaruh negatif dan signifikan terhadap nilai perusahaan, dan Kebijakan dividen berpengaruh positif dan tidak signifikan terhadap nilai perusahaan","author":[{"dropping-particle":"","family":"Akbar","given":"Firlana","non-dropping-particle":"","parse-names":false,"suffix":""},{"dropping-particle":"","family":"Fahmi","given":"Irham","non-dropping-particle":"","parse-names":false,"suffix":""}],"container-title":"Jurnal ilmiah Mahasiswa Ekonomi Manajemen","id":"ITEM-1","issue":"1","issued":{"date-parts":[["2019"]]},"page":"62-81","title":"Pengaruh Ukuran Perusahaan, Profitabilitas Dan Likuiditas Terhadap Kebijakan Dividen Dan Nilai Perusahaan Pada Perusahaan Manufaktur Yang Terdaftar Di Bursa Efek Indonesia.","type":"article-journal","volume":"5"},"uris":["http://www.mendeley.com/documents/?uuid=72c2726d-6889-407c-916f-4fbb023cab26"]}],"mendeley":{"formattedCitation":"(Akbar &amp; Fahmi, 2019)","manualFormatting":"Akbar &amp; Fahmi (2019)","plainTextFormattedCitation":"(Akbar &amp; Fahmi, 2019)","previouslyFormattedCitation":"(Akbar &amp; Fahmi, 2019)"},"properties":{"noteIndex":0},"schema":"https://github.com/citation-style-language/schema/raw/master/csl-citation.json"}</w:instrText>
      </w:r>
      <w:r w:rsidRPr="006D40F8">
        <w:rPr>
          <w:szCs w:val="22"/>
          <w:lang w:val="en-GB"/>
        </w:rPr>
        <w:fldChar w:fldCharType="separate"/>
      </w:r>
      <w:r w:rsidRPr="006D40F8">
        <w:rPr>
          <w:noProof/>
          <w:szCs w:val="22"/>
          <w:lang w:val="en-GB"/>
        </w:rPr>
        <w:t>Akbar &amp; Fahmi (2019)</w:t>
      </w:r>
      <w:r w:rsidRPr="006D40F8">
        <w:rPr>
          <w:szCs w:val="22"/>
          <w:lang w:val="en-GB"/>
        </w:rPr>
        <w:fldChar w:fldCharType="end"/>
      </w:r>
      <w:r w:rsidRPr="006D40F8">
        <w:rPr>
          <w:szCs w:val="22"/>
          <w:lang w:val="en-GB"/>
        </w:rPr>
        <w:t xml:space="preserve">, dan </w:t>
      </w:r>
      <w:r w:rsidRPr="006D40F8">
        <w:rPr>
          <w:szCs w:val="22"/>
          <w:lang w:val="en-GB"/>
        </w:rPr>
        <w:fldChar w:fldCharType="begin" w:fldLock="1"/>
      </w:r>
      <w:r w:rsidRPr="006D40F8">
        <w:rPr>
          <w:szCs w:val="22"/>
          <w:lang w:val="en-GB"/>
        </w:rPr>
        <w:instrText>ADDIN CSL_CITATION {"citationItems":[{"id":"ITEM-1","itemData":{"abstract":"This research was conducted to examine the effect of Firm's Value that valued by Price to Book Value (Price to Book Value) from Profitability (Return On Equity), Liquidity (Current Ratio), Size of Firms (Size), and Institutional Ownership (K_INST), and with Capital Structure (DER) as the mediatior variable. We use Property and Real Estate firms that listed on Indonesia Stock Exchange (IDX) through period 2011-2015 and 2012-2016 with signalling theory as a sample of research and based on purposive sampling, we selected 41 firms as the sample of this research. We are using path analysis to examine the effect, and using analytical methods, classical assumptions test that consist of normality test, multicollinearity test, model fit, and residual covariance test. The result shows that simultantly using path analysis, ROE and Size have affected DER, and contrast with Institutional Ownership and CR which doesnt. With value of c.r of -3,882 from ROE proven that ROE have negative effect toward PBV. In the other hand, PBV affected with positive effect from Size with 6,098 points of c.r value. Significant relation occured from DER with 0,018 p value and -2,357, also CR with 0,020 and -2,329 c.r. Non-significant relation occured with ROE, Size, and Institutional Ownership with p value of 0,262, 0,966, and 0,709. Also, DER can mediate the relation between ROE through PBV with p sobel's value of 0,0439. This research also found that with adjusted r-square, DER have 14,2% described with the variables, followed by PBV that have described by ROE, CR, Size, Institutional Ownership, and DER by 10,8%. Keywords: Price to Book Value (PBV), Debt to Equity Ratio (DER), Return on Equity (ROE), Current Ratio (CR), Size of the firm (Size), Institutional Ownership (K_INST)","author":[{"dropping-particle":"","family":"Siddik","given":"Muhammad Hafiz","non-dropping-particle":"","parse-names":false,"suffix":""},{"dropping-particle":"","family":"Chabachib","given":"Mochammad","non-dropping-particle":"","parse-names":false,"suffix":""}],"container-title":"Diponegoro Journal of Management","id":"ITEM-1","issue":"4","issued":{"date-parts":[["2015"]]},"page":"1-15","title":"Pengaruh Roe, Cr, Size, Dan Kepemilikan Institusional Terhadap Nilai Perusahaan Dengan Struktur Modal Sebagai Variabel Intervening","type":"article-journal","volume":"6"},"uris":["http://www.mendeley.com/documents/?uuid=19fa5a0a-2489-429b-9981-e7c7df1370db"]}],"mendeley":{"formattedCitation":"(Siddik &amp; Chabachib, 2015)","manualFormatting":"Siddik &amp; Chabachib (2015)","plainTextFormattedCitation":"(Siddik &amp; Chabachib, 2015)","previouslyFormattedCitation":"(Siddik &amp; Chabachib, 2015)"},"properties":{"noteIndex":0},"schema":"https://github.com/citation-style-language/schema/raw/master/csl-citation.json"}</w:instrText>
      </w:r>
      <w:r w:rsidRPr="006D40F8">
        <w:rPr>
          <w:szCs w:val="22"/>
          <w:lang w:val="en-GB"/>
        </w:rPr>
        <w:fldChar w:fldCharType="separate"/>
      </w:r>
      <w:r w:rsidRPr="006D40F8">
        <w:rPr>
          <w:noProof/>
          <w:szCs w:val="22"/>
          <w:lang w:val="en-GB"/>
        </w:rPr>
        <w:t>Siddik &amp; Chabachib (2015)</w:t>
      </w:r>
      <w:r w:rsidRPr="006D40F8">
        <w:rPr>
          <w:szCs w:val="22"/>
          <w:lang w:val="en-GB"/>
        </w:rPr>
        <w:fldChar w:fldCharType="end"/>
      </w:r>
      <w:r w:rsidRPr="006D40F8">
        <w:rPr>
          <w:szCs w:val="22"/>
          <w:lang w:val="en-GB"/>
        </w:rPr>
        <w:t xml:space="preserve">. Berdasarkan data dari </w:t>
      </w:r>
      <w:r w:rsidRPr="006D40F8">
        <w:rPr>
          <w:szCs w:val="22"/>
        </w:rPr>
        <w:t xml:space="preserve">pada PT Sumi Indo Kabel Tbk dan Kabelindo Murni Tbk yang memiliki nilai PBV 1,47 pada tahun 2017 menurun 1,38 pada tahun 2018 dan mengalami kenaikan sebesar 2,80 tahun 2019, maka tidak sejalan dengan nilai SIZE yang ada di perusahaan tersebut. Implikasi untuk penelitian ini </w:t>
      </w:r>
      <w:r w:rsidRPr="006D40F8">
        <w:rPr>
          <w:i/>
          <w:szCs w:val="22"/>
          <w:lang w:val="en-GB"/>
        </w:rPr>
        <w:t>firm size</w:t>
      </w:r>
      <w:r w:rsidRPr="006D40F8">
        <w:rPr>
          <w:szCs w:val="22"/>
          <w:lang w:val="en-GB"/>
        </w:rPr>
        <w:t xml:space="preserve"> (SIZE) </w:t>
      </w:r>
      <w:r w:rsidR="00CA6F87">
        <w:rPr>
          <w:szCs w:val="22"/>
        </w:rPr>
        <w:t>tidak dapat mem</w:t>
      </w:r>
      <w:r w:rsidRPr="006D40F8">
        <w:rPr>
          <w:szCs w:val="22"/>
        </w:rPr>
        <w:t xml:space="preserve">engaruh nilai perusahaan (PBV). Setiap kenaikan dan penurunan nilai </w:t>
      </w:r>
      <w:r w:rsidRPr="006D40F8">
        <w:rPr>
          <w:i/>
          <w:szCs w:val="22"/>
          <w:lang w:val="en-GB"/>
        </w:rPr>
        <w:t>firm size</w:t>
      </w:r>
      <w:r w:rsidRPr="006D40F8">
        <w:rPr>
          <w:szCs w:val="22"/>
          <w:lang w:val="en-GB"/>
        </w:rPr>
        <w:t xml:space="preserve"> (SIZE) </w:t>
      </w:r>
      <w:r w:rsidRPr="006D40F8">
        <w:rPr>
          <w:szCs w:val="22"/>
        </w:rPr>
        <w:t>tidak akan m</w:t>
      </w:r>
      <w:r w:rsidR="00A1488D" w:rsidRPr="006D40F8">
        <w:rPr>
          <w:szCs w:val="22"/>
        </w:rPr>
        <w:t>em</w:t>
      </w:r>
      <w:r w:rsidRPr="006D40F8">
        <w:rPr>
          <w:szCs w:val="22"/>
        </w:rPr>
        <w:t>engaruhi nilai perusahaan (PBV). Maka</w:t>
      </w:r>
      <w:r w:rsidR="006D2BC9" w:rsidRPr="006D40F8">
        <w:rPr>
          <w:szCs w:val="22"/>
        </w:rPr>
        <w:t>,</w:t>
      </w:r>
      <w:r w:rsidRPr="006D40F8">
        <w:rPr>
          <w:szCs w:val="22"/>
        </w:rPr>
        <w:t xml:space="preserve"> perusahaan tidak dapat menggukan ukuran perusahaan atau besarnya suatu aset yang dimiliki untuk digunankan sebagai acuan dalam berinvestasi.</w:t>
      </w:r>
    </w:p>
    <w:p w14:paraId="40ACB242" w14:textId="77777777" w:rsidR="00751AFA" w:rsidRPr="006D40F8" w:rsidRDefault="00751AFA" w:rsidP="00751AFA">
      <w:pPr>
        <w:spacing w:before="240"/>
        <w:rPr>
          <w:b/>
          <w:szCs w:val="22"/>
          <w:lang w:val="en-GB"/>
        </w:rPr>
      </w:pPr>
      <w:r w:rsidRPr="006D40F8">
        <w:rPr>
          <w:b/>
          <w:szCs w:val="22"/>
          <w:lang w:val="en-GB"/>
        </w:rPr>
        <w:t xml:space="preserve">Pengaruh </w:t>
      </w:r>
      <w:r w:rsidRPr="006D40F8">
        <w:rPr>
          <w:b/>
          <w:i/>
          <w:szCs w:val="22"/>
          <w:lang w:val="en-GB"/>
        </w:rPr>
        <w:t xml:space="preserve">firm growth </w:t>
      </w:r>
      <w:r w:rsidRPr="006D40F8">
        <w:rPr>
          <w:b/>
          <w:szCs w:val="22"/>
          <w:lang w:val="en-GB"/>
        </w:rPr>
        <w:t>terhadap PBV</w:t>
      </w:r>
    </w:p>
    <w:p w14:paraId="3C3F5708" w14:textId="064FE9DE" w:rsidR="00751AFA" w:rsidRPr="006D40F8" w:rsidRDefault="00751AFA" w:rsidP="00751AFA">
      <w:pPr>
        <w:rPr>
          <w:szCs w:val="22"/>
          <w:lang w:val="en-GB"/>
        </w:rPr>
      </w:pPr>
      <w:r w:rsidRPr="006D40F8">
        <w:rPr>
          <w:szCs w:val="22"/>
          <w:lang w:val="en-GB"/>
        </w:rPr>
        <w:t xml:space="preserve">Berdasarkan analisis data yang dilakukan bahwa </w:t>
      </w:r>
      <w:r w:rsidRPr="006D40F8">
        <w:rPr>
          <w:i/>
          <w:szCs w:val="22"/>
          <w:lang w:val="en-GB"/>
        </w:rPr>
        <w:t>firm growth</w:t>
      </w:r>
      <w:r w:rsidRPr="006D40F8">
        <w:rPr>
          <w:szCs w:val="22"/>
          <w:lang w:val="en-GB"/>
        </w:rPr>
        <w:t xml:space="preserve"> tidak </w:t>
      </w:r>
      <w:r w:rsidR="00921C93">
        <w:rPr>
          <w:szCs w:val="22"/>
          <w:lang w:val="en-GB"/>
        </w:rPr>
        <w:t>adanya pengaruh</w:t>
      </w:r>
      <w:r w:rsidRPr="006D40F8">
        <w:rPr>
          <w:szCs w:val="22"/>
          <w:lang w:val="en-GB"/>
        </w:rPr>
        <w:t xml:space="preserve"> </w:t>
      </w:r>
      <w:r w:rsidR="002C3598">
        <w:rPr>
          <w:szCs w:val="22"/>
          <w:lang w:val="en-GB"/>
        </w:rPr>
        <w:t>pada</w:t>
      </w:r>
      <w:r w:rsidRPr="006D40F8">
        <w:rPr>
          <w:szCs w:val="22"/>
          <w:lang w:val="en-GB"/>
        </w:rPr>
        <w:t xml:space="preserve"> nilai perusahaan</w:t>
      </w:r>
      <w:r w:rsidR="006D2BC9" w:rsidRPr="006D40F8">
        <w:rPr>
          <w:szCs w:val="22"/>
          <w:lang w:val="en-GB"/>
        </w:rPr>
        <w:t>.</w:t>
      </w:r>
      <w:r w:rsidRPr="006D40F8">
        <w:rPr>
          <w:szCs w:val="22"/>
          <w:lang w:val="en-GB"/>
        </w:rPr>
        <w:t xml:space="preserve"> Hasil </w:t>
      </w:r>
      <w:r w:rsidR="00921C93">
        <w:rPr>
          <w:szCs w:val="22"/>
          <w:lang w:val="en-GB"/>
        </w:rPr>
        <w:t>tersebut</w:t>
      </w:r>
      <w:r w:rsidRPr="006D40F8">
        <w:rPr>
          <w:szCs w:val="22"/>
          <w:lang w:val="en-GB"/>
        </w:rPr>
        <w:t xml:space="preserve"> tidak </w:t>
      </w:r>
      <w:r w:rsidR="00D20789">
        <w:rPr>
          <w:szCs w:val="22"/>
          <w:lang w:val="en-GB"/>
        </w:rPr>
        <w:t>selaras</w:t>
      </w:r>
      <w:r w:rsidRPr="006D40F8">
        <w:rPr>
          <w:szCs w:val="22"/>
          <w:lang w:val="en-GB"/>
        </w:rPr>
        <w:t xml:space="preserve"> dengan </w:t>
      </w:r>
      <w:r w:rsidRPr="006D40F8">
        <w:rPr>
          <w:i/>
          <w:szCs w:val="22"/>
          <w:lang w:val="en-GB"/>
        </w:rPr>
        <w:t>agency theory</w:t>
      </w:r>
      <w:r w:rsidRPr="006D40F8">
        <w:rPr>
          <w:szCs w:val="22"/>
          <w:lang w:val="en-GB"/>
        </w:rPr>
        <w:t xml:space="preserve"> yang menyatakan bahwa adanya hubungan baik investor dengan manajer dalam hal ketepatan dalam memilihi aset dalam kegiatan operasional perusahaan akan m</w:t>
      </w:r>
      <w:r w:rsidR="00A1488D" w:rsidRPr="006D40F8">
        <w:rPr>
          <w:szCs w:val="22"/>
          <w:lang w:val="en-GB"/>
        </w:rPr>
        <w:t>em</w:t>
      </w:r>
      <w:r w:rsidRPr="006D40F8">
        <w:rPr>
          <w:szCs w:val="22"/>
          <w:lang w:val="en-GB"/>
        </w:rPr>
        <w:t>engaruhi pertumbuhan perusahaan dan meningkatkan kepercayaan investor untuk menanamkan modalnya. Hal ini bisa terjadi karena perusahaan tidak mampu menjaga posisi keuangan dalam era pertumbuhan ekonomi seperti ini. Perusahaan akan mengalami pertumbuhan jika jumlah asetnya meningkat. Dalam peningkatan aset dapat menunjukkan peluang adanya kemungkinan untuk perusahaan mendapat keuntungan di masa depan, tetapi jika aset tidak menunjukkan peluang peningkatan maka tidak akan ada kemungkinan untuk mendapat keuntungan di masa mendatang. Dan investor</w:t>
      </w:r>
      <w:r w:rsidR="006D2BC9" w:rsidRPr="006D40F8">
        <w:rPr>
          <w:szCs w:val="22"/>
          <w:lang w:val="en-GB"/>
        </w:rPr>
        <w:t xml:space="preserve"> </w:t>
      </w:r>
      <w:r w:rsidRPr="006D40F8">
        <w:rPr>
          <w:szCs w:val="22"/>
          <w:lang w:val="en-GB"/>
        </w:rPr>
        <w:t xml:space="preserve">pun akan menilai jika tidak ada peningkatan aset yang dimiliki perusahaan maka perusahaan tersebut tidak memiliki prospek yang baik. Penelitian sejalan dengan </w:t>
      </w:r>
      <w:r w:rsidRPr="006D40F8">
        <w:rPr>
          <w:szCs w:val="22"/>
          <w:lang w:val="en-GB"/>
        </w:rPr>
        <w:fldChar w:fldCharType="begin" w:fldLock="1"/>
      </w:r>
      <w:r w:rsidR="00E27D5E" w:rsidRPr="006D40F8">
        <w:rPr>
          <w:szCs w:val="22"/>
          <w:lang w:val="en-GB"/>
        </w:rPr>
        <w:instrText>ADDIN CSL_CITATION {"citationItems":[{"id":"ITEM-1","itemData":{"author":[{"dropping-particle":"","family":"Laksitaputri","given":"iriena maharani","non-dropping-particle":"","parse-names":false,"suffix":""}],"container-title":"E-Jurnal Akuntansi","id":"ITEM-1","issue":"7","issued":{"date-parts":[["2013"]]},"page":"18-57","title":"Analisis faktor-faktor yang mempengaruhi nilai perusahaan dengan profitabilitas sebagai variabel intervening","type":"article-journal","volume":"30"},"uris":["http://www.mendeley.com/documents/?uuid=8d1d8a42-4bc2-472c-805d-eb9898519378"]}],"mendeley":{"formattedCitation":"(Laksitaputri, 2013)","manualFormatting":"Laksitaputri (2013)","plainTextFormattedCitation":"(Laksitaputri, 2013)","previouslyFormattedCitation":"(Laksitaputri, 2013)"},"properties":{"noteIndex":0},"schema":"https://github.com/citation-style-language/schema/raw/master/csl-citation.json"}</w:instrText>
      </w:r>
      <w:r w:rsidRPr="006D40F8">
        <w:rPr>
          <w:szCs w:val="22"/>
          <w:lang w:val="en-GB"/>
        </w:rPr>
        <w:fldChar w:fldCharType="separate"/>
      </w:r>
      <w:r w:rsidRPr="006D40F8">
        <w:rPr>
          <w:noProof/>
          <w:szCs w:val="22"/>
          <w:lang w:val="en-GB"/>
        </w:rPr>
        <w:t>Laksitaputri (2013)</w:t>
      </w:r>
      <w:r w:rsidRPr="006D40F8">
        <w:rPr>
          <w:szCs w:val="22"/>
          <w:lang w:val="en-GB"/>
        </w:rPr>
        <w:fldChar w:fldCharType="end"/>
      </w:r>
      <w:r w:rsidRPr="006D40F8">
        <w:rPr>
          <w:szCs w:val="22"/>
          <w:lang w:val="en-GB"/>
        </w:rPr>
        <w:t xml:space="preserve">, </w:t>
      </w:r>
      <w:r w:rsidRPr="006D40F8">
        <w:rPr>
          <w:szCs w:val="22"/>
          <w:lang w:val="en-GB"/>
        </w:rPr>
        <w:fldChar w:fldCharType="begin" w:fldLock="1"/>
      </w:r>
      <w:r w:rsidR="00E27D5E" w:rsidRPr="006D40F8">
        <w:rPr>
          <w:szCs w:val="22"/>
          <w:lang w:val="en-GB"/>
        </w:rPr>
        <w:instrText>ADDIN CSL_CITATION {"citationItems":[{"id":"ITEM-1","itemData":{"ISSN":"1978743X","abstract":"Semakin tinggi tingkat kemakmuran pemilik perusahaan maka akan meningkatkan nilai perusahaan. Nilai perusahaan menunjukan bahwa kemakmuran pemegang saham juga tinggi dan prospek masa depan perusahaan baik. Nilai perusahaan diproksikan dengan Price Book Value (PBV). Seberapa besar pasar menghargai nilai buku saham suatu perusahaan digambarkan oleh PBV. Penelitian ini bertujuan untuk mengetahui seberapa besar pengaruh profitabilitas, kebijakan dividen dan kebijakan utang terhadap nilai perusahaan. Penelitian ini menggunakan uji analisis SPSS. Sampel yang digunakan pada penelitian ini adalah perusahaan yang terdaftar dalam sektor manufaktur di Bursa Efek Indonesia tahun 2011 sampai tahun 2013. Sebagaimana kriteria pengambilan sampel diperoleh 12 perusahaan yang memenuhi kriteria sehingga jumlah observasi dalam penelitian ini berjumlah 36 pengamatan. Penelitian ini menggunakan analisis regresi berganda untuk melihat pengaruh variabel independen terhadap variabel dependen baik secara bersama-sama maupun secara individu. Hasil penelitian ini menyatakan bahwa variabel profitabilitas berpengaruh positif terhadap nilai perusahaan. Kebijakan dividen berpengaruh positif terhadap nilai perusahaan, sedangkan kebijakan utang tidak berpengaruh terhadap nilai perusahaan.","author":[{"dropping-particle":"","family":"Maryam","given":"Sitti","non-dropping-particle":"","parse-names":false,"suffix":""},{"dropping-particle":"","family":"Mus","given":"Abdul Rahman","non-dropping-particle":"","parse-names":false,"suffix":""},{"dropping-particle":"","family":"Priliyadi","given":"Annas","non-dropping-particle":"","parse-names":false,"suffix":""}],"container-title":"Center of Economic Student Journal","id":"ITEM-1","issue":"1","issued":{"date-parts":[["2020"]]},"page":"90-109","title":"Pengaruh Ukuran Perusahaan, Pertumbuhan Perusahaan, Likuiditas, Profitabilitas Dan Kebijakan Dividen Terhadap Nilai Perusahaan","type":"article-journal","volume":"3"},"uris":["http://www.mendeley.com/documents/?uuid=27ff7417-7868-4bdc-97c1-8809614aef86"]}],"mendeley":{"formattedCitation":"(Maryam et al., 2020)","manualFormatting":"Maryam et al. (2020)","plainTextFormattedCitation":"(Maryam et al., 2020)","previouslyFormattedCitation":"(Maryam et al., 2020)"},"properties":{"noteIndex":0},"schema":"https://github.com/citation-style-language/schema/raw/master/csl-citation.json"}</w:instrText>
      </w:r>
      <w:r w:rsidRPr="006D40F8">
        <w:rPr>
          <w:szCs w:val="22"/>
          <w:lang w:val="en-GB"/>
        </w:rPr>
        <w:fldChar w:fldCharType="separate"/>
      </w:r>
      <w:r w:rsidRPr="006D40F8">
        <w:rPr>
          <w:noProof/>
          <w:szCs w:val="22"/>
          <w:lang w:val="en-GB"/>
        </w:rPr>
        <w:t xml:space="preserve">Maryam </w:t>
      </w:r>
      <w:r w:rsidRPr="006D40F8">
        <w:rPr>
          <w:i/>
          <w:noProof/>
          <w:szCs w:val="22"/>
          <w:lang w:val="en-GB"/>
        </w:rPr>
        <w:t>et al.</w:t>
      </w:r>
      <w:r w:rsidRPr="006D40F8">
        <w:rPr>
          <w:noProof/>
          <w:szCs w:val="22"/>
          <w:lang w:val="en-GB"/>
        </w:rPr>
        <w:t xml:space="preserve"> (2020)</w:t>
      </w:r>
      <w:r w:rsidRPr="006D40F8">
        <w:rPr>
          <w:szCs w:val="22"/>
          <w:lang w:val="en-GB"/>
        </w:rPr>
        <w:fldChar w:fldCharType="end"/>
      </w:r>
      <w:r w:rsidRPr="006D40F8">
        <w:rPr>
          <w:szCs w:val="22"/>
          <w:lang w:val="en-GB"/>
        </w:rPr>
        <w:t xml:space="preserve">. Berdasarkan data dari </w:t>
      </w:r>
      <w:r w:rsidRPr="006D40F8">
        <w:rPr>
          <w:szCs w:val="22"/>
        </w:rPr>
        <w:t xml:space="preserve">pada PT Indo Kordsa Tbk dan PT Sepatu bata Tbk </w:t>
      </w:r>
      <w:r w:rsidR="00CA6F87">
        <w:rPr>
          <w:szCs w:val="22"/>
        </w:rPr>
        <w:t>dengan</w:t>
      </w:r>
      <w:r w:rsidRPr="006D40F8">
        <w:rPr>
          <w:szCs w:val="22"/>
        </w:rPr>
        <w:t xml:space="preserve"> PBV 1,47 pada tahun 2017 menurun 1,38 pada tahun 2018 dan mengalami kenaikan sebesar 2,80 tahun 2019, maka tidak sejalan dengan nilai GROWTH yang ada di perusahaan tersebut. Maka</w:t>
      </w:r>
      <w:r w:rsidR="006D2BC9" w:rsidRPr="006D40F8">
        <w:rPr>
          <w:szCs w:val="22"/>
        </w:rPr>
        <w:t>,</w:t>
      </w:r>
      <w:r w:rsidRPr="006D40F8">
        <w:rPr>
          <w:szCs w:val="22"/>
        </w:rPr>
        <w:t xml:space="preserve"> implikasinya adalah </w:t>
      </w:r>
      <w:r w:rsidRPr="006D40F8">
        <w:rPr>
          <w:i/>
          <w:szCs w:val="22"/>
          <w:lang w:val="en-GB"/>
        </w:rPr>
        <w:t>firm growth</w:t>
      </w:r>
      <w:r w:rsidRPr="006D40F8">
        <w:rPr>
          <w:szCs w:val="22"/>
          <w:lang w:val="en-GB"/>
        </w:rPr>
        <w:t xml:space="preserve"> (GROWTH) </w:t>
      </w:r>
      <w:r w:rsidRPr="006D40F8">
        <w:rPr>
          <w:szCs w:val="22"/>
        </w:rPr>
        <w:t xml:space="preserve">tidak berpengaruh terhadap nilai perusahaan (PBV). Setiap kenaikan dan penurunan nilai </w:t>
      </w:r>
      <w:r w:rsidRPr="006D40F8">
        <w:rPr>
          <w:i/>
          <w:szCs w:val="22"/>
          <w:lang w:val="en-GB"/>
        </w:rPr>
        <w:t>firm growth</w:t>
      </w:r>
      <w:r w:rsidRPr="006D40F8">
        <w:rPr>
          <w:szCs w:val="22"/>
          <w:lang w:val="en-GB"/>
        </w:rPr>
        <w:t xml:space="preserve"> (GROWTH) </w:t>
      </w:r>
      <w:r w:rsidRPr="006D40F8">
        <w:rPr>
          <w:szCs w:val="22"/>
        </w:rPr>
        <w:t>tidak akan m</w:t>
      </w:r>
      <w:r w:rsidR="00A1488D" w:rsidRPr="006D40F8">
        <w:rPr>
          <w:szCs w:val="22"/>
        </w:rPr>
        <w:t>em</w:t>
      </w:r>
      <w:r w:rsidRPr="006D40F8">
        <w:rPr>
          <w:szCs w:val="22"/>
        </w:rPr>
        <w:t>engaruhi nilai perusahaan (PBV). Maka peningkatan dan penurunan suatu aset tidak dapat digunakan perusahaan untuk memberikan sinyal kepada investor agar melakukan investasi.</w:t>
      </w:r>
    </w:p>
    <w:p w14:paraId="64FAAB91" w14:textId="77777777" w:rsidR="00751AFA" w:rsidRPr="006D40F8" w:rsidRDefault="00751AFA" w:rsidP="00751AFA">
      <w:pPr>
        <w:spacing w:before="240" w:after="240"/>
        <w:rPr>
          <w:b/>
          <w:szCs w:val="22"/>
          <w:lang w:val="id-ID"/>
        </w:rPr>
      </w:pPr>
      <w:r w:rsidRPr="006D40F8">
        <w:rPr>
          <w:b/>
          <w:szCs w:val="22"/>
          <w:lang w:val="id-ID"/>
        </w:rPr>
        <w:t>KESIMPULAN</w:t>
      </w:r>
    </w:p>
    <w:p w14:paraId="7F94B576" w14:textId="201978A1" w:rsidR="00751AFA" w:rsidRPr="006D40F8" w:rsidRDefault="00751AFA" w:rsidP="00751AFA">
      <w:pPr>
        <w:spacing w:after="240"/>
        <w:rPr>
          <w:b/>
          <w:szCs w:val="22"/>
          <w:lang w:val="en-GB"/>
        </w:rPr>
      </w:pPr>
      <w:r w:rsidRPr="006D40F8">
        <w:rPr>
          <w:i/>
          <w:szCs w:val="22"/>
          <w:lang w:val="en-GB"/>
        </w:rPr>
        <w:lastRenderedPageBreak/>
        <w:t>Profitability</w:t>
      </w:r>
      <w:r w:rsidRPr="006D40F8">
        <w:rPr>
          <w:szCs w:val="22"/>
          <w:lang w:val="en-GB"/>
        </w:rPr>
        <w:t xml:space="preserve"> berpengaruh terhadap nilai perusahaan. Pengeloaan laba yang baik dan tingginya pengembalian investasi akan m</w:t>
      </w:r>
      <w:r w:rsidR="00A1488D" w:rsidRPr="006D40F8">
        <w:rPr>
          <w:szCs w:val="22"/>
          <w:lang w:val="en-GB"/>
        </w:rPr>
        <w:t>em</w:t>
      </w:r>
      <w:r w:rsidRPr="006D40F8">
        <w:rPr>
          <w:szCs w:val="22"/>
          <w:lang w:val="en-GB"/>
        </w:rPr>
        <w:t xml:space="preserve">engaruhi meningkatnya nilai perusahaan. </w:t>
      </w:r>
      <w:r w:rsidRPr="006D40F8">
        <w:rPr>
          <w:i/>
          <w:szCs w:val="22"/>
          <w:lang w:val="en-GB"/>
        </w:rPr>
        <w:t xml:space="preserve">Liquidity </w:t>
      </w:r>
      <w:r w:rsidRPr="006D40F8">
        <w:rPr>
          <w:szCs w:val="22"/>
          <w:lang w:val="en-GB"/>
        </w:rPr>
        <w:t xml:space="preserve">berpengaruh terhadap nilai perusahaan. Pemenuhan hutang jangka pendek yang menggunakan aset lancar berjalan dengan baik. </w:t>
      </w:r>
      <w:r w:rsidRPr="006D40F8">
        <w:rPr>
          <w:i/>
          <w:szCs w:val="22"/>
          <w:lang w:val="en-GB"/>
        </w:rPr>
        <w:t xml:space="preserve">Leverage </w:t>
      </w:r>
      <w:r w:rsidRPr="006D40F8">
        <w:rPr>
          <w:szCs w:val="22"/>
          <w:lang w:val="en-GB"/>
        </w:rPr>
        <w:t xml:space="preserve">berpengaruh negatif terhadap nilai perusahaan. </w:t>
      </w:r>
      <w:r w:rsidRPr="006D40F8">
        <w:rPr>
          <w:i/>
          <w:szCs w:val="22"/>
          <w:lang w:val="en-GB"/>
        </w:rPr>
        <w:t>Leverage</w:t>
      </w:r>
      <w:r w:rsidRPr="006D40F8">
        <w:rPr>
          <w:szCs w:val="22"/>
          <w:lang w:val="en-GB"/>
        </w:rPr>
        <w:t xml:space="preserve"> dapat memberikan resiko tinggi ketika perusahaan tidak dapat membayar bunga hutang. </w:t>
      </w:r>
      <w:r w:rsidRPr="006D40F8">
        <w:rPr>
          <w:i/>
          <w:szCs w:val="22"/>
          <w:lang w:val="en-GB"/>
        </w:rPr>
        <w:t>Dividend policy</w:t>
      </w:r>
      <w:r w:rsidRPr="006D40F8">
        <w:rPr>
          <w:szCs w:val="22"/>
          <w:lang w:val="en-GB"/>
        </w:rPr>
        <w:t xml:space="preserve"> berpengaruh terhadap nilai perusahaan. Keputusan perusahaan membagikan labanya sebagai dividen yang tinggi maka akan menjadi sinyal postif bagi investor yang akan menanamkan dananya yang dapat membuat harga saham dan nilai perusahaan meningkat. Keputusan perusahaan </w:t>
      </w:r>
      <w:r w:rsidRPr="006D40F8">
        <w:rPr>
          <w:i/>
          <w:szCs w:val="22"/>
          <w:lang w:val="en-GB"/>
        </w:rPr>
        <w:t xml:space="preserve">Firm Size </w:t>
      </w:r>
      <w:r w:rsidRPr="006D40F8">
        <w:rPr>
          <w:szCs w:val="22"/>
          <w:lang w:val="en-GB"/>
        </w:rPr>
        <w:t xml:space="preserve">tidak </w:t>
      </w:r>
      <w:r w:rsidR="002C3598">
        <w:rPr>
          <w:szCs w:val="22"/>
          <w:lang w:val="en-GB"/>
        </w:rPr>
        <w:t>adanya</w:t>
      </w:r>
      <w:r w:rsidRPr="006D40F8">
        <w:rPr>
          <w:szCs w:val="22"/>
          <w:lang w:val="en-GB"/>
        </w:rPr>
        <w:t xml:space="preserve"> pengaruh </w:t>
      </w:r>
      <w:r w:rsidR="002C3598">
        <w:rPr>
          <w:szCs w:val="22"/>
          <w:lang w:val="en-GB"/>
        </w:rPr>
        <w:t>pada</w:t>
      </w:r>
      <w:r w:rsidRPr="006D40F8">
        <w:rPr>
          <w:szCs w:val="22"/>
          <w:lang w:val="en-GB"/>
        </w:rPr>
        <w:t xml:space="preserve"> nilai perusahaan. Perusahaan dengan ukuran yang besar belom pasti dapat mencerminkan perolehan nilai perusahaan yang baik. </w:t>
      </w:r>
      <w:r w:rsidRPr="006D40F8">
        <w:rPr>
          <w:i/>
          <w:szCs w:val="22"/>
          <w:lang w:val="en-GB"/>
        </w:rPr>
        <w:t>Firm Growth</w:t>
      </w:r>
      <w:r w:rsidRPr="006D40F8">
        <w:rPr>
          <w:szCs w:val="22"/>
          <w:lang w:val="en-GB"/>
        </w:rPr>
        <w:t xml:space="preserve"> tidak memiliki pengaruh terhdap nilai perusahaan. Perusahaan tidak mampu menjaga posisi keuangan dalam era pertumbuhan ekonomi seperti saat ini.</w:t>
      </w:r>
      <w:r w:rsidRPr="006D40F8">
        <w:rPr>
          <w:i/>
          <w:szCs w:val="22"/>
          <w:lang w:val="en-GB"/>
        </w:rPr>
        <w:t xml:space="preserve"> </w:t>
      </w:r>
    </w:p>
    <w:p w14:paraId="07025D44" w14:textId="607CCCBD" w:rsidR="00751AFA" w:rsidRPr="006D40F8" w:rsidRDefault="00751AFA" w:rsidP="00751AFA">
      <w:pPr>
        <w:rPr>
          <w:szCs w:val="22"/>
        </w:rPr>
      </w:pPr>
      <w:r w:rsidRPr="006D40F8">
        <w:rPr>
          <w:szCs w:val="22"/>
        </w:rPr>
        <w:t>Keterbatasan penelitian ini berdasarkan nilai Adjusted R</w:t>
      </w:r>
      <w:r w:rsidRPr="006D40F8">
        <w:rPr>
          <w:szCs w:val="22"/>
          <w:vertAlign w:val="superscript"/>
        </w:rPr>
        <w:t>2</w:t>
      </w:r>
      <w:r w:rsidRPr="006D40F8">
        <w:rPr>
          <w:szCs w:val="22"/>
        </w:rPr>
        <w:t xml:space="preserve"> sebesar 64,3% sedangkan 35,7% merupakan variabel diluar model yang dapat dijelaskan pengaruhnya </w:t>
      </w:r>
      <w:r w:rsidR="00A1488D" w:rsidRPr="006D40F8">
        <w:rPr>
          <w:szCs w:val="22"/>
        </w:rPr>
        <w:t>ter</w:t>
      </w:r>
      <w:r w:rsidRPr="006D40F8">
        <w:rPr>
          <w:szCs w:val="22"/>
        </w:rPr>
        <w:t>hadap nilai perusahaan. Bagi penelitian selanjutnya dapat mengganti atau menambah variabel Struktur modal (</w:t>
      </w:r>
      <w:r w:rsidRPr="006D40F8">
        <w:rPr>
          <w:szCs w:val="22"/>
        </w:rPr>
        <w:fldChar w:fldCharType="begin" w:fldLock="1"/>
      </w:r>
      <w:r w:rsidRPr="006D40F8">
        <w:rPr>
          <w:szCs w:val="22"/>
        </w:rPr>
        <w:instrText>ADDIN CSL_CITATION {"citationItems":[{"id":"ITEM-1","itemData":{"ISSN":"2302-8912","abstract":"Penelitian ini bertujuan untuk mengetahui signifikansi pengaruh secara parsial variable stuktur modal, kebijakan dividen dan ukuran perusahaan terhadap nilai perusahaan pada perusahaan manufaktur di Bursa Efek Indonesia periode 2011-2013. Untuk memecahkan masalah dalam penelitian ini digunakan teknik analisis regresi linear berganda yang di dahului dengan uji asumsi klasik, serta uji parsial (uji t). Pada pengujian secara parsial (uji t) dengan taraf nyata (α) = 5 persen, menunjukkan bahwa variabel struktur modal dan kebijakan dividen mempunyai pengaruh positif dan signifikan terhadap nilai perusahaan, sementara variable ukuran perusahaan berpengaruh negatif dan signifikan terhadap nilai perusahaan pada perusahaan manufaktur di Bursa Efek Indonesia Periode 2011-2013. Kontribusi ketiga variabel bebas tersebut terhadap variabel terikatnya yaitu nilai perusahaan dapat dilihat dari nilai Adj. R Square yang diperoleh yaitu sebesar 0,879. Ini berarti bahwa 87,9 persen variasi nilai perusahaan dipengaruhi oleh variable struktur modal, kebijakan dividen dan ukuran perusahaan.","author":[{"dropping-particle":"","family":"Prastuti","given":"Ni Kadek Rai","non-dropping-particle":"","parse-names":false,"suffix":""},{"dropping-particle":"","family":"Sudiartha","given":"i Gede Merta","non-dropping-particle":"","parse-names":false,"suffix":""}],"container-title":"Jurnal Manajemen Unud","id":"ITEM-1","issue":"3","issued":{"date-parts":[["2016"]]},"page":"1572-1598","title":"Pengaruh Struktur Modal, Kebijakan Dividen, Dan Ukuran Perusahaan Terhadap Nilai Perusahaan Pada Perusahaan Manufaktur","type":"article-journal","volume":"5"},"uris":["http://www.mendeley.com/documents/?uuid=eabef452-07f2-4fac-8430-646af8735229"]}],"mendeley":{"formattedCitation":"(Prastuti &amp; Sudiartha, 2016)","manualFormatting":"Prastuti &amp; Sudiartha, 2016)","plainTextFormattedCitation":"(Prastuti &amp; Sudiartha, 2016)","previouslyFormattedCitation":"(Prastuti &amp; Sudiartha, 2016)"},"properties":{"noteIndex":0},"schema":"https://github.com/citation-style-language/schema/raw/master/csl-citation.json"}</w:instrText>
      </w:r>
      <w:r w:rsidRPr="006D40F8">
        <w:rPr>
          <w:szCs w:val="22"/>
        </w:rPr>
        <w:fldChar w:fldCharType="separate"/>
      </w:r>
      <w:r w:rsidRPr="006D40F8">
        <w:rPr>
          <w:noProof/>
          <w:szCs w:val="22"/>
        </w:rPr>
        <w:t>Prastuti &amp; Sudiartha, 2016)</w:t>
      </w:r>
      <w:r w:rsidRPr="006D40F8">
        <w:rPr>
          <w:szCs w:val="22"/>
        </w:rPr>
        <w:fldChar w:fldCharType="end"/>
      </w:r>
      <w:r w:rsidRPr="006D40F8">
        <w:rPr>
          <w:szCs w:val="22"/>
        </w:rPr>
        <w:t xml:space="preserve">, </w:t>
      </w:r>
      <w:r w:rsidRPr="006D40F8">
        <w:rPr>
          <w:i/>
          <w:szCs w:val="22"/>
        </w:rPr>
        <w:t xml:space="preserve">Corporate Sosial Responsibility </w:t>
      </w:r>
      <w:r w:rsidRPr="006D40F8">
        <w:rPr>
          <w:szCs w:val="22"/>
        </w:rPr>
        <w:t xml:space="preserve">(CSR), </w:t>
      </w:r>
      <w:r w:rsidRPr="006D40F8">
        <w:rPr>
          <w:i/>
          <w:szCs w:val="22"/>
        </w:rPr>
        <w:t xml:space="preserve">Good Corporate Governance </w:t>
      </w:r>
      <w:r w:rsidRPr="006D40F8">
        <w:rPr>
          <w:szCs w:val="22"/>
        </w:rPr>
        <w:t xml:space="preserve">(GCG) </w:t>
      </w:r>
      <w:r w:rsidRPr="006D40F8">
        <w:rPr>
          <w:szCs w:val="22"/>
        </w:rPr>
        <w:fldChar w:fldCharType="begin" w:fldLock="1"/>
      </w:r>
      <w:r w:rsidR="00E27D5E" w:rsidRPr="006D40F8">
        <w:rPr>
          <w:szCs w:val="22"/>
        </w:rPr>
        <w:instrText>ADDIN CSL_CITATION {"citationItems":[{"id":"ITEM-1","itemData":{"ISSN":"2528-1135","abstract":"Nilai perusahaan akan terus meningkat ketika perusahaan memperhatikan aspek ekonomi, sosial dan lingkungan. Tujuan penelitian ini untuk mengetahui bagaimana pengaruh Corporate Social Responsibility dan Good Corporate Governance (GCG) secara langsung dan tidak langsung dengan adanya profitabilitas terhadap nilai perusahaan. Penelitian ini dilakukan pada sektor pertambangan dan sektor industri bahan dasar dan kimia di Bursa Efek Indonesia (BEI) pada tahun 2016-2018. Pemilihan sampel dalam penelitian ini berdasarkan metode purposive sampling dan diperoleh 20 perusahaan sampel dengan menggunakan teknik analisis data Partial Least Square (PLS). Hasil penelitian ini menunjukkan Corporate Social Responbility (CSR) berpengaruh tidak signifikan dan negatif terhadap nilai perusahaan dan profitabilitas. Good Corporate Governance (GCG) berpengaruh tidak signifikan dan positif terhadap nilai perusahaan. Good Corporate Governance (GCG) berpengaruh signifikan dan positif terhadap profitabilitas. Profitabilitas berpengaruh signifikan dan positif terhadap nilai perusahaan. Secara tidak langsung Corporate Social Responbility (CSR) berpengaruh tidak signifikan terhadap nilai perusahaan dengan adanya profitabilitas. Sebaliknya bahwa Good Corporate Governance (GCG) secara tidak langsung berpengaruh signifikan terhadap nilai perusahaan dengan adanya profitabilitas","author":[{"dropping-particle":"","family":"Khasanah","given":"Isti Dahliatul","non-dropping-particle":"","parse-names":false,"suffix":""},{"dropping-particle":"","family":"Sucipto","given":"Agus","non-dropping-particle":"","parse-names":false,"suffix":""}],"container-title":"AKUNTABEL: Jurnal Akuntansi dan Keuangan","id":"ITEM-1","issue":"1","issued":{"date-parts":[["2020"]]},"page":"14-28","title":"Pengaruh corporate social responbility (csr) dan good corporate governance (gcg) terhadap nilai perusahaan dengan profitabilitas sebagai variabel intervening","type":"article-journal","volume":"17"},"uris":["http://www.mendeley.com/documents/?uuid=5fece107-f359-473e-9a2c-114ff5f66403"]}],"mendeley":{"formattedCitation":"(Khasanah &amp; Sucipto, 2020)","plainTextFormattedCitation":"(Khasanah &amp; Sucipto, 2020)","previouslyFormattedCitation":"(Khasanah &amp; Sucipto, 2020)"},"properties":{"noteIndex":0},"schema":"https://github.com/citation-style-language/schema/raw/master/csl-citation.json"}</w:instrText>
      </w:r>
      <w:r w:rsidRPr="006D40F8">
        <w:rPr>
          <w:szCs w:val="22"/>
        </w:rPr>
        <w:fldChar w:fldCharType="separate"/>
      </w:r>
      <w:r w:rsidRPr="006D40F8">
        <w:rPr>
          <w:noProof/>
          <w:szCs w:val="22"/>
        </w:rPr>
        <w:t>(Khasanah &amp; Sucipto, 2020)</w:t>
      </w:r>
      <w:r w:rsidRPr="006D40F8">
        <w:rPr>
          <w:szCs w:val="22"/>
        </w:rPr>
        <w:fldChar w:fldCharType="end"/>
      </w:r>
      <w:r w:rsidRPr="006D40F8">
        <w:rPr>
          <w:szCs w:val="22"/>
        </w:rPr>
        <w:t xml:space="preserve">, dan dapat mengurangi atau menambah periode tahun yang telah diteliti </w:t>
      </w:r>
      <w:r w:rsidR="000E798D">
        <w:rPr>
          <w:szCs w:val="22"/>
        </w:rPr>
        <w:t>supaya</w:t>
      </w:r>
      <w:r w:rsidRPr="006D40F8">
        <w:rPr>
          <w:szCs w:val="22"/>
        </w:rPr>
        <w:t xml:space="preserve"> mendapatkan hasil berbeda dari penelitian ini. </w:t>
      </w:r>
    </w:p>
    <w:p w14:paraId="00C0B4AD" w14:textId="77777777" w:rsidR="00751AFA" w:rsidRPr="006D40F8" w:rsidRDefault="00751AFA" w:rsidP="00751AFA">
      <w:pPr>
        <w:spacing w:before="240" w:after="240"/>
        <w:rPr>
          <w:b/>
          <w:szCs w:val="22"/>
          <w:lang w:val="id-ID"/>
        </w:rPr>
      </w:pPr>
      <w:r w:rsidRPr="006D40F8">
        <w:rPr>
          <w:b/>
          <w:szCs w:val="22"/>
          <w:lang w:val="id-ID"/>
        </w:rPr>
        <w:t>DAFTAR PUSTAKA</w:t>
      </w:r>
    </w:p>
    <w:p w14:paraId="023A2E59" w14:textId="252BD01C" w:rsidR="00087E50" w:rsidRPr="006D40F8" w:rsidRDefault="00456EA4" w:rsidP="00087E50">
      <w:pPr>
        <w:widowControl w:val="0"/>
        <w:adjustRightInd w:val="0"/>
        <w:spacing w:before="240"/>
        <w:ind w:left="480" w:hanging="480"/>
        <w:rPr>
          <w:noProof/>
          <w:szCs w:val="24"/>
        </w:rPr>
      </w:pPr>
      <w:r w:rsidRPr="006D40F8">
        <w:fldChar w:fldCharType="begin" w:fldLock="1"/>
      </w:r>
      <w:r w:rsidRPr="006D40F8">
        <w:instrText xml:space="preserve">ADDIN Mendeley Bibliography CSL_BIBLIOGRAPHY </w:instrText>
      </w:r>
      <w:r w:rsidRPr="006D40F8">
        <w:fldChar w:fldCharType="separate"/>
      </w:r>
      <w:r w:rsidR="00087E50" w:rsidRPr="006D40F8">
        <w:rPr>
          <w:noProof/>
          <w:szCs w:val="24"/>
        </w:rPr>
        <w:t xml:space="preserve">Abdillah, A. (2013). Analisis Pengaruh kebijakan Dividen, Kebijakan Hutang, Profitabilitas dan Keputusan Investasi Terhadap Nilai Perusahaan Manufaktur di BEI 2009-2012. </w:t>
      </w:r>
      <w:r w:rsidR="00087E50" w:rsidRPr="006D40F8">
        <w:rPr>
          <w:i/>
          <w:iCs/>
          <w:noProof/>
          <w:szCs w:val="24"/>
        </w:rPr>
        <w:t>Jurnal Ilmiah Manajemen</w:t>
      </w:r>
      <w:r w:rsidR="00087E50" w:rsidRPr="006D40F8">
        <w:rPr>
          <w:noProof/>
          <w:szCs w:val="24"/>
        </w:rPr>
        <w:t xml:space="preserve">, </w:t>
      </w:r>
      <w:r w:rsidR="00087E50" w:rsidRPr="006D40F8">
        <w:rPr>
          <w:i/>
          <w:iCs/>
          <w:noProof/>
          <w:szCs w:val="24"/>
        </w:rPr>
        <w:t>15</w:t>
      </w:r>
      <w:r w:rsidR="00087E50" w:rsidRPr="006D40F8">
        <w:rPr>
          <w:noProof/>
          <w:szCs w:val="24"/>
        </w:rPr>
        <w:t>(7), 251–256. https://doi.org/10.1016/0165-9936(96)00040-4</w:t>
      </w:r>
    </w:p>
    <w:p w14:paraId="0D10CD4C"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kbar, F., &amp; Fahmi, I. (2019). Pengaruh Ukuran Perusahaan, Profitabilitas Dan Likuiditas Terhadap Kebijakan Dividen Dan Nilai Perusahaan Pada Perusahaan Manufaktur Yang Terdaftar Di Bursa Efek Indonesia. </w:t>
      </w:r>
      <w:r w:rsidRPr="006D40F8">
        <w:rPr>
          <w:i/>
          <w:iCs/>
          <w:noProof/>
          <w:szCs w:val="24"/>
        </w:rPr>
        <w:t>Jurnal Ilmiah Mahasiswa Ekonomi Manajemen</w:t>
      </w:r>
      <w:r w:rsidRPr="006D40F8">
        <w:rPr>
          <w:noProof/>
          <w:szCs w:val="24"/>
        </w:rPr>
        <w:t xml:space="preserve">, </w:t>
      </w:r>
      <w:r w:rsidRPr="006D40F8">
        <w:rPr>
          <w:i/>
          <w:iCs/>
          <w:noProof/>
          <w:szCs w:val="24"/>
        </w:rPr>
        <w:t>5</w:t>
      </w:r>
      <w:r w:rsidRPr="006D40F8">
        <w:rPr>
          <w:noProof/>
          <w:szCs w:val="24"/>
        </w:rPr>
        <w:t>(1), 62–81.</w:t>
      </w:r>
    </w:p>
    <w:p w14:paraId="58A0A298"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njarwati, K., Chabachib, M., &amp; Demi, I. R. (2016). Pengaruh Profitabilitas, Size, Dan Likuiditas Terhadap Nilai Perusahaan Manufaktur Di Indonesia Dengan Struktur Modal Sebagai Variabel Intervening. </w:t>
      </w:r>
      <w:r w:rsidRPr="006D40F8">
        <w:rPr>
          <w:i/>
          <w:iCs/>
          <w:noProof/>
          <w:szCs w:val="24"/>
        </w:rPr>
        <w:t>Diponegoro Journal of Finance</w:t>
      </w:r>
      <w:r w:rsidRPr="006D40F8">
        <w:rPr>
          <w:noProof/>
          <w:szCs w:val="24"/>
        </w:rPr>
        <w:t xml:space="preserve">, </w:t>
      </w:r>
      <w:r w:rsidRPr="006D40F8">
        <w:rPr>
          <w:i/>
          <w:iCs/>
          <w:noProof/>
          <w:szCs w:val="24"/>
        </w:rPr>
        <w:t>6</w:t>
      </w:r>
      <w:r w:rsidRPr="006D40F8">
        <w:rPr>
          <w:noProof/>
          <w:szCs w:val="24"/>
        </w:rPr>
        <w:t>(2), 1–20.</w:t>
      </w:r>
    </w:p>
    <w:p w14:paraId="258A84B7"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nnisa, R., &amp; Chabachib, M. (2017). Analisis Pengaruh Current Ratio (CR), Debt To Equity Ratio (DER), Return on Assets (ROA) Terhadap Price To Book Value (PBV), Dengan Dividend Payout Ratio Sebagai Variabel Intervening (Studi Kasus pada perusahaan industri manufaktur yang terdaftar di BEI P. </w:t>
      </w:r>
      <w:r w:rsidRPr="006D40F8">
        <w:rPr>
          <w:i/>
          <w:iCs/>
          <w:noProof/>
          <w:szCs w:val="24"/>
        </w:rPr>
        <w:t>Diponegoro Journal of Management</w:t>
      </w:r>
      <w:r w:rsidRPr="006D40F8">
        <w:rPr>
          <w:noProof/>
          <w:szCs w:val="24"/>
        </w:rPr>
        <w:t xml:space="preserve">, </w:t>
      </w:r>
      <w:r w:rsidRPr="006D40F8">
        <w:rPr>
          <w:i/>
          <w:iCs/>
          <w:noProof/>
          <w:szCs w:val="24"/>
        </w:rPr>
        <w:t>6</w:t>
      </w:r>
      <w:r w:rsidRPr="006D40F8">
        <w:rPr>
          <w:noProof/>
          <w:szCs w:val="24"/>
        </w:rPr>
        <w:t>(1), 1–15.</w:t>
      </w:r>
    </w:p>
    <w:p w14:paraId="2B4BB95C"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rtati, D. (2020). Pengaruh Return on Assets , Size Dan Current Ratio Terhadap Nilai Perusahaan Melalui. </w:t>
      </w:r>
      <w:r w:rsidRPr="006D40F8">
        <w:rPr>
          <w:i/>
          <w:iCs/>
          <w:noProof/>
          <w:szCs w:val="24"/>
        </w:rPr>
        <w:t>Jurnal Bisnis, Manajemen, Dan Akuntansi</w:t>
      </w:r>
      <w:r w:rsidRPr="006D40F8">
        <w:rPr>
          <w:noProof/>
          <w:szCs w:val="24"/>
        </w:rPr>
        <w:t xml:space="preserve">, </w:t>
      </w:r>
      <w:r w:rsidRPr="006D40F8">
        <w:rPr>
          <w:i/>
          <w:iCs/>
          <w:noProof/>
          <w:szCs w:val="24"/>
        </w:rPr>
        <w:t>VII</w:t>
      </w:r>
      <w:r w:rsidRPr="006D40F8">
        <w:rPr>
          <w:noProof/>
          <w:szCs w:val="24"/>
        </w:rPr>
        <w:t>(1), 111–131. http://jurnal.amaypk.ac.id/index.php/jbma/article/view/92/105</w:t>
      </w:r>
    </w:p>
    <w:p w14:paraId="1312D352"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slindar, D. A., &amp; Lestari, U. P. (2020). Pengaruh profitabilitas, likuiditas dan peluang pertumbuhan terhadap nilai perusahaan dengan struktur modal sebagai variabel intervening. </w:t>
      </w:r>
      <w:r w:rsidRPr="006D40F8">
        <w:rPr>
          <w:i/>
          <w:iCs/>
          <w:noProof/>
          <w:szCs w:val="24"/>
        </w:rPr>
        <w:t>Journal of Chemical Information and Modeling</w:t>
      </w:r>
      <w:r w:rsidRPr="006D40F8">
        <w:rPr>
          <w:noProof/>
          <w:szCs w:val="24"/>
        </w:rPr>
        <w:t xml:space="preserve">, </w:t>
      </w:r>
      <w:r w:rsidRPr="006D40F8">
        <w:rPr>
          <w:i/>
          <w:iCs/>
          <w:noProof/>
          <w:szCs w:val="24"/>
        </w:rPr>
        <w:t>110</w:t>
      </w:r>
      <w:r w:rsidRPr="006D40F8">
        <w:rPr>
          <w:noProof/>
          <w:szCs w:val="24"/>
        </w:rPr>
        <w:t>(9), 1689–1699.</w:t>
      </w:r>
    </w:p>
    <w:p w14:paraId="54419C8C"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Atmikasari, D., Indarti, I., &amp; Muncaraditya, E. (2020). Pengaruh Profitabilitas terhadap Nilai Perusahaan dengan Kebijakan Deviden sebagai Variabel Intervening. </w:t>
      </w:r>
      <w:r w:rsidRPr="006D40F8">
        <w:rPr>
          <w:i/>
          <w:iCs/>
          <w:noProof/>
          <w:szCs w:val="24"/>
        </w:rPr>
        <w:t>Jurnal Akuntansi</w:t>
      </w:r>
      <w:r w:rsidRPr="006D40F8">
        <w:rPr>
          <w:noProof/>
          <w:szCs w:val="24"/>
        </w:rPr>
        <w:t xml:space="preserve">, </w:t>
      </w:r>
      <w:r w:rsidRPr="006D40F8">
        <w:rPr>
          <w:i/>
          <w:iCs/>
          <w:noProof/>
          <w:szCs w:val="24"/>
        </w:rPr>
        <w:t>1</w:t>
      </w:r>
      <w:r w:rsidRPr="006D40F8">
        <w:rPr>
          <w:noProof/>
          <w:szCs w:val="24"/>
        </w:rPr>
        <w:t>(1), 1–23. https://doi.org/10.37470/1.022.1.04</w:t>
      </w:r>
    </w:p>
    <w:p w14:paraId="741F83B1" w14:textId="10F51F27" w:rsidR="00087E50" w:rsidRPr="006D40F8" w:rsidRDefault="00087E50" w:rsidP="00087E50">
      <w:pPr>
        <w:widowControl w:val="0"/>
        <w:adjustRightInd w:val="0"/>
        <w:spacing w:before="240"/>
        <w:ind w:left="480" w:hanging="480"/>
        <w:rPr>
          <w:noProof/>
          <w:szCs w:val="24"/>
        </w:rPr>
      </w:pPr>
      <w:r w:rsidRPr="006D40F8">
        <w:rPr>
          <w:noProof/>
          <w:szCs w:val="24"/>
        </w:rPr>
        <w:t xml:space="preserve">Azmi, N., Isnurhadi, I., &amp; Hamdan, U. (2018). Pengaruh Profitabilitas, Ukuran Perusahaan Terhadap Nilai Perusahaan Dengan Struktur Modal Sebagai Variabel Intervening Pada Perusahaan Manufaktur Yang Terdaftar Di </w:t>
      </w:r>
      <w:r w:rsidR="008F564E">
        <w:rPr>
          <w:noProof/>
          <w:szCs w:val="24"/>
        </w:rPr>
        <w:t>BEI</w:t>
      </w:r>
      <w:r w:rsidRPr="006D40F8">
        <w:rPr>
          <w:noProof/>
          <w:szCs w:val="24"/>
        </w:rPr>
        <w:t xml:space="preserve">. </w:t>
      </w:r>
      <w:r w:rsidRPr="006D40F8">
        <w:rPr>
          <w:i/>
          <w:iCs/>
          <w:noProof/>
          <w:szCs w:val="24"/>
        </w:rPr>
        <w:t>Jembatan</w:t>
      </w:r>
      <w:r w:rsidRPr="006D40F8">
        <w:rPr>
          <w:noProof/>
          <w:szCs w:val="24"/>
        </w:rPr>
        <w:t xml:space="preserve">, </w:t>
      </w:r>
      <w:r w:rsidRPr="006D40F8">
        <w:rPr>
          <w:i/>
          <w:iCs/>
          <w:noProof/>
          <w:szCs w:val="24"/>
        </w:rPr>
        <w:t>15</w:t>
      </w:r>
      <w:r w:rsidRPr="006D40F8">
        <w:rPr>
          <w:noProof/>
          <w:szCs w:val="24"/>
        </w:rPr>
        <w:t>(2), 95–108. https://doi.org/10.29259/jmbt.v15i2.6657</w:t>
      </w:r>
    </w:p>
    <w:p w14:paraId="780C1F86" w14:textId="77777777" w:rsidR="00087E50" w:rsidRPr="006D40F8" w:rsidRDefault="00087E50" w:rsidP="00087E50">
      <w:pPr>
        <w:widowControl w:val="0"/>
        <w:adjustRightInd w:val="0"/>
        <w:spacing w:before="240"/>
        <w:ind w:left="480" w:hanging="480"/>
        <w:rPr>
          <w:noProof/>
          <w:szCs w:val="24"/>
        </w:rPr>
      </w:pPr>
      <w:r w:rsidRPr="006D40F8">
        <w:rPr>
          <w:noProof/>
          <w:szCs w:val="24"/>
        </w:rPr>
        <w:lastRenderedPageBreak/>
        <w:t xml:space="preserve">Gustian, D. (2017). Pengaruh Pertumbuhan Perusahaan, Keputusan Investasi, Dan Keputusan Pendanaan Terhadap Nilai Perusahaan. </w:t>
      </w:r>
      <w:r w:rsidRPr="006D40F8">
        <w:rPr>
          <w:i/>
          <w:iCs/>
          <w:noProof/>
          <w:szCs w:val="24"/>
        </w:rPr>
        <w:t>Jurnal Akuntansi</w:t>
      </w:r>
      <w:r w:rsidRPr="006D40F8">
        <w:rPr>
          <w:noProof/>
          <w:szCs w:val="24"/>
        </w:rPr>
        <w:t xml:space="preserve">, </w:t>
      </w:r>
      <w:r w:rsidRPr="006D40F8">
        <w:rPr>
          <w:i/>
          <w:iCs/>
          <w:noProof/>
          <w:szCs w:val="24"/>
        </w:rPr>
        <w:t>5</w:t>
      </w:r>
      <w:r w:rsidRPr="006D40F8">
        <w:rPr>
          <w:noProof/>
          <w:szCs w:val="24"/>
        </w:rPr>
        <w:t>(2), 2635–5315.</w:t>
      </w:r>
    </w:p>
    <w:p w14:paraId="32D1DF06"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Himawan, M. R., &amp; Christiawan, Y. J. (2016). Pengaruh Keputusan Pendanaan Dan Kebijakan Dividen Terhadap Nilai Perusahaan Pada Sektor Manufaktur Di Indonesia. </w:t>
      </w:r>
      <w:r w:rsidRPr="006D40F8">
        <w:rPr>
          <w:i/>
          <w:iCs/>
          <w:noProof/>
          <w:szCs w:val="24"/>
        </w:rPr>
        <w:t>Business Accounting Review</w:t>
      </w:r>
      <w:r w:rsidRPr="006D40F8">
        <w:rPr>
          <w:noProof/>
          <w:szCs w:val="24"/>
        </w:rPr>
        <w:t xml:space="preserve">, </w:t>
      </w:r>
      <w:r w:rsidRPr="006D40F8">
        <w:rPr>
          <w:i/>
          <w:iCs/>
          <w:noProof/>
          <w:szCs w:val="24"/>
        </w:rPr>
        <w:t>4</w:t>
      </w:r>
      <w:r w:rsidRPr="006D40F8">
        <w:rPr>
          <w:noProof/>
          <w:szCs w:val="24"/>
        </w:rPr>
        <w:t>(1), 193–204.</w:t>
      </w:r>
    </w:p>
    <w:p w14:paraId="3865C03F"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Hirdinis, M. (2019). Capital structure and firm size on firm value moderated by profitability. </w:t>
      </w:r>
      <w:r w:rsidRPr="006D40F8">
        <w:rPr>
          <w:i/>
          <w:iCs/>
          <w:noProof/>
          <w:szCs w:val="24"/>
        </w:rPr>
        <w:t>International Journal of Economics and Business Administration</w:t>
      </w:r>
      <w:r w:rsidRPr="006D40F8">
        <w:rPr>
          <w:noProof/>
          <w:szCs w:val="24"/>
        </w:rPr>
        <w:t xml:space="preserve">, </w:t>
      </w:r>
      <w:r w:rsidRPr="006D40F8">
        <w:rPr>
          <w:i/>
          <w:iCs/>
          <w:noProof/>
          <w:szCs w:val="24"/>
        </w:rPr>
        <w:t>7</w:t>
      </w:r>
      <w:r w:rsidRPr="006D40F8">
        <w:rPr>
          <w:noProof/>
          <w:szCs w:val="24"/>
        </w:rPr>
        <w:t>(1), 174–191. https://doi.org/10.35808/ijeba/204</w:t>
      </w:r>
    </w:p>
    <w:p w14:paraId="328D0D46"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Jensen, M. C., &amp; Meckling, W. H. (2019). Theory Of The Firm: Managerial Behavior Agency Costs And Ownership Structure. </w:t>
      </w:r>
      <w:r w:rsidRPr="006D40F8">
        <w:rPr>
          <w:i/>
          <w:iCs/>
          <w:noProof/>
          <w:szCs w:val="24"/>
        </w:rPr>
        <w:t>Human Relations</w:t>
      </w:r>
      <w:r w:rsidRPr="006D40F8">
        <w:rPr>
          <w:noProof/>
          <w:szCs w:val="24"/>
        </w:rPr>
        <w:t xml:space="preserve">, </w:t>
      </w:r>
      <w:r w:rsidRPr="006D40F8">
        <w:rPr>
          <w:i/>
          <w:iCs/>
          <w:noProof/>
          <w:szCs w:val="24"/>
        </w:rPr>
        <w:t>72</w:t>
      </w:r>
      <w:r w:rsidRPr="006D40F8">
        <w:rPr>
          <w:noProof/>
          <w:szCs w:val="24"/>
        </w:rPr>
        <w:t>(10), 1671–1696. https://doi.org/10.1177/0018726718812602</w:t>
      </w:r>
    </w:p>
    <w:p w14:paraId="68430ED8"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Khasanah, I. D., &amp; Sucipto, A. (2020). Pengaruh corporate social responbility (csr) dan good corporate governance (gcg) terhadap nilai perusahaan dengan profitabilitas sebagai variabel intervening. </w:t>
      </w:r>
      <w:r w:rsidRPr="006D40F8">
        <w:rPr>
          <w:i/>
          <w:iCs/>
          <w:noProof/>
          <w:szCs w:val="24"/>
        </w:rPr>
        <w:t>AKUNTABEL: Jurnal Akuntansi Dan Keuangan</w:t>
      </w:r>
      <w:r w:rsidRPr="006D40F8">
        <w:rPr>
          <w:noProof/>
          <w:szCs w:val="24"/>
        </w:rPr>
        <w:t xml:space="preserve">, </w:t>
      </w:r>
      <w:r w:rsidRPr="006D40F8">
        <w:rPr>
          <w:i/>
          <w:iCs/>
          <w:noProof/>
          <w:szCs w:val="24"/>
        </w:rPr>
        <w:t>17</w:t>
      </w:r>
      <w:r w:rsidRPr="006D40F8">
        <w:rPr>
          <w:noProof/>
          <w:szCs w:val="24"/>
        </w:rPr>
        <w:t>(1), 14–28.</w:t>
      </w:r>
    </w:p>
    <w:p w14:paraId="6F9D5B31"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Konten.co.id. (2020). </w:t>
      </w:r>
      <w:r w:rsidRPr="006D40F8">
        <w:rPr>
          <w:i/>
          <w:iCs/>
          <w:noProof/>
          <w:szCs w:val="24"/>
        </w:rPr>
        <w:t>Nilai Transaksi Sektor-Sektor Turun</w:t>
      </w:r>
      <w:r w:rsidRPr="006D40F8">
        <w:rPr>
          <w:noProof/>
          <w:szCs w:val="24"/>
        </w:rPr>
        <w:t>. https://investasi.kontan.co.id/news/nilai-transaksi-sektor-sektor-ini-turun-dalam-simak-rekomendasi-analis</w:t>
      </w:r>
    </w:p>
    <w:p w14:paraId="02C06822"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Kurniawan, G. G., &amp; Ardiansyah. (2020). Pengaruh Profitabilitas, Ukuran Perusahaan, Leverage Dan Likuiditas Terhadap Nilai Perusahaan. </w:t>
      </w:r>
      <w:r w:rsidRPr="006D40F8">
        <w:rPr>
          <w:i/>
          <w:iCs/>
          <w:noProof/>
          <w:szCs w:val="24"/>
        </w:rPr>
        <w:t>Jurnal Multiparadigma Akuntansi Tarumanagara</w:t>
      </w:r>
      <w:r w:rsidRPr="006D40F8">
        <w:rPr>
          <w:noProof/>
          <w:szCs w:val="24"/>
        </w:rPr>
        <w:t xml:space="preserve">, </w:t>
      </w:r>
      <w:r w:rsidRPr="006D40F8">
        <w:rPr>
          <w:i/>
          <w:iCs/>
          <w:noProof/>
          <w:szCs w:val="24"/>
        </w:rPr>
        <w:t>2</w:t>
      </w:r>
      <w:r w:rsidRPr="006D40F8">
        <w:rPr>
          <w:noProof/>
          <w:szCs w:val="24"/>
        </w:rPr>
        <w:t>(1), 367–375.</w:t>
      </w:r>
    </w:p>
    <w:p w14:paraId="2A67813F" w14:textId="5CD8722D" w:rsidR="00087E50" w:rsidRPr="006D40F8" w:rsidRDefault="00087E50" w:rsidP="00087E50">
      <w:pPr>
        <w:widowControl w:val="0"/>
        <w:adjustRightInd w:val="0"/>
        <w:spacing w:before="240"/>
        <w:ind w:left="480" w:hanging="480"/>
        <w:rPr>
          <w:noProof/>
          <w:szCs w:val="24"/>
        </w:rPr>
      </w:pPr>
      <w:r w:rsidRPr="006D40F8">
        <w:rPr>
          <w:noProof/>
          <w:szCs w:val="24"/>
        </w:rPr>
        <w:t>Laksitaputri,  iriena maharani. (2013). Ana</w:t>
      </w:r>
      <w:r w:rsidR="00373801" w:rsidRPr="006D40F8">
        <w:rPr>
          <w:noProof/>
          <w:szCs w:val="24"/>
        </w:rPr>
        <w:t>lisis faktor-faktor yang memeng</w:t>
      </w:r>
      <w:r w:rsidRPr="006D40F8">
        <w:rPr>
          <w:noProof/>
          <w:szCs w:val="24"/>
        </w:rPr>
        <w:t xml:space="preserve">aruhi nilai perusahaan dengan profitabilitas sebagai variabel intervening. </w:t>
      </w:r>
      <w:r w:rsidRPr="006D40F8">
        <w:rPr>
          <w:i/>
          <w:iCs/>
          <w:noProof/>
          <w:szCs w:val="24"/>
        </w:rPr>
        <w:t>E-Jurnal Akuntansi</w:t>
      </w:r>
      <w:r w:rsidRPr="006D40F8">
        <w:rPr>
          <w:noProof/>
          <w:szCs w:val="24"/>
        </w:rPr>
        <w:t xml:space="preserve">, </w:t>
      </w:r>
      <w:r w:rsidRPr="006D40F8">
        <w:rPr>
          <w:i/>
          <w:iCs/>
          <w:noProof/>
          <w:szCs w:val="24"/>
        </w:rPr>
        <w:t>30</w:t>
      </w:r>
      <w:r w:rsidRPr="006D40F8">
        <w:rPr>
          <w:noProof/>
          <w:szCs w:val="24"/>
        </w:rPr>
        <w:t>(7), 18–57.</w:t>
      </w:r>
    </w:p>
    <w:p w14:paraId="5FD61DC3"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Lubis, M., Savitri, E., &amp; Riau, U. (2020). Analisis Pengaruh Nila Tukar Rupiah Dan Bi Rate Terhadap Return Saham Subsektor Perkebunan Dengan Harga Referensi Crude Palm Oil (Cpo) Sebagai Variabel Moerasi. </w:t>
      </w:r>
      <w:r w:rsidRPr="006D40F8">
        <w:rPr>
          <w:i/>
          <w:iCs/>
          <w:noProof/>
          <w:szCs w:val="24"/>
        </w:rPr>
        <w:t>Jurnal Ilmiah Manajemen</w:t>
      </w:r>
      <w:r w:rsidRPr="006D40F8">
        <w:rPr>
          <w:noProof/>
          <w:szCs w:val="24"/>
        </w:rPr>
        <w:t xml:space="preserve">, </w:t>
      </w:r>
      <w:r w:rsidRPr="006D40F8">
        <w:rPr>
          <w:i/>
          <w:iCs/>
          <w:noProof/>
          <w:szCs w:val="24"/>
        </w:rPr>
        <w:t>8</w:t>
      </w:r>
      <w:r w:rsidRPr="006D40F8">
        <w:rPr>
          <w:noProof/>
          <w:szCs w:val="24"/>
        </w:rPr>
        <w:t>(1), 108–124.</w:t>
      </w:r>
    </w:p>
    <w:p w14:paraId="3440A472"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Lumoly, S., Murni, S., &amp; Untu, V. N. (2018). Pengaruh Likuiditas, Ukuran Perusahaan Dan Profitabilitas Terhadap Nilai Perusahaan (Studi pada Perusahaan Logam dan Sejenisnya yang Terdaftar di Bursa Efek Indonesia). </w:t>
      </w:r>
      <w:r w:rsidRPr="006D40F8">
        <w:rPr>
          <w:i/>
          <w:iCs/>
          <w:noProof/>
          <w:szCs w:val="24"/>
        </w:rPr>
        <w:t>Jurnal EMBA: Jurnal Riset Ekonomi, Manajemen, Bisnis Dan Akuntansi</w:t>
      </w:r>
      <w:r w:rsidRPr="006D40F8">
        <w:rPr>
          <w:noProof/>
          <w:szCs w:val="24"/>
        </w:rPr>
        <w:t xml:space="preserve">, </w:t>
      </w:r>
      <w:r w:rsidRPr="006D40F8">
        <w:rPr>
          <w:i/>
          <w:iCs/>
          <w:noProof/>
          <w:szCs w:val="24"/>
        </w:rPr>
        <w:t>6</w:t>
      </w:r>
      <w:r w:rsidRPr="006D40F8">
        <w:rPr>
          <w:noProof/>
          <w:szCs w:val="24"/>
        </w:rPr>
        <w:t>(3), 1108–1117. https://doi.org/10.35794/emba.v6i3.20072</w:t>
      </w:r>
    </w:p>
    <w:p w14:paraId="2EF184C1"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Mahendra, A., Artini, L. G. S., &amp; Suarjaya, A. . G. (2012). Pengaruh Kinerja Keuangan Terhadap Nilai Perusahaan Pada Perusahaan Manufaktur Yang Terdaftar Di Bursa Efek Indonesia. </w:t>
      </w:r>
      <w:r w:rsidRPr="006D40F8">
        <w:rPr>
          <w:i/>
          <w:iCs/>
          <w:noProof/>
          <w:szCs w:val="24"/>
        </w:rPr>
        <w:t>Jurnal Manajemen, Strategi Bisnis, Dan Kewirausahaan</w:t>
      </w:r>
      <w:r w:rsidRPr="006D40F8">
        <w:rPr>
          <w:noProof/>
          <w:szCs w:val="24"/>
        </w:rPr>
        <w:t xml:space="preserve">, </w:t>
      </w:r>
      <w:r w:rsidRPr="006D40F8">
        <w:rPr>
          <w:i/>
          <w:iCs/>
          <w:noProof/>
          <w:szCs w:val="24"/>
        </w:rPr>
        <w:t>6</w:t>
      </w:r>
      <w:r w:rsidRPr="006D40F8">
        <w:rPr>
          <w:noProof/>
          <w:szCs w:val="24"/>
        </w:rPr>
        <w:t>(2), 130–138. https://doi.org/10.37751/parameter.v4i1.31</w:t>
      </w:r>
    </w:p>
    <w:p w14:paraId="027EA3B4"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Maryam, S., Mus, A. R., &amp; Priliyadi, A. (2020). Pengaruh Ukuran Perusahaan, Pertumbuhan Perusahaan, Likuiditas, Profitabilitas Dan Kebijakan Dividen Terhadap Nilai Perusahaan. </w:t>
      </w:r>
      <w:r w:rsidRPr="006D40F8">
        <w:rPr>
          <w:i/>
          <w:iCs/>
          <w:noProof/>
          <w:szCs w:val="24"/>
        </w:rPr>
        <w:t>Center of Economic Student Journal</w:t>
      </w:r>
      <w:r w:rsidRPr="006D40F8">
        <w:rPr>
          <w:noProof/>
          <w:szCs w:val="24"/>
        </w:rPr>
        <w:t xml:space="preserve">, </w:t>
      </w:r>
      <w:r w:rsidRPr="006D40F8">
        <w:rPr>
          <w:i/>
          <w:iCs/>
          <w:noProof/>
          <w:szCs w:val="24"/>
        </w:rPr>
        <w:t>3</w:t>
      </w:r>
      <w:r w:rsidRPr="006D40F8">
        <w:rPr>
          <w:noProof/>
          <w:szCs w:val="24"/>
        </w:rPr>
        <w:t>(1), 90–109.</w:t>
      </w:r>
    </w:p>
    <w:p w14:paraId="4F5ADDB9"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Mayogi, D. G., &amp; Fidiana. (2016). Pengaruh Profitabilitas, Kebijakan Dividen, dan Kebijakan Utang Terhadap Nilai Perusahaan. </w:t>
      </w:r>
      <w:r w:rsidRPr="006D40F8">
        <w:rPr>
          <w:i/>
          <w:iCs/>
          <w:noProof/>
          <w:szCs w:val="24"/>
        </w:rPr>
        <w:t>Jurnal Ilmu Dan Riset Akuntansi</w:t>
      </w:r>
      <w:r w:rsidRPr="006D40F8">
        <w:rPr>
          <w:noProof/>
          <w:szCs w:val="24"/>
        </w:rPr>
        <w:t xml:space="preserve">, </w:t>
      </w:r>
      <w:r w:rsidRPr="006D40F8">
        <w:rPr>
          <w:i/>
          <w:iCs/>
          <w:noProof/>
          <w:szCs w:val="24"/>
        </w:rPr>
        <w:t>5</w:t>
      </w:r>
      <w:r w:rsidRPr="006D40F8">
        <w:rPr>
          <w:noProof/>
          <w:szCs w:val="24"/>
        </w:rPr>
        <w:t>(1), 71–81. https://doi.org/10.21776/ub.profit.2020.014.02.9</w:t>
      </w:r>
    </w:p>
    <w:p w14:paraId="6BF8D7ED"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Nainggolan, S. D. A., &amp; Listiadi, A. (2014). Pengaruh Kebijakan Hutang Terhadap Nilai Perusahaan Dengan Kebijakan Dividen Sebagai Variabel Moderasi Subaraman Desmon Asa Nainggolan Agung Listiadi. </w:t>
      </w:r>
      <w:r w:rsidRPr="006D40F8">
        <w:rPr>
          <w:i/>
          <w:iCs/>
          <w:noProof/>
          <w:szCs w:val="24"/>
        </w:rPr>
        <w:t>Jurnal Ilmu Manajemen</w:t>
      </w:r>
      <w:r w:rsidRPr="006D40F8">
        <w:rPr>
          <w:noProof/>
          <w:szCs w:val="24"/>
        </w:rPr>
        <w:t xml:space="preserve">, </w:t>
      </w:r>
      <w:r w:rsidRPr="006D40F8">
        <w:rPr>
          <w:i/>
          <w:iCs/>
          <w:noProof/>
          <w:szCs w:val="24"/>
        </w:rPr>
        <w:t>2</w:t>
      </w:r>
      <w:r w:rsidRPr="006D40F8">
        <w:rPr>
          <w:noProof/>
          <w:szCs w:val="24"/>
        </w:rPr>
        <w:t>(3), 868–879. https://ejournal.unesa.ac.id/index.php/jim/article/view/10177</w:t>
      </w:r>
    </w:p>
    <w:p w14:paraId="44808826" w14:textId="77777777" w:rsidR="00087E50" w:rsidRPr="006D40F8" w:rsidRDefault="00087E50" w:rsidP="00087E50">
      <w:pPr>
        <w:widowControl w:val="0"/>
        <w:adjustRightInd w:val="0"/>
        <w:spacing w:before="240"/>
        <w:ind w:left="480" w:hanging="480"/>
        <w:rPr>
          <w:noProof/>
          <w:szCs w:val="24"/>
        </w:rPr>
      </w:pPr>
      <w:r w:rsidRPr="006D40F8">
        <w:rPr>
          <w:noProof/>
          <w:szCs w:val="24"/>
        </w:rPr>
        <w:lastRenderedPageBreak/>
        <w:t xml:space="preserve">Ndruru, M., Silaban, P. B., Sihaloho, J., Manurung, K. M., &amp; Sipahutar, T. T. U. (2020). Pengaruh Likuiditas, Leverage, Dan Profitabilitas Terhadap Nilai Perusahaan Pada Perusahaan Manufaktur Tahun 2015-2017. </w:t>
      </w:r>
      <w:r w:rsidRPr="006D40F8">
        <w:rPr>
          <w:i/>
          <w:iCs/>
          <w:noProof/>
          <w:szCs w:val="24"/>
        </w:rPr>
        <w:t>Jurnal Ilmiah MEA (Manajemen, Ekonomi, Dan Akuntansi)</w:t>
      </w:r>
      <w:r w:rsidRPr="006D40F8">
        <w:rPr>
          <w:noProof/>
          <w:szCs w:val="24"/>
        </w:rPr>
        <w:t xml:space="preserve">, </w:t>
      </w:r>
      <w:r w:rsidRPr="006D40F8">
        <w:rPr>
          <w:i/>
          <w:iCs/>
          <w:noProof/>
          <w:szCs w:val="24"/>
        </w:rPr>
        <w:t>4</w:t>
      </w:r>
      <w:r w:rsidRPr="006D40F8">
        <w:rPr>
          <w:noProof/>
          <w:szCs w:val="24"/>
        </w:rPr>
        <w:t>(3), 390–405.</w:t>
      </w:r>
    </w:p>
    <w:p w14:paraId="11F3E6C2"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Ningsih, S., &amp; Sari, S. P. (2019). Analysis of the Effect of Liquidity Ratios, Solvability Ratios and Profitability Ratios on Firm Value in Go Public Companies in the Automotive and Component Sectors. </w:t>
      </w:r>
      <w:r w:rsidRPr="006D40F8">
        <w:rPr>
          <w:i/>
          <w:iCs/>
          <w:noProof/>
          <w:szCs w:val="24"/>
        </w:rPr>
        <w:t>International Journal of Economics, Business and Accounting Research (IJEBAR)</w:t>
      </w:r>
      <w:r w:rsidRPr="006D40F8">
        <w:rPr>
          <w:noProof/>
          <w:szCs w:val="24"/>
        </w:rPr>
        <w:t xml:space="preserve">, </w:t>
      </w:r>
      <w:r w:rsidRPr="006D40F8">
        <w:rPr>
          <w:i/>
          <w:iCs/>
          <w:noProof/>
          <w:szCs w:val="24"/>
        </w:rPr>
        <w:t>3</w:t>
      </w:r>
      <w:r w:rsidRPr="006D40F8">
        <w:rPr>
          <w:noProof/>
          <w:szCs w:val="24"/>
        </w:rPr>
        <w:t>(4), 351–359.</w:t>
      </w:r>
    </w:p>
    <w:p w14:paraId="54E868DB"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Novari, P. M., &amp; Lestari, P. V. (2016). Pengaruh Ukuran Perusahaan, Leverage, Dan Profitabilitas Terhadap Nilai Perusahaan Pada Sektor Properti Dan Real Estate. </w:t>
      </w:r>
      <w:r w:rsidRPr="006D40F8">
        <w:rPr>
          <w:i/>
          <w:iCs/>
          <w:noProof/>
          <w:szCs w:val="24"/>
        </w:rPr>
        <w:t>E-Jurnal Manajemen Universitas Udayana</w:t>
      </w:r>
      <w:r w:rsidRPr="006D40F8">
        <w:rPr>
          <w:noProof/>
          <w:szCs w:val="24"/>
        </w:rPr>
        <w:t xml:space="preserve">, </w:t>
      </w:r>
      <w:r w:rsidRPr="006D40F8">
        <w:rPr>
          <w:i/>
          <w:iCs/>
          <w:noProof/>
          <w:szCs w:val="24"/>
        </w:rPr>
        <w:t>5</w:t>
      </w:r>
      <w:r w:rsidRPr="006D40F8">
        <w:rPr>
          <w:noProof/>
          <w:szCs w:val="24"/>
        </w:rPr>
        <w:t>(9), 5671–5694.</w:t>
      </w:r>
    </w:p>
    <w:p w14:paraId="730B853A"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Octaviany, A., Hidayat, S., &amp; Miftahudin, M. (2019). Pengaruh Ukuran Perusahaan dan Leverage terhadap Nilai Perusahaan dengan Profitabilitas sebagai Variabel Intervening. </w:t>
      </w:r>
      <w:r w:rsidRPr="006D40F8">
        <w:rPr>
          <w:i/>
          <w:iCs/>
          <w:noProof/>
          <w:szCs w:val="24"/>
        </w:rPr>
        <w:t>Jurnal Riset Inspirasi Manajemen Dan Kewirausahaan</w:t>
      </w:r>
      <w:r w:rsidRPr="006D40F8">
        <w:rPr>
          <w:noProof/>
          <w:szCs w:val="24"/>
        </w:rPr>
        <w:t xml:space="preserve">, </w:t>
      </w:r>
      <w:r w:rsidRPr="006D40F8">
        <w:rPr>
          <w:i/>
          <w:iCs/>
          <w:noProof/>
          <w:szCs w:val="24"/>
        </w:rPr>
        <w:t>3</w:t>
      </w:r>
      <w:r w:rsidRPr="006D40F8">
        <w:rPr>
          <w:noProof/>
          <w:szCs w:val="24"/>
        </w:rPr>
        <w:t>(1), 30–36. https://doi.org/10.35130/jrimk.v3i1.48</w:t>
      </w:r>
    </w:p>
    <w:p w14:paraId="3A94E7F0"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Prasetya, A. W., &amp; Musdholifah. (2020). Pengaruh Likuiditas Profitabilitas dan Leverage Terhadap Nilai Perusahaan yang Dimoderasi Oleh Kebijakan Dividen. </w:t>
      </w:r>
      <w:r w:rsidRPr="006D40F8">
        <w:rPr>
          <w:i/>
          <w:iCs/>
          <w:noProof/>
          <w:szCs w:val="24"/>
        </w:rPr>
        <w:t>Jurnal Ilmu Manajemen (JIM)</w:t>
      </w:r>
      <w:r w:rsidRPr="006D40F8">
        <w:rPr>
          <w:noProof/>
          <w:szCs w:val="24"/>
        </w:rPr>
        <w:t xml:space="preserve">, </w:t>
      </w:r>
      <w:r w:rsidRPr="006D40F8">
        <w:rPr>
          <w:i/>
          <w:iCs/>
          <w:noProof/>
          <w:szCs w:val="24"/>
        </w:rPr>
        <w:t>8</w:t>
      </w:r>
      <w:r w:rsidRPr="006D40F8">
        <w:rPr>
          <w:noProof/>
          <w:szCs w:val="24"/>
        </w:rPr>
        <w:t>(4).</w:t>
      </w:r>
    </w:p>
    <w:p w14:paraId="7D92BCD9" w14:textId="5236E754" w:rsidR="00087E50" w:rsidRPr="006D40F8" w:rsidRDefault="00087E50" w:rsidP="00087E50">
      <w:pPr>
        <w:widowControl w:val="0"/>
        <w:adjustRightInd w:val="0"/>
        <w:spacing w:before="240"/>
        <w:ind w:left="480" w:hanging="480"/>
        <w:rPr>
          <w:noProof/>
          <w:szCs w:val="24"/>
        </w:rPr>
      </w:pPr>
      <w:r w:rsidRPr="006D40F8">
        <w:rPr>
          <w:noProof/>
          <w:szCs w:val="24"/>
        </w:rPr>
        <w:t xml:space="preserve">Prastuti, N. K. R., &amp; Sudiartha,  </w:t>
      </w:r>
      <w:r w:rsidR="008F564E">
        <w:rPr>
          <w:noProof/>
          <w:szCs w:val="24"/>
        </w:rPr>
        <w:t>I</w:t>
      </w:r>
      <w:r w:rsidRPr="006D40F8">
        <w:rPr>
          <w:noProof/>
          <w:szCs w:val="24"/>
        </w:rPr>
        <w:t xml:space="preserve"> G. M. (2016). Pengaruh Struktur Modal, Kebijakan Dividen, Dan Ukuran Perusahaan Terhadap Nilai Perusahaan Pada Perusahaan Manufaktur. </w:t>
      </w:r>
      <w:r w:rsidRPr="006D40F8">
        <w:rPr>
          <w:i/>
          <w:iCs/>
          <w:noProof/>
          <w:szCs w:val="24"/>
        </w:rPr>
        <w:t>Jurnal Manajemen Unud</w:t>
      </w:r>
      <w:r w:rsidRPr="006D40F8">
        <w:rPr>
          <w:noProof/>
          <w:szCs w:val="24"/>
        </w:rPr>
        <w:t xml:space="preserve">, </w:t>
      </w:r>
      <w:r w:rsidRPr="006D40F8">
        <w:rPr>
          <w:i/>
          <w:iCs/>
          <w:noProof/>
          <w:szCs w:val="24"/>
        </w:rPr>
        <w:t>5</w:t>
      </w:r>
      <w:r w:rsidRPr="006D40F8">
        <w:rPr>
          <w:noProof/>
          <w:szCs w:val="24"/>
        </w:rPr>
        <w:t>(3), 1572–1598.</w:t>
      </w:r>
    </w:p>
    <w:p w14:paraId="0163C8CC"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Purwanto, D., &amp; Marsono, A. D. (2017). Pengaruh Struktur Modal Dan Pertumbuhan Perusahaan Terhadap Nilai Perusahaan Dengan Kinerja Perusahaan Sebagai Variabel Intervening (Studi Empiris Pada Perusahaan Lq 45 Di Bursa Efek Indonesia Periode 2011 – 2015). </w:t>
      </w:r>
      <w:r w:rsidRPr="006D40F8">
        <w:rPr>
          <w:i/>
          <w:iCs/>
          <w:noProof/>
          <w:szCs w:val="24"/>
        </w:rPr>
        <w:t>Jurnal Riset Perbankan Manajemen</w:t>
      </w:r>
      <w:r w:rsidRPr="006D40F8">
        <w:rPr>
          <w:noProof/>
          <w:szCs w:val="24"/>
        </w:rPr>
        <w:t xml:space="preserve">, </w:t>
      </w:r>
      <w:r w:rsidRPr="006D40F8">
        <w:rPr>
          <w:i/>
          <w:iCs/>
          <w:noProof/>
          <w:szCs w:val="24"/>
        </w:rPr>
        <w:t>1</w:t>
      </w:r>
      <w:r w:rsidRPr="006D40F8">
        <w:rPr>
          <w:noProof/>
          <w:szCs w:val="24"/>
        </w:rPr>
        <w:t>(2), 10–17.</w:t>
      </w:r>
    </w:p>
    <w:p w14:paraId="6C1AE63D" w14:textId="1289C5EA" w:rsidR="00087E50" w:rsidRPr="006D40F8" w:rsidRDefault="00087E50" w:rsidP="00087E50">
      <w:pPr>
        <w:widowControl w:val="0"/>
        <w:adjustRightInd w:val="0"/>
        <w:spacing w:before="240"/>
        <w:ind w:left="480" w:hanging="480"/>
        <w:rPr>
          <w:noProof/>
          <w:szCs w:val="24"/>
        </w:rPr>
      </w:pPr>
      <w:r w:rsidRPr="006D40F8">
        <w:rPr>
          <w:noProof/>
          <w:szCs w:val="24"/>
        </w:rPr>
        <w:t>Purwohandoko. (2009). D</w:t>
      </w:r>
      <w:r w:rsidR="008F564E" w:rsidRPr="006D40F8">
        <w:rPr>
          <w:noProof/>
          <w:szCs w:val="24"/>
        </w:rPr>
        <w:t>asar - Dasar Manajemen Keuangan</w:t>
      </w:r>
      <w:r w:rsidR="00CB754A" w:rsidRPr="006D40F8">
        <w:rPr>
          <w:noProof/>
          <w:szCs w:val="24"/>
        </w:rPr>
        <w:t xml:space="preserve"> (Teori, Aplikasi dan kasus).</w:t>
      </w:r>
      <w:r w:rsidR="00002822" w:rsidRPr="006D40F8">
        <w:rPr>
          <w:noProof/>
          <w:szCs w:val="24"/>
        </w:rPr>
        <w:t xml:space="preserve"> Surabaya. </w:t>
      </w:r>
      <w:r w:rsidRPr="006D40F8">
        <w:rPr>
          <w:i/>
          <w:iCs/>
          <w:noProof/>
          <w:szCs w:val="24"/>
        </w:rPr>
        <w:t>Unesa University Press</w:t>
      </w:r>
      <w:r w:rsidRPr="006D40F8">
        <w:rPr>
          <w:noProof/>
          <w:szCs w:val="24"/>
        </w:rPr>
        <w:t>.</w:t>
      </w:r>
    </w:p>
    <w:p w14:paraId="5EFFB1D6"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Putra, A. N. dharma A., &amp; Lestari, P. V. (2016). Pengaruh Profitabilitas, Likuiditas, Dan Ukuran Perusahaan Terhadap Nilai Perusahaan. </w:t>
      </w:r>
      <w:r w:rsidRPr="006D40F8">
        <w:rPr>
          <w:i/>
          <w:iCs/>
          <w:noProof/>
          <w:szCs w:val="24"/>
        </w:rPr>
        <w:t>E-Jurnal Manajemen Universitas Udayana</w:t>
      </w:r>
      <w:r w:rsidRPr="006D40F8">
        <w:rPr>
          <w:noProof/>
          <w:szCs w:val="24"/>
        </w:rPr>
        <w:t xml:space="preserve">, </w:t>
      </w:r>
      <w:r w:rsidRPr="006D40F8">
        <w:rPr>
          <w:i/>
          <w:iCs/>
          <w:noProof/>
          <w:szCs w:val="24"/>
        </w:rPr>
        <w:t>8</w:t>
      </w:r>
      <w:r w:rsidRPr="006D40F8">
        <w:rPr>
          <w:noProof/>
          <w:szCs w:val="24"/>
        </w:rPr>
        <w:t>(5), 3275. https://doi.org/10.24843/ejmunud.2019.v08.i05.p25</w:t>
      </w:r>
    </w:p>
    <w:p w14:paraId="125657E8"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Putra, I. G. W. R., &amp; Sedana, I. B. P. (2019). Capital structure as a mediation variable: Profitability and liquidity on company value in real estate companies in Indonesia stock exchange. </w:t>
      </w:r>
      <w:r w:rsidRPr="006D40F8">
        <w:rPr>
          <w:i/>
          <w:iCs/>
          <w:noProof/>
          <w:szCs w:val="24"/>
        </w:rPr>
        <w:t>International Research Journal of Management, IT and Social Sciences</w:t>
      </w:r>
      <w:r w:rsidRPr="006D40F8">
        <w:rPr>
          <w:noProof/>
          <w:szCs w:val="24"/>
        </w:rPr>
        <w:t xml:space="preserve">, </w:t>
      </w:r>
      <w:r w:rsidRPr="006D40F8">
        <w:rPr>
          <w:i/>
          <w:iCs/>
          <w:noProof/>
          <w:szCs w:val="24"/>
        </w:rPr>
        <w:t>6</w:t>
      </w:r>
      <w:r w:rsidRPr="006D40F8">
        <w:rPr>
          <w:noProof/>
          <w:szCs w:val="24"/>
        </w:rPr>
        <w:t>(4), 62–72. https://doi.org/10.21744/irjmis.v6n4.640</w:t>
      </w:r>
    </w:p>
    <w:p w14:paraId="157707BF"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Rachman, A. N., &amp; Rahayu, S. M. (2015). Pengaruh Good Corporate dan Financial Leverage Terhadap Kinerja keuangan dan Nilai Perusahaan ( Studi Pada Perusahaan Yang Terdaftar Di Indeks Sri Kehati Selama. </w:t>
      </w:r>
      <w:r w:rsidRPr="006D40F8">
        <w:rPr>
          <w:i/>
          <w:iCs/>
          <w:noProof/>
          <w:szCs w:val="24"/>
        </w:rPr>
        <w:t>Jurnal Administrasi Bisnis</w:t>
      </w:r>
      <w:r w:rsidRPr="006D40F8">
        <w:rPr>
          <w:noProof/>
          <w:szCs w:val="24"/>
        </w:rPr>
        <w:t xml:space="preserve">, </w:t>
      </w:r>
      <w:r w:rsidRPr="006D40F8">
        <w:rPr>
          <w:i/>
          <w:iCs/>
          <w:noProof/>
          <w:szCs w:val="24"/>
        </w:rPr>
        <w:t>27</w:t>
      </w:r>
      <w:r w:rsidRPr="006D40F8">
        <w:rPr>
          <w:noProof/>
          <w:szCs w:val="24"/>
        </w:rPr>
        <w:t>(1), 1–10.</w:t>
      </w:r>
    </w:p>
    <w:p w14:paraId="1270E12A"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Rudangga, I. G. N. G., &amp; Sudiarta, G. M. (2016). Pengaruh Pertumbuhan Perusahaan Dan Leverage Terhadap Profitabilitas Dan Nilai Perusahaan. </w:t>
      </w:r>
      <w:r w:rsidRPr="006D40F8">
        <w:rPr>
          <w:i/>
          <w:iCs/>
          <w:noProof/>
          <w:szCs w:val="24"/>
        </w:rPr>
        <w:t>E-Jurnal Manajemen Universitas Udayana</w:t>
      </w:r>
      <w:r w:rsidRPr="006D40F8">
        <w:rPr>
          <w:noProof/>
          <w:szCs w:val="24"/>
        </w:rPr>
        <w:t xml:space="preserve">, </w:t>
      </w:r>
      <w:r w:rsidRPr="006D40F8">
        <w:rPr>
          <w:i/>
          <w:iCs/>
          <w:noProof/>
          <w:szCs w:val="24"/>
        </w:rPr>
        <w:t>3</w:t>
      </w:r>
      <w:r w:rsidRPr="006D40F8">
        <w:rPr>
          <w:noProof/>
          <w:szCs w:val="24"/>
        </w:rPr>
        <w:t>(5), 4394–4422.</w:t>
      </w:r>
    </w:p>
    <w:p w14:paraId="0F7AB345"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Siddik, M. H., &amp; Chabachib, M. (2015). Pengaruh Roe, Cr, Size, Dan Kepemilikan Institusional Terhadap Nilai Perusahaan Dengan Struktur Modal Sebagai Variabel Intervening. </w:t>
      </w:r>
      <w:r w:rsidRPr="006D40F8">
        <w:rPr>
          <w:i/>
          <w:iCs/>
          <w:noProof/>
          <w:szCs w:val="24"/>
        </w:rPr>
        <w:t>Diponegoro Journal of Management</w:t>
      </w:r>
      <w:r w:rsidRPr="006D40F8">
        <w:rPr>
          <w:noProof/>
          <w:szCs w:val="24"/>
        </w:rPr>
        <w:t xml:space="preserve">, </w:t>
      </w:r>
      <w:r w:rsidRPr="006D40F8">
        <w:rPr>
          <w:i/>
          <w:iCs/>
          <w:noProof/>
          <w:szCs w:val="24"/>
        </w:rPr>
        <w:t>6</w:t>
      </w:r>
      <w:r w:rsidRPr="006D40F8">
        <w:rPr>
          <w:noProof/>
          <w:szCs w:val="24"/>
        </w:rPr>
        <w:t>(4), 1–15. http://ejournal-s1.undip.ac.id/index.php/dbr</w:t>
      </w:r>
    </w:p>
    <w:p w14:paraId="29FB01D7"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Sugiarto, M. (2011). Pengaruh Struktur Kepemilikan Dan Kebijakan Dividen Terhadap Nilai Perusahaan Dengan Kebijakan Hutang Sebagai Intervening. </w:t>
      </w:r>
      <w:r w:rsidRPr="006D40F8">
        <w:rPr>
          <w:i/>
          <w:iCs/>
          <w:noProof/>
          <w:szCs w:val="24"/>
        </w:rPr>
        <w:t>Jurnal Akuntansi Kontemporer</w:t>
      </w:r>
      <w:r w:rsidRPr="006D40F8">
        <w:rPr>
          <w:noProof/>
          <w:szCs w:val="24"/>
        </w:rPr>
        <w:t xml:space="preserve">, </w:t>
      </w:r>
      <w:r w:rsidRPr="006D40F8">
        <w:rPr>
          <w:i/>
          <w:iCs/>
          <w:noProof/>
          <w:szCs w:val="24"/>
        </w:rPr>
        <w:t>3</w:t>
      </w:r>
      <w:r w:rsidRPr="006D40F8">
        <w:rPr>
          <w:noProof/>
          <w:szCs w:val="24"/>
        </w:rPr>
        <w:t xml:space="preserve">(1), </w:t>
      </w:r>
      <w:r w:rsidRPr="006D40F8">
        <w:rPr>
          <w:noProof/>
          <w:szCs w:val="24"/>
        </w:rPr>
        <w:lastRenderedPageBreak/>
        <w:t>243887. https://doi.org/10.33508/jako.v3i1.1012</w:t>
      </w:r>
    </w:p>
    <w:p w14:paraId="2D91267D"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Tamrin, M., Mus, H. R., &amp; Arfah, A. (2017). Effect of profitability and dividend policy on corporate governance and firm value: Evidence from the Indonesian manufacturing Sectors. </w:t>
      </w:r>
      <w:r w:rsidRPr="006D40F8">
        <w:rPr>
          <w:i/>
          <w:iCs/>
          <w:noProof/>
          <w:szCs w:val="24"/>
        </w:rPr>
        <w:t>Journal of Business and Management</w:t>
      </w:r>
      <w:r w:rsidRPr="006D40F8">
        <w:rPr>
          <w:noProof/>
          <w:szCs w:val="24"/>
        </w:rPr>
        <w:t xml:space="preserve">, </w:t>
      </w:r>
      <w:r w:rsidRPr="006D40F8">
        <w:rPr>
          <w:i/>
          <w:iCs/>
          <w:noProof/>
          <w:szCs w:val="24"/>
        </w:rPr>
        <w:t>19</w:t>
      </w:r>
      <w:r w:rsidRPr="006D40F8">
        <w:rPr>
          <w:noProof/>
          <w:szCs w:val="24"/>
        </w:rPr>
        <w:t>(10), 66–74. https://doi.org/10.31219/osf.io/7m9uk</w:t>
      </w:r>
    </w:p>
    <w:p w14:paraId="347E49A0"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Tantawi, D., &amp; Jonnardi. (2020). Pengaruh Likuiditas, Firm Growth, Leverage Dan Profitabilitas Terhadap Nilai Perusahaan. </w:t>
      </w:r>
      <w:r w:rsidRPr="006D40F8">
        <w:rPr>
          <w:i/>
          <w:iCs/>
          <w:noProof/>
          <w:szCs w:val="24"/>
        </w:rPr>
        <w:t>Jurnal Multiparadigma Akuntansi Tarumanagara</w:t>
      </w:r>
      <w:r w:rsidRPr="006D40F8">
        <w:rPr>
          <w:noProof/>
          <w:szCs w:val="24"/>
        </w:rPr>
        <w:t xml:space="preserve">, </w:t>
      </w:r>
      <w:r w:rsidRPr="006D40F8">
        <w:rPr>
          <w:i/>
          <w:iCs/>
          <w:noProof/>
          <w:szCs w:val="24"/>
        </w:rPr>
        <w:t>2</w:t>
      </w:r>
      <w:r w:rsidRPr="006D40F8">
        <w:rPr>
          <w:noProof/>
          <w:szCs w:val="24"/>
        </w:rPr>
        <w:t>(4), 1460–1468.</w:t>
      </w:r>
    </w:p>
    <w:p w14:paraId="6BDB4C26"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Verdian, &amp; Ispriyahadi, H. (2020). Danlikuiditas terhadap nilai perusahaan properti dan real estate ( Studi Empiris Pada Perusahaan Properti dan Real Estate yang Terdaftar di Bursa Efek Indonesia Tahun 2010-2016 ). </w:t>
      </w:r>
      <w:r w:rsidRPr="006D40F8">
        <w:rPr>
          <w:i/>
          <w:iCs/>
          <w:noProof/>
          <w:szCs w:val="24"/>
        </w:rPr>
        <w:t>Jurnal Ekobis: EKonomi Bisnis Dan Manajemen</w:t>
      </w:r>
      <w:r w:rsidRPr="006D40F8">
        <w:rPr>
          <w:noProof/>
          <w:szCs w:val="24"/>
        </w:rPr>
        <w:t xml:space="preserve">, </w:t>
      </w:r>
      <w:r w:rsidRPr="006D40F8">
        <w:rPr>
          <w:i/>
          <w:iCs/>
          <w:noProof/>
          <w:szCs w:val="24"/>
        </w:rPr>
        <w:t>10</w:t>
      </w:r>
      <w:r w:rsidRPr="006D40F8">
        <w:rPr>
          <w:noProof/>
          <w:szCs w:val="24"/>
        </w:rPr>
        <w:t>(2), 119–133.</w:t>
      </w:r>
    </w:p>
    <w:p w14:paraId="57054384"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Vernando, J., &amp; Erawati, T. (2020). Pengaruh Ukuran Perusahaan Terhadap Nilai Perusahaan Dengan Struktur Modal Sebagai Variabel Intervening: Studi Empiris di BEI. </w:t>
      </w:r>
      <w:r w:rsidRPr="006D40F8">
        <w:rPr>
          <w:i/>
          <w:iCs/>
          <w:noProof/>
          <w:szCs w:val="24"/>
        </w:rPr>
        <w:t>Jurnal Riset Manajemen Dan Bisnis</w:t>
      </w:r>
      <w:r w:rsidRPr="006D40F8">
        <w:rPr>
          <w:noProof/>
          <w:szCs w:val="24"/>
        </w:rPr>
        <w:t xml:space="preserve">, </w:t>
      </w:r>
      <w:r w:rsidRPr="006D40F8">
        <w:rPr>
          <w:i/>
          <w:iCs/>
          <w:noProof/>
          <w:szCs w:val="24"/>
        </w:rPr>
        <w:t>15</w:t>
      </w:r>
      <w:r w:rsidRPr="006D40F8">
        <w:rPr>
          <w:noProof/>
          <w:szCs w:val="24"/>
        </w:rPr>
        <w:t>(1), 13–25.</w:t>
      </w:r>
    </w:p>
    <w:p w14:paraId="7FFC0693" w14:textId="338841EA" w:rsidR="00087E50" w:rsidRPr="006D40F8" w:rsidRDefault="00087E50" w:rsidP="00087E50">
      <w:pPr>
        <w:widowControl w:val="0"/>
        <w:adjustRightInd w:val="0"/>
        <w:spacing w:before="240"/>
        <w:ind w:left="480" w:hanging="480"/>
        <w:rPr>
          <w:noProof/>
          <w:szCs w:val="24"/>
        </w:rPr>
      </w:pPr>
      <w:r w:rsidRPr="006D40F8">
        <w:rPr>
          <w:noProof/>
          <w:szCs w:val="24"/>
        </w:rPr>
        <w:t xml:space="preserve">Wiagustini, N. L. P. (2010). </w:t>
      </w:r>
      <w:r w:rsidRPr="006D40F8">
        <w:rPr>
          <w:i/>
          <w:iCs/>
          <w:noProof/>
          <w:szCs w:val="24"/>
        </w:rPr>
        <w:t>Dasar-Dasar Keuangan Manajemen</w:t>
      </w:r>
      <w:r w:rsidRPr="006D40F8">
        <w:rPr>
          <w:noProof/>
          <w:szCs w:val="24"/>
        </w:rPr>
        <w:t xml:space="preserve"> (J. Atmaja (ed.)).</w:t>
      </w:r>
      <w:r w:rsidR="00002822" w:rsidRPr="006D40F8">
        <w:rPr>
          <w:noProof/>
          <w:szCs w:val="24"/>
        </w:rPr>
        <w:t xml:space="preserve"> Denpasar.</w:t>
      </w:r>
      <w:r w:rsidRPr="006D40F8">
        <w:rPr>
          <w:noProof/>
          <w:szCs w:val="24"/>
        </w:rPr>
        <w:t xml:space="preserve"> Udayana University Press.</w:t>
      </w:r>
    </w:p>
    <w:p w14:paraId="02953DA0" w14:textId="77777777" w:rsidR="00087E50" w:rsidRPr="006D40F8" w:rsidRDefault="00087E50" w:rsidP="00087E50">
      <w:pPr>
        <w:widowControl w:val="0"/>
        <w:adjustRightInd w:val="0"/>
        <w:spacing w:before="240"/>
        <w:ind w:left="480" w:hanging="480"/>
        <w:rPr>
          <w:noProof/>
          <w:szCs w:val="24"/>
        </w:rPr>
      </w:pPr>
      <w:r w:rsidRPr="006D40F8">
        <w:rPr>
          <w:noProof/>
          <w:szCs w:val="24"/>
        </w:rPr>
        <w:t xml:space="preserve">Wongso, A. (2013). Pengaruh Kebijakan Dividen, Struktur Kepemilikan, dan Kebijakan Hutang terhadap Nilai Perusahaan dalam Perspektif Teori Agensi dan Teori Agensi dan Teori Signaling. </w:t>
      </w:r>
      <w:r w:rsidRPr="006D40F8">
        <w:rPr>
          <w:i/>
          <w:iCs/>
          <w:noProof/>
          <w:szCs w:val="24"/>
        </w:rPr>
        <w:t>Jurnal Ilmiah Mahasiswa Manajemen</w:t>
      </w:r>
      <w:r w:rsidRPr="006D40F8">
        <w:rPr>
          <w:noProof/>
          <w:szCs w:val="24"/>
        </w:rPr>
        <w:t xml:space="preserve">, </w:t>
      </w:r>
      <w:r w:rsidRPr="006D40F8">
        <w:rPr>
          <w:i/>
          <w:iCs/>
          <w:noProof/>
          <w:szCs w:val="24"/>
        </w:rPr>
        <w:t>1</w:t>
      </w:r>
      <w:r w:rsidRPr="006D40F8">
        <w:rPr>
          <w:noProof/>
          <w:szCs w:val="24"/>
        </w:rPr>
        <w:t>(5), 1–6.</w:t>
      </w:r>
    </w:p>
    <w:p w14:paraId="3269DF4B" w14:textId="77777777" w:rsidR="00087E50" w:rsidRPr="006D40F8" w:rsidRDefault="00087E50" w:rsidP="00087E50">
      <w:pPr>
        <w:widowControl w:val="0"/>
        <w:adjustRightInd w:val="0"/>
        <w:spacing w:before="240"/>
        <w:ind w:left="480" w:hanging="480"/>
        <w:rPr>
          <w:noProof/>
        </w:rPr>
      </w:pPr>
      <w:r w:rsidRPr="006D40F8">
        <w:rPr>
          <w:noProof/>
          <w:szCs w:val="24"/>
        </w:rPr>
        <w:t xml:space="preserve">Wulandari, D. R. (2013). Pengaruh Profitabilitas, Operating Leverage, Likuiditas Terhadap Nilai Perusahaan Dengan Struktur Modal Sebagai Intervening. </w:t>
      </w:r>
      <w:r w:rsidRPr="006D40F8">
        <w:rPr>
          <w:i/>
          <w:iCs/>
          <w:noProof/>
          <w:szCs w:val="24"/>
        </w:rPr>
        <w:t>Accounting Analysis Journal</w:t>
      </w:r>
      <w:r w:rsidRPr="006D40F8">
        <w:rPr>
          <w:noProof/>
          <w:szCs w:val="24"/>
        </w:rPr>
        <w:t xml:space="preserve">, </w:t>
      </w:r>
      <w:r w:rsidRPr="006D40F8">
        <w:rPr>
          <w:i/>
          <w:iCs/>
          <w:noProof/>
          <w:szCs w:val="24"/>
        </w:rPr>
        <w:t>2</w:t>
      </w:r>
      <w:r w:rsidRPr="006D40F8">
        <w:rPr>
          <w:noProof/>
          <w:szCs w:val="24"/>
        </w:rPr>
        <w:t>(4), 455–463. https://doi.org/10.15294/aaj.v2i4.4172</w:t>
      </w:r>
    </w:p>
    <w:p w14:paraId="7F4AA3F9" w14:textId="1CEDEA41" w:rsidR="00856440" w:rsidRPr="006D40F8" w:rsidRDefault="00456EA4" w:rsidP="00456EA4">
      <w:pPr>
        <w:spacing w:before="240"/>
      </w:pPr>
      <w:r w:rsidRPr="006D40F8">
        <w:fldChar w:fldCharType="end"/>
      </w:r>
    </w:p>
    <w:sectPr w:rsidR="00856440" w:rsidRPr="006D40F8" w:rsidSect="00CA6082">
      <w:type w:val="continuous"/>
      <w:pgSz w:w="11906" w:h="16838" w:code="9"/>
      <w:pgMar w:top="1440" w:right="1440" w:bottom="1440" w:left="1440" w:header="708" w:footer="708"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F0518" w14:textId="77777777" w:rsidR="00DD7326" w:rsidRDefault="00DD7326">
      <w:r>
        <w:separator/>
      </w:r>
    </w:p>
  </w:endnote>
  <w:endnote w:type="continuationSeparator" w:id="0">
    <w:p w14:paraId="18069173" w14:textId="77777777" w:rsidR="00DD7326" w:rsidRDefault="00DD7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217631" w14:textId="77777777" w:rsidR="00A91EAA" w:rsidRDefault="00A91EAA">
    <w:pPr>
      <w:pStyle w:val="Footer"/>
      <w:jc w:val="center"/>
    </w:pPr>
    <w:r>
      <w:fldChar w:fldCharType="begin"/>
    </w:r>
    <w:r>
      <w:instrText xml:space="preserve"> PAGE   \* MERGEFORMAT </w:instrText>
    </w:r>
    <w:r>
      <w:fldChar w:fldCharType="separate"/>
    </w:r>
    <w:r w:rsidR="00A85079">
      <w:rPr>
        <w:noProof/>
      </w:rPr>
      <w:t>2</w:t>
    </w:r>
    <w:r>
      <w:rPr>
        <w:noProof/>
      </w:rPr>
      <w:fldChar w:fldCharType="end"/>
    </w:r>
  </w:p>
  <w:p w14:paraId="5AC01422" w14:textId="77777777" w:rsidR="00A91EAA" w:rsidRDefault="00A91EAA" w:rsidP="001465E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23D383" w14:textId="77777777" w:rsidR="00DD7326" w:rsidRDefault="00DD7326">
      <w:r>
        <w:separator/>
      </w:r>
    </w:p>
  </w:footnote>
  <w:footnote w:type="continuationSeparator" w:id="0">
    <w:p w14:paraId="4A0B3388" w14:textId="77777777" w:rsidR="00DD7326" w:rsidRDefault="00DD73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037"/>
      <w:gridCol w:w="989"/>
    </w:tblGrid>
    <w:tr w:rsidR="00CA6082" w14:paraId="26582E8C" w14:textId="77777777" w:rsidTr="00CE163F">
      <w:trPr>
        <w:trHeight w:val="288"/>
      </w:trPr>
      <w:tc>
        <w:tcPr>
          <w:tcW w:w="9471" w:type="dxa"/>
        </w:tcPr>
        <w:p w14:paraId="2C39A156" w14:textId="01B25789" w:rsidR="00CA6082" w:rsidRDefault="00CA6082" w:rsidP="00CA6082">
          <w:pPr>
            <w:pStyle w:val="NormalWeb"/>
            <w:snapToGrid w:val="0"/>
            <w:spacing w:before="0" w:beforeAutospacing="0" w:after="0" w:afterAutospacing="0"/>
            <w:textAlignment w:val="top"/>
            <w:rPr>
              <w:rFonts w:ascii="Cambria" w:eastAsia="Times New Roman" w:hAnsi="Cambria" w:cs="Times New Roman"/>
              <w:sz w:val="36"/>
              <w:szCs w:val="36"/>
            </w:rPr>
          </w:pPr>
        </w:p>
      </w:tc>
      <w:tc>
        <w:tcPr>
          <w:tcW w:w="1127" w:type="dxa"/>
        </w:tcPr>
        <w:p w14:paraId="39EF2481" w14:textId="53BC811F" w:rsidR="00CA6082" w:rsidRPr="00D53BAC" w:rsidRDefault="00CA6082" w:rsidP="00CA6082">
          <w:pPr>
            <w:pStyle w:val="Header"/>
            <w:rPr>
              <w:rFonts w:ascii="Cambria" w:hAnsi="Cambria"/>
              <w:b/>
              <w:bCs/>
              <w:color w:val="4F81BD"/>
              <w:sz w:val="36"/>
              <w:szCs w:val="36"/>
            </w:rPr>
          </w:pPr>
        </w:p>
      </w:tc>
    </w:tr>
  </w:tbl>
  <w:p w14:paraId="1646C196" w14:textId="77777777" w:rsidR="00A91EAA" w:rsidRDefault="00A91EA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037"/>
      <w:gridCol w:w="989"/>
    </w:tblGrid>
    <w:tr w:rsidR="00CA6082" w14:paraId="5E4F7040" w14:textId="77777777" w:rsidTr="00CE163F">
      <w:trPr>
        <w:trHeight w:val="288"/>
      </w:trPr>
      <w:tc>
        <w:tcPr>
          <w:tcW w:w="9471" w:type="dxa"/>
        </w:tcPr>
        <w:p w14:paraId="3B9C2595" w14:textId="13C07732" w:rsidR="00CA6082" w:rsidRDefault="00CA6082" w:rsidP="00CA6082">
          <w:pPr>
            <w:pStyle w:val="NormalWeb"/>
            <w:snapToGrid w:val="0"/>
            <w:spacing w:before="0" w:beforeAutospacing="0" w:after="0" w:afterAutospacing="0"/>
            <w:textAlignment w:val="top"/>
            <w:rPr>
              <w:rFonts w:ascii="Cambria" w:eastAsia="Times New Roman" w:hAnsi="Cambria" w:cs="Times New Roman"/>
              <w:sz w:val="36"/>
              <w:szCs w:val="36"/>
            </w:rPr>
          </w:pPr>
        </w:p>
      </w:tc>
      <w:tc>
        <w:tcPr>
          <w:tcW w:w="1127" w:type="dxa"/>
        </w:tcPr>
        <w:p w14:paraId="705A9693" w14:textId="28DBCFD2" w:rsidR="00CA6082" w:rsidRPr="00D53BAC" w:rsidRDefault="00CA6082" w:rsidP="00CA6082">
          <w:pPr>
            <w:pStyle w:val="Header"/>
            <w:rPr>
              <w:rFonts w:ascii="Cambria" w:hAnsi="Cambria"/>
              <w:b/>
              <w:bCs/>
              <w:color w:val="4F81BD"/>
              <w:sz w:val="36"/>
              <w:szCs w:val="36"/>
            </w:rPr>
          </w:pPr>
        </w:p>
      </w:tc>
    </w:tr>
  </w:tbl>
  <w:p w14:paraId="30B76597" w14:textId="77777777" w:rsidR="00A91EAA" w:rsidRDefault="00A91E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AFA"/>
    <w:rsid w:val="00002822"/>
    <w:rsid w:val="00020025"/>
    <w:rsid w:val="00024858"/>
    <w:rsid w:val="00051C54"/>
    <w:rsid w:val="00056034"/>
    <w:rsid w:val="00066BE2"/>
    <w:rsid w:val="00072820"/>
    <w:rsid w:val="00087E50"/>
    <w:rsid w:val="00095A68"/>
    <w:rsid w:val="000B4074"/>
    <w:rsid w:val="000E798D"/>
    <w:rsid w:val="000F4A47"/>
    <w:rsid w:val="00103E58"/>
    <w:rsid w:val="0011385C"/>
    <w:rsid w:val="00114F4F"/>
    <w:rsid w:val="00120A7D"/>
    <w:rsid w:val="00132B8E"/>
    <w:rsid w:val="001465EA"/>
    <w:rsid w:val="00150F03"/>
    <w:rsid w:val="00164473"/>
    <w:rsid w:val="0016601D"/>
    <w:rsid w:val="00195D2E"/>
    <w:rsid w:val="00195F1C"/>
    <w:rsid w:val="001A2C93"/>
    <w:rsid w:val="002310A0"/>
    <w:rsid w:val="00247093"/>
    <w:rsid w:val="0028217C"/>
    <w:rsid w:val="002A5308"/>
    <w:rsid w:val="002A5FA0"/>
    <w:rsid w:val="002C3598"/>
    <w:rsid w:val="002F69FA"/>
    <w:rsid w:val="00300CE3"/>
    <w:rsid w:val="003736C5"/>
    <w:rsid w:val="00373801"/>
    <w:rsid w:val="00393AE8"/>
    <w:rsid w:val="003A1928"/>
    <w:rsid w:val="003F1F6B"/>
    <w:rsid w:val="0042698B"/>
    <w:rsid w:val="00456EA4"/>
    <w:rsid w:val="004730B9"/>
    <w:rsid w:val="00483B57"/>
    <w:rsid w:val="0049201A"/>
    <w:rsid w:val="00516653"/>
    <w:rsid w:val="00517189"/>
    <w:rsid w:val="00545802"/>
    <w:rsid w:val="00574A9D"/>
    <w:rsid w:val="005E27C5"/>
    <w:rsid w:val="006019F0"/>
    <w:rsid w:val="00612CD3"/>
    <w:rsid w:val="006407E9"/>
    <w:rsid w:val="006701F6"/>
    <w:rsid w:val="00675E22"/>
    <w:rsid w:val="006C17A4"/>
    <w:rsid w:val="006D2BC9"/>
    <w:rsid w:val="006D40F8"/>
    <w:rsid w:val="006D47CD"/>
    <w:rsid w:val="006F4C33"/>
    <w:rsid w:val="00712114"/>
    <w:rsid w:val="00713533"/>
    <w:rsid w:val="00740DDE"/>
    <w:rsid w:val="007446F7"/>
    <w:rsid w:val="00751AFA"/>
    <w:rsid w:val="00752A11"/>
    <w:rsid w:val="00767F0C"/>
    <w:rsid w:val="007A79CC"/>
    <w:rsid w:val="007C6847"/>
    <w:rsid w:val="008127EE"/>
    <w:rsid w:val="00841294"/>
    <w:rsid w:val="00843B5C"/>
    <w:rsid w:val="00855779"/>
    <w:rsid w:val="00856440"/>
    <w:rsid w:val="00870A26"/>
    <w:rsid w:val="00876169"/>
    <w:rsid w:val="008B5B31"/>
    <w:rsid w:val="008F564E"/>
    <w:rsid w:val="00901CEF"/>
    <w:rsid w:val="00915584"/>
    <w:rsid w:val="0091642B"/>
    <w:rsid w:val="00921C93"/>
    <w:rsid w:val="00960B50"/>
    <w:rsid w:val="009B2B42"/>
    <w:rsid w:val="009B57F6"/>
    <w:rsid w:val="009C166D"/>
    <w:rsid w:val="00A1488D"/>
    <w:rsid w:val="00A4011F"/>
    <w:rsid w:val="00A85079"/>
    <w:rsid w:val="00A91EAA"/>
    <w:rsid w:val="00A95923"/>
    <w:rsid w:val="00AB7B49"/>
    <w:rsid w:val="00AC2217"/>
    <w:rsid w:val="00AF37A3"/>
    <w:rsid w:val="00B01841"/>
    <w:rsid w:val="00B34691"/>
    <w:rsid w:val="00B352EC"/>
    <w:rsid w:val="00B536F5"/>
    <w:rsid w:val="00B81F09"/>
    <w:rsid w:val="00BC0681"/>
    <w:rsid w:val="00BC792C"/>
    <w:rsid w:val="00BF5ACD"/>
    <w:rsid w:val="00C51AA1"/>
    <w:rsid w:val="00CA6082"/>
    <w:rsid w:val="00CA6F87"/>
    <w:rsid w:val="00CB754A"/>
    <w:rsid w:val="00CC3C94"/>
    <w:rsid w:val="00CE5CC4"/>
    <w:rsid w:val="00CE622F"/>
    <w:rsid w:val="00D05986"/>
    <w:rsid w:val="00D20789"/>
    <w:rsid w:val="00D40B3B"/>
    <w:rsid w:val="00D658B9"/>
    <w:rsid w:val="00D815B8"/>
    <w:rsid w:val="00D91408"/>
    <w:rsid w:val="00DA2EEC"/>
    <w:rsid w:val="00DC53D2"/>
    <w:rsid w:val="00DD05CD"/>
    <w:rsid w:val="00DD7326"/>
    <w:rsid w:val="00E21271"/>
    <w:rsid w:val="00E27D5E"/>
    <w:rsid w:val="00E376D3"/>
    <w:rsid w:val="00E43189"/>
    <w:rsid w:val="00E72731"/>
    <w:rsid w:val="00E90C9F"/>
    <w:rsid w:val="00ED1FE9"/>
    <w:rsid w:val="00ED2D24"/>
    <w:rsid w:val="00F56DD6"/>
    <w:rsid w:val="00F617F9"/>
    <w:rsid w:val="00FC5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87F07B"/>
  <w15:chartTrackingRefBased/>
  <w15:docId w15:val="{FCB459B8-921B-49F2-BF55-1779CABF4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751AFA"/>
    <w:pPr>
      <w:autoSpaceDE w:val="0"/>
      <w:autoSpaceDN w:val="0"/>
      <w:spacing w:after="0" w:line="240" w:lineRule="auto"/>
      <w:jc w:val="both"/>
    </w:pPr>
    <w:rPr>
      <w:rFonts w:ascii="Times New Roman" w:eastAsia="Times New Roman" w:hAnsi="Times New Roman" w:cs="Times New Roman"/>
      <w:szCs w:val="20"/>
    </w:rPr>
  </w:style>
  <w:style w:type="paragraph" w:styleId="Heading1">
    <w:name w:val="heading 1"/>
    <w:basedOn w:val="Normal"/>
    <w:next w:val="Normal"/>
    <w:link w:val="Heading1Char"/>
    <w:rsid w:val="00751AFA"/>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751AFA"/>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751AFA"/>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751AFA"/>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751AFA"/>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751AFA"/>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751AFA"/>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751AFA"/>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751AFA"/>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51AFA"/>
    <w:rPr>
      <w:rFonts w:ascii="Times New Roman" w:eastAsia="Times New Roman" w:hAnsi="Times New Roman" w:cs="Times New Roman"/>
      <w:b/>
      <w:smallCaps/>
      <w:kern w:val="28"/>
      <w:sz w:val="24"/>
      <w:szCs w:val="20"/>
      <w:lang w:eastAsia="x-none"/>
    </w:rPr>
  </w:style>
  <w:style w:type="character" w:customStyle="1" w:styleId="Heading2Char">
    <w:name w:val="Heading 2 Char"/>
    <w:basedOn w:val="DefaultParagraphFont"/>
    <w:link w:val="Heading2"/>
    <w:rsid w:val="00751AFA"/>
    <w:rPr>
      <w:rFonts w:ascii="Times New Roman" w:eastAsia="Times New Roman" w:hAnsi="Times New Roman" w:cs="Times New Roman"/>
      <w:i/>
      <w:iCs/>
      <w:sz w:val="20"/>
      <w:szCs w:val="20"/>
      <w:lang w:eastAsia="x-none"/>
    </w:rPr>
  </w:style>
  <w:style w:type="character" w:customStyle="1" w:styleId="Heading3Char">
    <w:name w:val="Heading 3 Char"/>
    <w:basedOn w:val="DefaultParagraphFont"/>
    <w:link w:val="Heading3"/>
    <w:rsid w:val="00751AFA"/>
    <w:rPr>
      <w:rFonts w:ascii="Times New Roman" w:eastAsia="Times New Roman" w:hAnsi="Times New Roman" w:cs="Times New Roman"/>
      <w:i/>
      <w:iCs/>
      <w:sz w:val="20"/>
      <w:szCs w:val="20"/>
      <w:lang w:eastAsia="x-none"/>
    </w:rPr>
  </w:style>
  <w:style w:type="character" w:customStyle="1" w:styleId="Heading4Char">
    <w:name w:val="Heading 4 Char"/>
    <w:basedOn w:val="DefaultParagraphFont"/>
    <w:link w:val="Heading4"/>
    <w:rsid w:val="00751AFA"/>
    <w:rPr>
      <w:rFonts w:ascii="Times New Roman" w:eastAsia="Times New Roman" w:hAnsi="Times New Roman" w:cs="Times New Roman"/>
      <w:i/>
      <w:iCs/>
      <w:sz w:val="18"/>
      <w:szCs w:val="18"/>
      <w:lang w:eastAsia="x-none"/>
    </w:rPr>
  </w:style>
  <w:style w:type="character" w:customStyle="1" w:styleId="Heading5Char">
    <w:name w:val="Heading 5 Char"/>
    <w:basedOn w:val="DefaultParagraphFont"/>
    <w:link w:val="Heading5"/>
    <w:rsid w:val="00751AFA"/>
    <w:rPr>
      <w:rFonts w:ascii="Times New Roman" w:eastAsia="Times New Roman" w:hAnsi="Times New Roman" w:cs="Times New Roman"/>
      <w:sz w:val="18"/>
      <w:szCs w:val="18"/>
      <w:lang w:eastAsia="x-none"/>
    </w:rPr>
  </w:style>
  <w:style w:type="character" w:customStyle="1" w:styleId="Heading6Char">
    <w:name w:val="Heading 6 Char"/>
    <w:basedOn w:val="DefaultParagraphFont"/>
    <w:link w:val="Heading6"/>
    <w:rsid w:val="00751AFA"/>
    <w:rPr>
      <w:rFonts w:ascii="Times New Roman" w:eastAsia="Times New Roman" w:hAnsi="Times New Roman" w:cs="Times New Roman"/>
      <w:i/>
      <w:iCs/>
      <w:sz w:val="16"/>
      <w:szCs w:val="16"/>
      <w:lang w:eastAsia="x-none"/>
    </w:rPr>
  </w:style>
  <w:style w:type="character" w:customStyle="1" w:styleId="Heading7Char">
    <w:name w:val="Heading 7 Char"/>
    <w:basedOn w:val="DefaultParagraphFont"/>
    <w:link w:val="Heading7"/>
    <w:rsid w:val="00751AFA"/>
    <w:rPr>
      <w:rFonts w:ascii="Times New Roman" w:eastAsia="Times New Roman" w:hAnsi="Times New Roman" w:cs="Times New Roman"/>
      <w:sz w:val="16"/>
      <w:szCs w:val="16"/>
      <w:lang w:eastAsia="x-none"/>
    </w:rPr>
  </w:style>
  <w:style w:type="character" w:customStyle="1" w:styleId="Heading8Char">
    <w:name w:val="Heading 8 Char"/>
    <w:basedOn w:val="DefaultParagraphFont"/>
    <w:link w:val="Heading8"/>
    <w:rsid w:val="00751AFA"/>
    <w:rPr>
      <w:rFonts w:ascii="Times New Roman" w:eastAsia="Times New Roman" w:hAnsi="Times New Roman" w:cs="Times New Roman"/>
      <w:i/>
      <w:iCs/>
      <w:sz w:val="16"/>
      <w:szCs w:val="16"/>
      <w:lang w:eastAsia="x-none"/>
    </w:rPr>
  </w:style>
  <w:style w:type="character" w:customStyle="1" w:styleId="Heading9Char">
    <w:name w:val="Heading 9 Char"/>
    <w:basedOn w:val="DefaultParagraphFont"/>
    <w:link w:val="Heading9"/>
    <w:rsid w:val="00751AFA"/>
    <w:rPr>
      <w:rFonts w:ascii="Times New Roman" w:eastAsia="Times New Roman" w:hAnsi="Times New Roman" w:cs="Times New Roman"/>
      <w:sz w:val="16"/>
      <w:szCs w:val="16"/>
      <w:lang w:eastAsia="x-none"/>
    </w:rPr>
  </w:style>
  <w:style w:type="paragraph" w:styleId="Header">
    <w:name w:val="header"/>
    <w:basedOn w:val="Normal"/>
    <w:link w:val="HeaderChar"/>
    <w:uiPriority w:val="99"/>
    <w:unhideWhenUsed/>
    <w:rsid w:val="00751AFA"/>
    <w:pPr>
      <w:tabs>
        <w:tab w:val="center" w:pos="4513"/>
        <w:tab w:val="right" w:pos="9026"/>
      </w:tabs>
    </w:pPr>
  </w:style>
  <w:style w:type="character" w:customStyle="1" w:styleId="HeaderChar">
    <w:name w:val="Header Char"/>
    <w:basedOn w:val="DefaultParagraphFont"/>
    <w:link w:val="Header"/>
    <w:uiPriority w:val="99"/>
    <w:rsid w:val="00751AFA"/>
    <w:rPr>
      <w:rFonts w:ascii="Times New Roman" w:eastAsia="Times New Roman" w:hAnsi="Times New Roman" w:cs="Times New Roman"/>
      <w:szCs w:val="20"/>
    </w:rPr>
  </w:style>
  <w:style w:type="paragraph" w:styleId="Footer">
    <w:name w:val="footer"/>
    <w:basedOn w:val="Normal"/>
    <w:link w:val="FooterChar"/>
    <w:uiPriority w:val="99"/>
    <w:unhideWhenUsed/>
    <w:rsid w:val="00751AFA"/>
    <w:pPr>
      <w:tabs>
        <w:tab w:val="center" w:pos="4513"/>
        <w:tab w:val="right" w:pos="9026"/>
      </w:tabs>
    </w:pPr>
  </w:style>
  <w:style w:type="character" w:customStyle="1" w:styleId="FooterChar">
    <w:name w:val="Footer Char"/>
    <w:basedOn w:val="DefaultParagraphFont"/>
    <w:link w:val="Footer"/>
    <w:uiPriority w:val="99"/>
    <w:rsid w:val="00751AFA"/>
    <w:rPr>
      <w:rFonts w:ascii="Times New Roman" w:eastAsia="Times New Roman" w:hAnsi="Times New Roman" w:cs="Times New Roman"/>
      <w:szCs w:val="20"/>
    </w:rPr>
  </w:style>
  <w:style w:type="paragraph" w:styleId="NormalWeb">
    <w:name w:val="Normal (Web)"/>
    <w:basedOn w:val="Normal"/>
    <w:rsid w:val="00751AFA"/>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751AFA"/>
    <w:pPr>
      <w:framePr w:w="9072" w:hSpace="187" w:vSpace="187" w:wrap="notBeside" w:vAnchor="text" w:hAnchor="page" w:xAlign="center" w:y="1"/>
      <w:spacing w:line="360" w:lineRule="auto"/>
      <w:jc w:val="center"/>
    </w:pPr>
    <w:rPr>
      <w:sz w:val="24"/>
    </w:rPr>
  </w:style>
  <w:style w:type="paragraph" w:customStyle="1" w:styleId="Abstract">
    <w:name w:val="Abstract"/>
    <w:rsid w:val="00751AFA"/>
    <w:pPr>
      <w:spacing w:before="20" w:after="200" w:line="240" w:lineRule="auto"/>
      <w:jc w:val="both"/>
    </w:pPr>
    <w:rPr>
      <w:rFonts w:ascii="Times New Roman" w:eastAsia="Times New Roman" w:hAnsi="Times New Roman" w:cs="Times New Roman"/>
      <w:bCs/>
      <w:i/>
      <w:sz w:val="20"/>
      <w:szCs w:val="18"/>
    </w:rPr>
  </w:style>
  <w:style w:type="character" w:customStyle="1" w:styleId="Style16pt">
    <w:name w:val="Style 16 pt"/>
    <w:rsid w:val="00751AFA"/>
    <w:rPr>
      <w:rFonts w:ascii="Times New Roman" w:hAnsi="Times New Roman"/>
      <w:sz w:val="32"/>
    </w:rPr>
  </w:style>
  <w:style w:type="character" w:styleId="Hyperlink">
    <w:name w:val="Hyperlink"/>
    <w:rsid w:val="00751AFA"/>
    <w:rPr>
      <w:color w:val="0000FF"/>
      <w:u w:val="single"/>
    </w:rPr>
  </w:style>
  <w:style w:type="paragraph" w:customStyle="1" w:styleId="StyleHeading211pt">
    <w:name w:val="Style Heading 2 + 11 pt"/>
    <w:basedOn w:val="Heading2"/>
    <w:rsid w:val="00751AFA"/>
  </w:style>
  <w:style w:type="paragraph" w:styleId="ListParagraph">
    <w:name w:val="List Paragraph"/>
    <w:basedOn w:val="Normal"/>
    <w:uiPriority w:val="34"/>
    <w:qFormat/>
    <w:rsid w:val="00751AFA"/>
    <w:pPr>
      <w:autoSpaceDE/>
      <w:autoSpaceDN/>
      <w:spacing w:after="160" w:line="259" w:lineRule="auto"/>
      <w:ind w:left="720"/>
      <w:contextualSpacing/>
      <w:jc w:val="left"/>
    </w:pPr>
    <w:rPr>
      <w:rFonts w:ascii="Calibri" w:eastAsia="Calibri" w:hAnsi="Calibri"/>
      <w:szCs w:val="22"/>
      <w:lang w:val="id-ID"/>
    </w:rPr>
  </w:style>
  <w:style w:type="table" w:styleId="TableGrid">
    <w:name w:val="Table Grid"/>
    <w:basedOn w:val="TableNormal"/>
    <w:uiPriority w:val="39"/>
    <w:rsid w:val="00751A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751AFA"/>
    <w:rPr>
      <w:sz w:val="16"/>
      <w:szCs w:val="16"/>
    </w:rPr>
  </w:style>
  <w:style w:type="paragraph" w:styleId="CommentText">
    <w:name w:val="annotation text"/>
    <w:basedOn w:val="Normal"/>
    <w:link w:val="CommentTextChar"/>
    <w:uiPriority w:val="99"/>
    <w:semiHidden/>
    <w:unhideWhenUsed/>
    <w:rsid w:val="00751AFA"/>
    <w:rPr>
      <w:sz w:val="20"/>
    </w:rPr>
  </w:style>
  <w:style w:type="character" w:customStyle="1" w:styleId="CommentTextChar">
    <w:name w:val="Comment Text Char"/>
    <w:basedOn w:val="DefaultParagraphFont"/>
    <w:link w:val="CommentText"/>
    <w:uiPriority w:val="99"/>
    <w:semiHidden/>
    <w:rsid w:val="00751A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1AFA"/>
    <w:rPr>
      <w:b/>
      <w:bCs/>
    </w:rPr>
  </w:style>
  <w:style w:type="character" w:customStyle="1" w:styleId="CommentSubjectChar">
    <w:name w:val="Comment Subject Char"/>
    <w:basedOn w:val="CommentTextChar"/>
    <w:link w:val="CommentSubject"/>
    <w:uiPriority w:val="99"/>
    <w:semiHidden/>
    <w:rsid w:val="00751AF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51A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AFA"/>
    <w:rPr>
      <w:rFonts w:ascii="Segoe UI" w:eastAsia="Times New Roman" w:hAnsi="Segoe UI" w:cs="Segoe UI"/>
      <w:sz w:val="18"/>
      <w:szCs w:val="18"/>
    </w:rPr>
  </w:style>
  <w:style w:type="paragraph" w:styleId="Revision">
    <w:name w:val="Revision"/>
    <w:hidden/>
    <w:uiPriority w:val="99"/>
    <w:semiHidden/>
    <w:rsid w:val="00751AFA"/>
    <w:pPr>
      <w:spacing w:after="0" w:line="240" w:lineRule="auto"/>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dx.co.id"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FILE\MANAJEMEN\SEMESTER%207\2.%20SEMINAR%20MK\DATA%20IDX\Grafik%20Pervariabel.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FILE\MANAJEMEN\SEMESTER%207\2.%20SEMINAR%20MK\DATA%20IDX\Grafik%20Pervariab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i="1">
                <a:latin typeface="Book Antiqua" panose="02040602050305030304" pitchFamily="18" charset="0"/>
              </a:rPr>
              <a:t>Firm Siz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I$5</c:f>
              <c:strCache>
                <c:ptCount val="1"/>
                <c:pt idx="0">
                  <c:v>FIRM SIZE</c:v>
                </c:pt>
              </c:strCache>
            </c:strRef>
          </c:tx>
          <c:spPr>
            <a:ln w="28575" cap="rnd">
              <a:solidFill>
                <a:srgbClr val="FF0000"/>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N$1</c:f>
              <c:numCache>
                <c:formatCode>General</c:formatCode>
                <c:ptCount val="5"/>
                <c:pt idx="0">
                  <c:v>2015</c:v>
                </c:pt>
                <c:pt idx="1">
                  <c:v>2016</c:v>
                </c:pt>
                <c:pt idx="2">
                  <c:v>2017</c:v>
                </c:pt>
                <c:pt idx="3">
                  <c:v>2018</c:v>
                </c:pt>
                <c:pt idx="4">
                  <c:v>2019</c:v>
                </c:pt>
              </c:numCache>
            </c:numRef>
          </c:cat>
          <c:val>
            <c:numRef>
              <c:f>Sheet1!$J$5:$N$5</c:f>
              <c:numCache>
                <c:formatCode>0.00</c:formatCode>
                <c:ptCount val="5"/>
                <c:pt idx="0">
                  <c:v>7.43201</c:v>
                </c:pt>
                <c:pt idx="1">
                  <c:v>7.5139300000000002</c:v>
                </c:pt>
                <c:pt idx="2">
                  <c:v>7.6027300000000002</c:v>
                </c:pt>
                <c:pt idx="3">
                  <c:v>7.6680599999999997</c:v>
                </c:pt>
                <c:pt idx="4">
                  <c:v>7.5237699999999998</c:v>
                </c:pt>
              </c:numCache>
            </c:numRef>
          </c:val>
          <c:smooth val="0"/>
          <c:extLst xmlns:c16r2="http://schemas.microsoft.com/office/drawing/2015/06/chart">
            <c:ext xmlns:c16="http://schemas.microsoft.com/office/drawing/2014/chart" uri="{C3380CC4-5D6E-409C-BE32-E72D297353CC}">
              <c16:uniqueId val="{00000000-B69A-4CA3-84D1-91FE1FA67F02}"/>
            </c:ext>
          </c:extLst>
        </c:ser>
        <c:dLbls>
          <c:showLegendKey val="0"/>
          <c:showVal val="1"/>
          <c:showCatName val="0"/>
          <c:showSerName val="0"/>
          <c:showPercent val="0"/>
          <c:showBubbleSize val="0"/>
        </c:dLbls>
        <c:marker val="1"/>
        <c:smooth val="0"/>
        <c:axId val="337354488"/>
        <c:axId val="337356056"/>
      </c:lineChart>
      <c:catAx>
        <c:axId val="337354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7356056"/>
        <c:crosses val="autoZero"/>
        <c:auto val="1"/>
        <c:lblAlgn val="ctr"/>
        <c:lblOffset val="100"/>
        <c:noMultiLvlLbl val="0"/>
      </c:catAx>
      <c:valAx>
        <c:axId val="3373560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73544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i="1">
                <a:latin typeface="Book Antiqua" panose="02040602050305030304" pitchFamily="18" charset="0"/>
              </a:rPr>
              <a:t>Firm Growt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I$6</c:f>
              <c:strCache>
                <c:ptCount val="1"/>
                <c:pt idx="0">
                  <c:v>FIRM GROWTH</c:v>
                </c:pt>
              </c:strCache>
            </c:strRef>
          </c:tx>
          <c:spPr>
            <a:ln w="28575" cap="rnd">
              <a:solidFill>
                <a:schemeClr val="accent6"/>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1:$N$1</c:f>
              <c:numCache>
                <c:formatCode>General</c:formatCode>
                <c:ptCount val="5"/>
                <c:pt idx="0">
                  <c:v>2015</c:v>
                </c:pt>
                <c:pt idx="1">
                  <c:v>2016</c:v>
                </c:pt>
                <c:pt idx="2">
                  <c:v>2017</c:v>
                </c:pt>
                <c:pt idx="3">
                  <c:v>2018</c:v>
                </c:pt>
                <c:pt idx="4">
                  <c:v>2019</c:v>
                </c:pt>
              </c:numCache>
            </c:numRef>
          </c:cat>
          <c:val>
            <c:numRef>
              <c:f>Sheet1!$J$6:$N$6</c:f>
              <c:numCache>
                <c:formatCode>0.00%</c:formatCode>
                <c:ptCount val="5"/>
                <c:pt idx="0">
                  <c:v>2.3E-3</c:v>
                </c:pt>
                <c:pt idx="1">
                  <c:v>-5.0000000000000001E-4</c:v>
                </c:pt>
                <c:pt idx="2">
                  <c:v>3.3E-3</c:v>
                </c:pt>
                <c:pt idx="3">
                  <c:v>3.8999999999999998E-3</c:v>
                </c:pt>
                <c:pt idx="4">
                  <c:v>1.1999999999999999E-3</c:v>
                </c:pt>
              </c:numCache>
            </c:numRef>
          </c:val>
          <c:smooth val="0"/>
          <c:extLst xmlns:c16r2="http://schemas.microsoft.com/office/drawing/2015/06/chart">
            <c:ext xmlns:c16="http://schemas.microsoft.com/office/drawing/2014/chart" uri="{C3380CC4-5D6E-409C-BE32-E72D297353CC}">
              <c16:uniqueId val="{00000000-755B-4292-9985-8BBCD3948439}"/>
            </c:ext>
          </c:extLst>
        </c:ser>
        <c:dLbls>
          <c:showLegendKey val="0"/>
          <c:showVal val="1"/>
          <c:showCatName val="0"/>
          <c:showSerName val="0"/>
          <c:showPercent val="0"/>
          <c:showBubbleSize val="0"/>
        </c:dLbls>
        <c:marker val="1"/>
        <c:smooth val="0"/>
        <c:axId val="335488152"/>
        <c:axId val="335490896"/>
      </c:lineChart>
      <c:catAx>
        <c:axId val="335488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490896"/>
        <c:crosses val="autoZero"/>
        <c:auto val="1"/>
        <c:lblAlgn val="ctr"/>
        <c:lblOffset val="100"/>
        <c:noMultiLvlLbl val="0"/>
      </c:catAx>
      <c:valAx>
        <c:axId val="3354908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4881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40D1B-D52D-4FDC-9927-1C57E1488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2743</Words>
  <Characters>243636</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1-04-01T09:47:00Z</dcterms:created>
  <dcterms:modified xsi:type="dcterms:W3CDTF">2021-04-0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0bec9a-dd72-362d-ad7a-d4130b1c4f8c</vt:lpwstr>
  </property>
  <property fmtid="{D5CDD505-2E9C-101B-9397-08002B2CF9AE}" pid="24" name="Mendeley Citation Style_1">
    <vt:lpwstr>http://www.zotero.org/styles/apa</vt:lpwstr>
  </property>
</Properties>
</file>